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92807F" w14:textId="7060114F" w:rsidR="00EA4FBF" w:rsidRPr="00D32D8D" w:rsidRDefault="00791C25" w:rsidP="00366D89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499633706"/>
      <w:bookmarkStart w:id="1" w:name="_Hlk7116125"/>
      <w:r w:rsidRPr="00D32D8D">
        <w:rPr>
          <w:rFonts w:ascii="Times New Roman" w:hAnsi="Times New Roman" w:cs="Times New Roman"/>
          <w:b/>
          <w:bCs/>
          <w:sz w:val="28"/>
          <w:szCs w:val="28"/>
        </w:rPr>
        <w:t>Shape-Controlled Synthesis</w:t>
      </w:r>
      <w:r w:rsidR="009560C0" w:rsidRPr="00D32D8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D32D8D">
        <w:rPr>
          <w:rFonts w:ascii="Times New Roman" w:hAnsi="Times New Roman" w:cs="Times New Roman"/>
          <w:b/>
          <w:bCs/>
          <w:sz w:val="28"/>
          <w:szCs w:val="28"/>
        </w:rPr>
        <w:t xml:space="preserve">and </w:t>
      </w:r>
      <w:r w:rsidRPr="00D32D8D">
        <w:rPr>
          <w:rFonts w:ascii="Times New Roman" w:hAnsi="Times New Roman" w:cs="Times New Roman"/>
          <w:b/>
          <w:bCs/>
          <w:i/>
          <w:sz w:val="28"/>
          <w:szCs w:val="28"/>
        </w:rPr>
        <w:t>In Situ</w:t>
      </w:r>
      <w:r w:rsidRPr="00D32D8D">
        <w:rPr>
          <w:rFonts w:ascii="Times New Roman" w:hAnsi="Times New Roman" w:cs="Times New Roman"/>
          <w:b/>
          <w:bCs/>
          <w:sz w:val="28"/>
          <w:szCs w:val="28"/>
        </w:rPr>
        <w:t xml:space="preserve"> Characterisation of Anisotropic Au Nanomaterials using Liquid Cell Transmission Electron Microscopy</w:t>
      </w:r>
    </w:p>
    <w:p w14:paraId="021B91EB" w14:textId="48C119FD" w:rsidR="00366D89" w:rsidRPr="00D32D8D" w:rsidRDefault="00366D89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2" w:name="_Hlk508882143"/>
      <w:bookmarkStart w:id="3" w:name="_Hlk500015551"/>
      <w:bookmarkEnd w:id="0"/>
      <w:r w:rsidRPr="00D32D8D">
        <w:rPr>
          <w:rFonts w:ascii="Times New Roman" w:hAnsi="Times New Roman" w:cs="Times New Roman"/>
          <w:bCs/>
          <w:sz w:val="24"/>
          <w:szCs w:val="24"/>
        </w:rPr>
        <w:t>Shih-Ting Wang</w:t>
      </w: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  <w:r w:rsidRPr="00D32D8D">
        <w:rPr>
          <w:rFonts w:ascii="Times New Roman" w:hAnsi="Times New Roman" w:cs="Times New Roman"/>
          <w:bCs/>
          <w:sz w:val="24"/>
          <w:szCs w:val="24"/>
        </w:rPr>
        <w:t>, Yiyang Lin</w:t>
      </w:r>
      <w:r w:rsidR="00130C7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†‡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§</w:t>
      </w:r>
      <w:r w:rsidRPr="00D32D8D">
        <w:rPr>
          <w:rFonts w:ascii="Times New Roman" w:hAnsi="Times New Roman" w:cs="Times New Roman"/>
          <w:bCs/>
          <w:sz w:val="24"/>
          <w:szCs w:val="24"/>
        </w:rPr>
        <w:t>, Michael H. Nielsen</w:t>
      </w:r>
      <w:r w:rsidR="00D07C65" w:rsidRPr="00D32D8D">
        <w:rPr>
          <w:rFonts w:ascii="Cambria Math" w:hAnsi="Cambria Math" w:cs="Cambria Math"/>
          <w:bCs/>
          <w:sz w:val="24"/>
          <w:szCs w:val="24"/>
          <w:vertAlign w:val="superscript"/>
        </w:rPr>
        <w:t>⊥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BC7D64" w:rsidRPr="00D32D8D">
        <w:rPr>
          <w:rFonts w:ascii="Times New Roman" w:hAnsi="Times New Roman" w:cs="Times New Roman"/>
          <w:bCs/>
          <w:sz w:val="24"/>
          <w:szCs w:val="24"/>
        </w:rPr>
        <w:t>Cheng</w:t>
      </w:r>
      <w:r w:rsidR="006F5FE5" w:rsidRPr="00D32D8D">
        <w:rPr>
          <w:rFonts w:ascii="Times New Roman" w:hAnsi="Times New Roman" w:cs="Times New Roman"/>
          <w:bCs/>
          <w:sz w:val="24"/>
          <w:szCs w:val="24"/>
        </w:rPr>
        <w:t xml:space="preserve"> Y</w:t>
      </w:r>
      <w:r w:rsidR="00BC7D64" w:rsidRPr="00D32D8D">
        <w:rPr>
          <w:rFonts w:ascii="Times New Roman" w:hAnsi="Times New Roman" w:cs="Times New Roman"/>
          <w:bCs/>
          <w:sz w:val="24"/>
          <w:szCs w:val="24"/>
        </w:rPr>
        <w:t>u Song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║</w:t>
      </w:r>
      <w:r w:rsidR="00BC7D64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bCs/>
          <w:sz w:val="24"/>
          <w:szCs w:val="24"/>
        </w:rPr>
        <w:t>Michael R. Thomas</w:t>
      </w:r>
      <w:r w:rsidR="00130C7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†‡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§</w:t>
      </w:r>
      <w:r w:rsidRPr="00D32D8D">
        <w:rPr>
          <w:rFonts w:ascii="Times New Roman" w:hAnsi="Times New Roman" w:cs="Times New Roman"/>
          <w:bCs/>
          <w:sz w:val="24"/>
          <w:szCs w:val="24"/>
        </w:rPr>
        <w:t>, Christopher D. Spicer</w:t>
      </w:r>
      <w:r w:rsidR="00130C7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†‡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§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D07C65" w:rsidRPr="00D32D8D">
        <w:rPr>
          <w:rFonts w:ascii="Times New Roman" w:hAnsi="Times New Roman" w:cs="Times New Roman"/>
          <w:bCs/>
          <w:sz w:val="24"/>
          <w:szCs w:val="24"/>
        </w:rPr>
        <w:t>Roland Kröger</w:t>
      </w:r>
      <w:r w:rsidR="00D07C65" w:rsidRPr="00D32D8D">
        <w:rPr>
          <w:rFonts w:ascii="Cambria Math" w:hAnsi="Cambria Math" w:cs="Cambria Math"/>
          <w:bCs/>
          <w:sz w:val="24"/>
          <w:szCs w:val="24"/>
          <w:vertAlign w:val="superscript"/>
        </w:rPr>
        <w:t>∇</w:t>
      </w:r>
      <w:r w:rsidR="00D07C65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bCs/>
          <w:sz w:val="24"/>
          <w:szCs w:val="24"/>
        </w:rPr>
        <w:t>Peter Ercius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║</w:t>
      </w:r>
      <w:r w:rsidRPr="00D32D8D">
        <w:rPr>
          <w:rFonts w:ascii="Times New Roman" w:hAnsi="Times New Roman" w:cs="Times New Roman"/>
          <w:bCs/>
          <w:sz w:val="24"/>
          <w:szCs w:val="24"/>
        </w:rPr>
        <w:t>, Shaul Aloni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║</w:t>
      </w:r>
      <w:r w:rsidRPr="00D32D8D">
        <w:rPr>
          <w:rFonts w:ascii="Times New Roman" w:hAnsi="Times New Roman" w:cs="Times New Roman"/>
          <w:bCs/>
          <w:sz w:val="24"/>
          <w:szCs w:val="24"/>
        </w:rPr>
        <w:t>, and Molly M. Stevens</w:t>
      </w: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*†‡</w:t>
      </w:r>
      <w:r w:rsidR="00D07C65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§</w:t>
      </w:r>
    </w:p>
    <w:bookmarkEnd w:id="2"/>
    <w:p w14:paraId="7669ED88" w14:textId="77777777" w:rsidR="0087149F" w:rsidRPr="00D32D8D" w:rsidRDefault="0087149F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76B985B7" w14:textId="77777777" w:rsidR="00366D89" w:rsidRPr="00D32D8D" w:rsidRDefault="00366D89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†</w:t>
      </w:r>
      <w:r w:rsidRPr="00D32D8D">
        <w:rPr>
          <w:rFonts w:ascii="Times New Roman" w:hAnsi="Times New Roman" w:cs="Times New Roman"/>
          <w:bCs/>
          <w:sz w:val="24"/>
          <w:szCs w:val="24"/>
        </w:rPr>
        <w:t>Department of Materials, Imperial College London, Exhibition Road, London, SW7 2AZ, United Kingdom</w:t>
      </w:r>
    </w:p>
    <w:p w14:paraId="0ED2312C" w14:textId="11F95966" w:rsidR="0087149F" w:rsidRPr="00D32D8D" w:rsidRDefault="00366D89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‡</w:t>
      </w:r>
      <w:r w:rsidRPr="00D32D8D">
        <w:rPr>
          <w:rFonts w:ascii="Times New Roman" w:hAnsi="Times New Roman" w:cs="Times New Roman"/>
          <w:bCs/>
          <w:sz w:val="24"/>
          <w:szCs w:val="24"/>
        </w:rPr>
        <w:t>Department of Bioengineering, Imperial College London, London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SW7 2AZ, United Kingdom</w:t>
      </w:r>
    </w:p>
    <w:p w14:paraId="0E3BE367" w14:textId="77C13E28" w:rsidR="00992DD0" w:rsidRPr="00D32D8D" w:rsidRDefault="00D07C65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§</w:t>
      </w:r>
      <w:r w:rsidR="0087149F" w:rsidRPr="00D32D8D">
        <w:rPr>
          <w:rFonts w:ascii="Times New Roman" w:hAnsi="Times New Roman" w:cs="Times New Roman"/>
          <w:bCs/>
          <w:sz w:val="24"/>
          <w:szCs w:val="24"/>
        </w:rPr>
        <w:t>Institute of Biomedical Engineering, Imperial College London, London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87149F" w:rsidRPr="00D32D8D">
        <w:rPr>
          <w:rFonts w:ascii="Times New Roman" w:hAnsi="Times New Roman" w:cs="Times New Roman"/>
          <w:bCs/>
          <w:sz w:val="24"/>
          <w:szCs w:val="24"/>
        </w:rPr>
        <w:t xml:space="preserve"> SW7 2AZ, United Kingdom</w:t>
      </w:r>
    </w:p>
    <w:p w14:paraId="5F712C14" w14:textId="5F9EE2D1" w:rsidR="00366D89" w:rsidRPr="00D32D8D" w:rsidRDefault="00D07C65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Cambria Math" w:hAnsi="Cambria Math" w:cs="Cambria Math"/>
          <w:bCs/>
          <w:sz w:val="24"/>
          <w:szCs w:val="24"/>
          <w:vertAlign w:val="superscript"/>
        </w:rPr>
        <w:t>⊥</w:t>
      </w:r>
      <w:r w:rsidR="00366D89" w:rsidRPr="00D32D8D">
        <w:rPr>
          <w:rFonts w:ascii="Times New Roman" w:hAnsi="Times New Roman" w:cs="Times New Roman"/>
          <w:bCs/>
          <w:sz w:val="24"/>
          <w:szCs w:val="24"/>
        </w:rPr>
        <w:t>Physical &amp; Life Sciences Directorate, Lawrence Livermore National Laboratory, 7000 East Avenue, Livermore, California, 94550, United States</w:t>
      </w:r>
    </w:p>
    <w:p w14:paraId="13B4D57B" w14:textId="21B899AC" w:rsidR="00A67005" w:rsidRPr="00D32D8D" w:rsidRDefault="00D07C65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║</w:t>
      </w:r>
      <w:r w:rsidR="00366D89" w:rsidRPr="00D32D8D">
        <w:rPr>
          <w:rFonts w:ascii="Times New Roman" w:hAnsi="Times New Roman" w:cs="Times New Roman"/>
          <w:bCs/>
          <w:sz w:val="24"/>
          <w:szCs w:val="24"/>
        </w:rPr>
        <w:t>Molecular Foundry, Lawrence Berkeley National Laboratory, 1 Cyclotron Road, Berkeley, California, 94720, United States</w:t>
      </w:r>
    </w:p>
    <w:p w14:paraId="41EC272A" w14:textId="7DE8B185" w:rsidR="00D07C65" w:rsidRPr="00D32D8D" w:rsidRDefault="00D07C65" w:rsidP="00366D89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Cambria Math" w:hAnsi="Cambria Math" w:cs="Cambria Math"/>
          <w:bCs/>
          <w:sz w:val="24"/>
          <w:szCs w:val="24"/>
          <w:vertAlign w:val="superscript"/>
        </w:rPr>
        <w:t>∇</w:t>
      </w:r>
      <w:r w:rsidRPr="00D32D8D">
        <w:rPr>
          <w:rFonts w:ascii="Times New Roman" w:hAnsi="Times New Roman" w:cs="Times New Roman"/>
          <w:bCs/>
          <w:sz w:val="24"/>
          <w:szCs w:val="24"/>
        </w:rPr>
        <w:t>Department of Physics, University of York, Heslington, YO5 10DD, United Kingdom</w:t>
      </w:r>
    </w:p>
    <w:bookmarkEnd w:id="1"/>
    <w:bookmarkEnd w:id="3"/>
    <w:p w14:paraId="53132D2B" w14:textId="77777777" w:rsidR="00D07C65" w:rsidRPr="00D32D8D" w:rsidRDefault="00D07C65" w:rsidP="00F43533">
      <w:pPr>
        <w:spacing w:after="0"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</w:p>
    <w:p w14:paraId="78F10E23" w14:textId="77C170D9" w:rsidR="00F43533" w:rsidRPr="00D32D8D" w:rsidRDefault="005B6368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14:paraId="4973AF7E" w14:textId="526FE0DA" w:rsidR="00343B74" w:rsidRPr="00D32D8D" w:rsidRDefault="003C01AF" w:rsidP="00343B7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499633728"/>
      <w:r w:rsidRPr="00D32D8D">
        <w:rPr>
          <w:rFonts w:ascii="Times New Roman" w:hAnsi="Times New Roman" w:cs="Times New Roman"/>
          <w:sz w:val="24"/>
          <w:szCs w:val="24"/>
        </w:rPr>
        <w:t xml:space="preserve">Understanding the mechanisms behind crystal nucleation and growth is a fundamental requirement for the design and production of bespoke nanomaterials with controlled sizes and morphologies. </w:t>
      </w:r>
      <w:bookmarkStart w:id="5" w:name="_Hlk532584869"/>
      <w:r w:rsidR="004210E0" w:rsidRPr="00D32D8D">
        <w:rPr>
          <w:rFonts w:ascii="Times New Roman" w:hAnsi="Times New Roman" w:cs="Times New Roman"/>
          <w:sz w:val="24"/>
          <w:szCs w:val="24"/>
        </w:rPr>
        <w:t>Herein, w</w:t>
      </w:r>
      <w:r w:rsidR="00AB569B" w:rsidRPr="00D32D8D">
        <w:rPr>
          <w:rFonts w:ascii="Times New Roman" w:hAnsi="Times New Roman" w:cs="Times New Roman"/>
          <w:sz w:val="24"/>
          <w:szCs w:val="24"/>
        </w:rPr>
        <w:t xml:space="preserve">e select gold </w:t>
      </w:r>
      <w:r w:rsidR="004210E0" w:rsidRPr="00D32D8D">
        <w:rPr>
          <w:rFonts w:ascii="Times New Roman" w:hAnsi="Times New Roman" w:cs="Times New Roman"/>
          <w:sz w:val="24"/>
          <w:szCs w:val="24"/>
        </w:rPr>
        <w:t xml:space="preserve">(Au) </w:t>
      </w:r>
      <w:r w:rsidR="00AB569B" w:rsidRPr="00D32D8D">
        <w:rPr>
          <w:rFonts w:ascii="Times New Roman" w:hAnsi="Times New Roman" w:cs="Times New Roman"/>
          <w:sz w:val="24"/>
          <w:szCs w:val="24"/>
        </w:rPr>
        <w:t>nanoparticles</w:t>
      </w:r>
      <w:r w:rsidR="004210E0" w:rsidRPr="00D32D8D">
        <w:rPr>
          <w:rFonts w:ascii="Times New Roman" w:hAnsi="Times New Roman" w:cs="Times New Roman"/>
          <w:sz w:val="24"/>
          <w:szCs w:val="24"/>
        </w:rPr>
        <w:t xml:space="preserve"> as the model system for our study due to their representative applications in biology, electronics and optoelectronics.</w:t>
      </w:r>
      <w:bookmarkEnd w:id="5"/>
      <w:r w:rsidR="004210E0" w:rsidRPr="00D32D8D">
        <w:rPr>
          <w:rFonts w:ascii="Times New Roman" w:hAnsi="Times New Roman" w:cs="Times New Roman"/>
          <w:sz w:val="24"/>
          <w:szCs w:val="24"/>
        </w:rPr>
        <w:t xml:space="preserve"> We </w:t>
      </w:r>
      <w:r w:rsidR="00953E90" w:rsidRPr="00D32D8D">
        <w:rPr>
          <w:rFonts w:ascii="Times New Roman" w:hAnsi="Times New Roman" w:cs="Times New Roman"/>
          <w:sz w:val="24"/>
          <w:szCs w:val="24"/>
        </w:rPr>
        <w:t>investigate the</w:t>
      </w:r>
      <w:r w:rsidR="00572A54" w:rsidRPr="00D32D8D">
        <w:rPr>
          <w:rFonts w:ascii="Times New Roman" w:hAnsi="Times New Roman" w:cs="Times New Roman"/>
          <w:sz w:val="24"/>
          <w:szCs w:val="24"/>
        </w:rPr>
        <w:t xml:space="preserve"> radiation-induced</w:t>
      </w:r>
      <w:r w:rsidR="00953E90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84654F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AC2C89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53E90" w:rsidRPr="00D32D8D">
        <w:rPr>
          <w:rFonts w:ascii="Times New Roman" w:hAnsi="Times New Roman" w:cs="Times New Roman"/>
          <w:sz w:val="24"/>
          <w:szCs w:val="24"/>
        </w:rPr>
        <w:t xml:space="preserve">growth of </w:t>
      </w:r>
      <w:r w:rsidR="00706952" w:rsidRPr="00D32D8D">
        <w:rPr>
          <w:rFonts w:ascii="Times New Roman" w:hAnsi="Times New Roman" w:cs="Times New Roman"/>
          <w:sz w:val="24"/>
          <w:szCs w:val="24"/>
        </w:rPr>
        <w:t>gold (Au)</w:t>
      </w:r>
      <w:r w:rsidR="0070666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53E90" w:rsidRPr="00D32D8D">
        <w:rPr>
          <w:rFonts w:ascii="Times New Roman" w:hAnsi="Times New Roman" w:cs="Times New Roman"/>
          <w:sz w:val="24"/>
          <w:szCs w:val="24"/>
        </w:rPr>
        <w:t xml:space="preserve">particles </w:t>
      </w:r>
      <w:r w:rsidR="00332C9A" w:rsidRPr="00D32D8D">
        <w:rPr>
          <w:rFonts w:ascii="Times New Roman" w:hAnsi="Times New Roman" w:cs="Times New Roman"/>
          <w:sz w:val="24"/>
          <w:szCs w:val="24"/>
        </w:rPr>
        <w:t>using</w:t>
      </w:r>
      <w:r w:rsidR="00953E90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C2C89" w:rsidRPr="00D32D8D">
        <w:rPr>
          <w:rFonts w:ascii="Times New Roman" w:hAnsi="Times New Roman" w:cs="Times New Roman"/>
          <w:sz w:val="24"/>
          <w:szCs w:val="24"/>
        </w:rPr>
        <w:t>liquid cell</w:t>
      </w:r>
      <w:r w:rsidR="0084654F" w:rsidRPr="00D32D8D">
        <w:rPr>
          <w:rFonts w:ascii="Times New Roman" w:hAnsi="Times New Roman" w:cs="Times New Roman"/>
          <w:sz w:val="24"/>
          <w:szCs w:val="24"/>
        </w:rPr>
        <w:t xml:space="preserve"> transmission electron microscopy </w:t>
      </w:r>
      <w:r w:rsidR="00AC2C89" w:rsidRPr="00D32D8D">
        <w:rPr>
          <w:rFonts w:ascii="Times New Roman" w:hAnsi="Times New Roman" w:cs="Times New Roman"/>
          <w:sz w:val="24"/>
          <w:szCs w:val="24"/>
        </w:rPr>
        <w:t>(LCTEM)</w:t>
      </w:r>
      <w:r w:rsidR="00877BA9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F293A" w:rsidRPr="00D32D8D">
        <w:rPr>
          <w:rFonts w:ascii="Times New Roman" w:hAnsi="Times New Roman" w:cs="Times New Roman"/>
          <w:sz w:val="24"/>
          <w:szCs w:val="24"/>
        </w:rPr>
        <w:t xml:space="preserve">and study </w:t>
      </w:r>
      <w:bookmarkStart w:id="6" w:name="_Hlk532585040"/>
      <w:r w:rsidR="009F293A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2D1A1E" w:rsidRPr="00D32D8D">
        <w:rPr>
          <w:rFonts w:ascii="Times New Roman" w:hAnsi="Times New Roman" w:cs="Times New Roman"/>
          <w:sz w:val="24"/>
          <w:szCs w:val="24"/>
        </w:rPr>
        <w:t xml:space="preserve">growth </w:t>
      </w:r>
      <w:r w:rsidR="00877BA9" w:rsidRPr="00D32D8D">
        <w:rPr>
          <w:rFonts w:ascii="Times New Roman" w:hAnsi="Times New Roman" w:cs="Times New Roman"/>
          <w:sz w:val="24"/>
          <w:szCs w:val="24"/>
        </w:rPr>
        <w:t xml:space="preserve">kinetics </w:t>
      </w:r>
      <w:r w:rsidR="009F293A" w:rsidRPr="00D32D8D">
        <w:rPr>
          <w:rFonts w:ascii="Times New Roman" w:hAnsi="Times New Roman" w:cs="Times New Roman"/>
          <w:sz w:val="24"/>
          <w:szCs w:val="24"/>
        </w:rPr>
        <w:t>of</w:t>
      </w:r>
      <w:r w:rsidR="00F20120" w:rsidRPr="00D32D8D">
        <w:rPr>
          <w:rFonts w:ascii="Times New Roman" w:hAnsi="Times New Roman" w:cs="Times New Roman"/>
          <w:sz w:val="24"/>
          <w:szCs w:val="24"/>
        </w:rPr>
        <w:t xml:space="preserve"> non-spherical Au structures</w:t>
      </w:r>
      <w:bookmarkEnd w:id="6"/>
      <w:r w:rsidR="0084654F" w:rsidRPr="00D32D8D">
        <w:rPr>
          <w:rFonts w:ascii="Times New Roman" w:hAnsi="Times New Roman" w:cs="Times New Roman"/>
          <w:sz w:val="24"/>
          <w:szCs w:val="24"/>
        </w:rPr>
        <w:t xml:space="preserve">. </w:t>
      </w:r>
      <w:bookmarkStart w:id="7" w:name="_Hlk7458548"/>
      <w:r w:rsidR="00ED4E4F" w:rsidRPr="00D32D8D">
        <w:rPr>
          <w:rFonts w:ascii="Times New Roman" w:hAnsi="Times New Roman" w:cs="Times New Roman"/>
          <w:sz w:val="24"/>
          <w:szCs w:val="24"/>
        </w:rPr>
        <w:t xml:space="preserve">Under controlled electron fluence, liquid flow rate and </w:t>
      </w:r>
      <w:r w:rsidR="00ED4E4F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ED4E4F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3+ </w:t>
      </w:r>
      <w:r w:rsidR="00D12E21" w:rsidRPr="00D32D8D">
        <w:rPr>
          <w:rFonts w:ascii="Times New Roman" w:hAnsi="Times New Roman" w:cs="Times New Roman"/>
          <w:bCs/>
          <w:sz w:val="24"/>
          <w:szCs w:val="24"/>
        </w:rPr>
        <w:t xml:space="preserve">ion </w:t>
      </w:r>
      <w:r w:rsidR="00ED4E4F" w:rsidRPr="00D32D8D">
        <w:rPr>
          <w:rFonts w:ascii="Times New Roman" w:hAnsi="Times New Roman" w:cs="Times New Roman"/>
          <w:sz w:val="24"/>
          <w:szCs w:val="24"/>
        </w:rPr>
        <w:t>supply, w</w:t>
      </w:r>
      <w:r w:rsidR="00E32FFC" w:rsidRPr="00D32D8D">
        <w:rPr>
          <w:rFonts w:ascii="Times New Roman" w:hAnsi="Times New Roman" w:cs="Times New Roman"/>
          <w:sz w:val="24"/>
          <w:szCs w:val="24"/>
        </w:rPr>
        <w:t xml:space="preserve">e </w:t>
      </w:r>
      <w:r w:rsidR="00180A1D" w:rsidRPr="00D32D8D">
        <w:rPr>
          <w:rFonts w:ascii="Times New Roman" w:hAnsi="Times New Roman" w:cs="Times New Roman"/>
          <w:sz w:val="24"/>
          <w:szCs w:val="24"/>
        </w:rPr>
        <w:t>show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701ECE" w:rsidRPr="00D32D8D">
        <w:rPr>
          <w:rFonts w:ascii="Times New Roman" w:hAnsi="Times New Roman" w:cs="Times New Roman"/>
          <w:sz w:val="24"/>
          <w:szCs w:val="24"/>
        </w:rPr>
        <w:t xml:space="preserve">the favoured </w:t>
      </w:r>
      <w:r w:rsidR="00F0277B" w:rsidRPr="00D32D8D">
        <w:rPr>
          <w:rFonts w:ascii="Times New Roman" w:hAnsi="Times New Roman" w:cs="Times New Roman"/>
          <w:sz w:val="24"/>
          <w:szCs w:val="24"/>
        </w:rPr>
        <w:t>d</w:t>
      </w:r>
      <w:r w:rsidR="0084654F" w:rsidRPr="00D32D8D">
        <w:rPr>
          <w:rFonts w:ascii="Times New Roman" w:hAnsi="Times New Roman" w:cs="Times New Roman"/>
          <w:sz w:val="24"/>
          <w:szCs w:val="24"/>
        </w:rPr>
        <w:t>iffusion</w:t>
      </w:r>
      <w:r w:rsidR="00701ECE" w:rsidRPr="00D32D8D">
        <w:rPr>
          <w:rFonts w:ascii="Times New Roman" w:hAnsi="Times New Roman" w:cs="Times New Roman"/>
          <w:sz w:val="24"/>
          <w:szCs w:val="24"/>
        </w:rPr>
        <w:t>-</w:t>
      </w:r>
      <w:r w:rsidR="0084654F" w:rsidRPr="00D32D8D">
        <w:rPr>
          <w:rFonts w:ascii="Times New Roman" w:hAnsi="Times New Roman" w:cs="Times New Roman"/>
          <w:sz w:val="24"/>
          <w:szCs w:val="24"/>
        </w:rPr>
        <w:t>limit</w:t>
      </w:r>
      <w:r w:rsidR="001E05FD" w:rsidRPr="00D32D8D">
        <w:rPr>
          <w:rFonts w:ascii="Times New Roman" w:hAnsi="Times New Roman" w:cs="Times New Roman"/>
          <w:sz w:val="24"/>
          <w:szCs w:val="24"/>
        </w:rPr>
        <w:t>ed growth</w:t>
      </w:r>
      <w:r w:rsidR="006A38E8" w:rsidRPr="00D32D8D">
        <w:rPr>
          <w:rFonts w:ascii="Times New Roman" w:hAnsi="Times New Roman" w:cs="Times New Roman"/>
          <w:sz w:val="24"/>
          <w:szCs w:val="24"/>
        </w:rPr>
        <w:t xml:space="preserve"> of </w:t>
      </w:r>
      <w:r w:rsidR="006E2911" w:rsidRPr="00D32D8D">
        <w:rPr>
          <w:rFonts w:ascii="Times New Roman" w:hAnsi="Times New Roman" w:cs="Times New Roman"/>
          <w:sz w:val="24"/>
          <w:szCs w:val="24"/>
        </w:rPr>
        <w:t>multi-</w:t>
      </w:r>
      <w:r w:rsidR="006A38E8" w:rsidRPr="00D32D8D">
        <w:rPr>
          <w:rFonts w:ascii="Times New Roman" w:hAnsi="Times New Roman" w:cs="Times New Roman"/>
          <w:sz w:val="24"/>
          <w:szCs w:val="24"/>
        </w:rPr>
        <w:t xml:space="preserve">twinned nascent Au </w:t>
      </w:r>
      <w:r w:rsidR="00AC5D45" w:rsidRPr="00D32D8D">
        <w:rPr>
          <w:rFonts w:ascii="Times New Roman" w:hAnsi="Times New Roman" w:cs="Times New Roman"/>
          <w:sz w:val="24"/>
          <w:szCs w:val="24"/>
        </w:rPr>
        <w:t xml:space="preserve">seed </w:t>
      </w:r>
      <w:r w:rsidR="006A38E8" w:rsidRPr="00D32D8D">
        <w:rPr>
          <w:rFonts w:ascii="Times New Roman" w:hAnsi="Times New Roman" w:cs="Times New Roman"/>
          <w:sz w:val="24"/>
          <w:szCs w:val="24"/>
        </w:rPr>
        <w:t>particles</w:t>
      </w:r>
      <w:r w:rsidR="001E05FD" w:rsidRPr="00D32D8D">
        <w:rPr>
          <w:rFonts w:ascii="Times New Roman" w:hAnsi="Times New Roman" w:cs="Times New Roman"/>
          <w:sz w:val="24"/>
          <w:szCs w:val="24"/>
        </w:rPr>
        <w:t xml:space="preserve"> into branch</w:t>
      </w:r>
      <w:r w:rsidR="00F0277B" w:rsidRPr="00D32D8D">
        <w:rPr>
          <w:rFonts w:ascii="Times New Roman" w:hAnsi="Times New Roman" w:cs="Times New Roman"/>
          <w:sz w:val="24"/>
          <w:szCs w:val="24"/>
        </w:rPr>
        <w:t>ed</w:t>
      </w:r>
      <w:r w:rsidR="006A38E8" w:rsidRPr="00D32D8D">
        <w:rPr>
          <w:rFonts w:ascii="Times New Roman" w:hAnsi="Times New Roman" w:cs="Times New Roman"/>
          <w:sz w:val="24"/>
          <w:szCs w:val="24"/>
        </w:rPr>
        <w:t xml:space="preserve"> structures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D5686D" w:rsidRPr="00D32D8D">
        <w:rPr>
          <w:rFonts w:ascii="Times New Roman" w:hAnsi="Times New Roman" w:cs="Times New Roman"/>
          <w:sz w:val="24"/>
          <w:szCs w:val="24"/>
        </w:rPr>
        <w:t>when using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 thin </w:t>
      </w:r>
      <w:r w:rsidR="00F70345" w:rsidRPr="00D32D8D">
        <w:rPr>
          <w:rFonts w:ascii="Times New Roman" w:hAnsi="Times New Roman" w:cs="Times New Roman"/>
          <w:sz w:val="24"/>
          <w:szCs w:val="24"/>
        </w:rPr>
        <w:t>liquid</w:t>
      </w:r>
      <w:r w:rsidR="00D12E21" w:rsidRPr="00D32D8D">
        <w:rPr>
          <w:rFonts w:ascii="Times New Roman" w:hAnsi="Times New Roman" w:cs="Times New Roman"/>
          <w:sz w:val="24"/>
          <w:szCs w:val="24"/>
        </w:rPr>
        <w:t xml:space="preserve"> cells</w:t>
      </w:r>
      <w:r w:rsidR="00F70345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DE1283" w:rsidRPr="00D32D8D">
        <w:rPr>
          <w:rFonts w:ascii="Times New Roman" w:hAnsi="Times New Roman" w:cs="Times New Roman"/>
          <w:sz w:val="24"/>
          <w:szCs w:val="24"/>
        </w:rPr>
        <w:t>(100 nm and 250 nm)</w:t>
      </w:r>
      <w:r w:rsidR="00D12E21" w:rsidRPr="00D32D8D">
        <w:rPr>
          <w:rFonts w:ascii="Times New Roman" w:hAnsi="Times New Roman" w:cs="Times New Roman"/>
          <w:sz w:val="24"/>
          <w:szCs w:val="24"/>
        </w:rPr>
        <w:t xml:space="preserve"> in LCTEM</w:t>
      </w:r>
      <w:r w:rsidR="00DE1283" w:rsidRPr="00D32D8D">
        <w:rPr>
          <w:rFonts w:ascii="Times New Roman" w:hAnsi="Times New Roman" w:cs="Times New Roman"/>
          <w:sz w:val="24"/>
          <w:szCs w:val="24"/>
        </w:rPr>
        <w:t>, wh</w:t>
      </w:r>
      <w:r w:rsidR="00D12E21" w:rsidRPr="00D32D8D">
        <w:rPr>
          <w:rFonts w:ascii="Times New Roman" w:hAnsi="Times New Roman" w:cs="Times New Roman"/>
          <w:sz w:val="24"/>
          <w:szCs w:val="24"/>
        </w:rPr>
        <w:t>ereas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 faceted structures (</w:t>
      </w:r>
      <w:r w:rsidR="00DE1283" w:rsidRPr="00D32D8D">
        <w:rPr>
          <w:rFonts w:ascii="Times New Roman" w:hAnsi="Times New Roman" w:cs="Times New Roman"/>
          <w:i/>
          <w:sz w:val="24"/>
          <w:szCs w:val="24"/>
        </w:rPr>
        <w:t>e.</w:t>
      </w:r>
      <w:r w:rsidR="00776360" w:rsidRPr="00D32D8D">
        <w:rPr>
          <w:rFonts w:ascii="Times New Roman" w:hAnsi="Times New Roman" w:cs="Times New Roman"/>
          <w:i/>
          <w:sz w:val="24"/>
          <w:szCs w:val="24"/>
        </w:rPr>
        <w:t>g.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, spheres, rods, and prisms) formed </w:t>
      </w:r>
      <w:r w:rsidR="00D5686D" w:rsidRPr="00D32D8D">
        <w:rPr>
          <w:rFonts w:ascii="Times New Roman" w:hAnsi="Times New Roman" w:cs="Times New Roman"/>
          <w:sz w:val="24"/>
          <w:szCs w:val="24"/>
        </w:rPr>
        <w:t xml:space="preserve">when </w:t>
      </w:r>
      <w:r w:rsidR="00DE1283" w:rsidRPr="00D32D8D">
        <w:rPr>
          <w:rFonts w:ascii="Times New Roman" w:hAnsi="Times New Roman" w:cs="Times New Roman"/>
          <w:sz w:val="24"/>
          <w:szCs w:val="24"/>
        </w:rPr>
        <w:t xml:space="preserve">using a 1 µm </w:t>
      </w:r>
      <w:r w:rsidR="008451D5" w:rsidRPr="00D32D8D">
        <w:rPr>
          <w:rFonts w:ascii="Times New Roman" w:hAnsi="Times New Roman" w:cs="Times New Roman"/>
          <w:sz w:val="24"/>
          <w:szCs w:val="24"/>
        </w:rPr>
        <w:t xml:space="preserve">thick </w:t>
      </w:r>
      <w:r w:rsidR="00DE1283" w:rsidRPr="00D32D8D">
        <w:rPr>
          <w:rFonts w:ascii="Times New Roman" w:hAnsi="Times New Roman" w:cs="Times New Roman"/>
          <w:sz w:val="24"/>
          <w:szCs w:val="24"/>
        </w:rPr>
        <w:t>liquid cell</w:t>
      </w:r>
      <w:r w:rsidR="0084654F" w:rsidRPr="00D32D8D">
        <w:rPr>
          <w:rFonts w:ascii="Times New Roman" w:hAnsi="Times New Roman" w:cs="Times New Roman"/>
          <w:sz w:val="24"/>
          <w:szCs w:val="24"/>
        </w:rPr>
        <w:t>.</w:t>
      </w:r>
      <w:r w:rsidR="006A38E8" w:rsidRPr="00D32D8D">
        <w:rPr>
          <w:rFonts w:ascii="Times New Roman" w:hAnsi="Times New Roman" w:cs="Times New Roman"/>
          <w:sz w:val="24"/>
          <w:szCs w:val="24"/>
        </w:rPr>
        <w:t xml:space="preserve"> </w:t>
      </w:r>
      <w:bookmarkEnd w:id="7"/>
      <w:r w:rsidR="00C95218" w:rsidRPr="00D32D8D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B17472" w:rsidRPr="00D32D8D">
        <w:rPr>
          <w:rFonts w:ascii="Times New Roman" w:hAnsi="Times New Roman" w:cs="Times New Roman"/>
          <w:sz w:val="24"/>
          <w:szCs w:val="24"/>
        </w:rPr>
        <w:t xml:space="preserve">we observed that anisotropic Au growth </w:t>
      </w:r>
      <w:r w:rsidR="000201E7" w:rsidRPr="00D32D8D">
        <w:rPr>
          <w:rFonts w:ascii="Times New Roman" w:hAnsi="Times New Roman" w:cs="Times New Roman"/>
          <w:sz w:val="24"/>
          <w:szCs w:val="24"/>
        </w:rPr>
        <w:t>could be</w:t>
      </w:r>
      <w:r w:rsidR="00B17472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65A65" w:rsidRPr="00D32D8D">
        <w:rPr>
          <w:rFonts w:ascii="Times New Roman" w:hAnsi="Times New Roman" w:cs="Times New Roman"/>
          <w:sz w:val="24"/>
          <w:szCs w:val="24"/>
        </w:rPr>
        <w:t xml:space="preserve">modulated </w:t>
      </w:r>
      <w:r w:rsidR="00B17472" w:rsidRPr="00D32D8D">
        <w:rPr>
          <w:rFonts w:ascii="Times New Roman" w:hAnsi="Times New Roman" w:cs="Times New Roman"/>
          <w:sz w:val="24"/>
          <w:szCs w:val="24"/>
        </w:rPr>
        <w:t xml:space="preserve">by Au-binding amyloid fibrils, </w:t>
      </w:r>
      <w:r w:rsidR="0008135F" w:rsidRPr="00D32D8D">
        <w:rPr>
          <w:rFonts w:ascii="Times New Roman" w:hAnsi="Times New Roman" w:cs="Times New Roman"/>
          <w:sz w:val="24"/>
          <w:szCs w:val="24"/>
        </w:rPr>
        <w:t xml:space="preserve">which </w:t>
      </w:r>
      <w:r w:rsidR="00CC18BC" w:rsidRPr="00D32D8D">
        <w:rPr>
          <w:rFonts w:ascii="Times New Roman" w:hAnsi="Times New Roman" w:cs="Times New Roman"/>
          <w:sz w:val="24"/>
          <w:szCs w:val="24"/>
        </w:rPr>
        <w:t>w</w:t>
      </w:r>
      <w:r w:rsidR="000201E7" w:rsidRPr="00D32D8D">
        <w:rPr>
          <w:rFonts w:ascii="Times New Roman" w:hAnsi="Times New Roman" w:cs="Times New Roman"/>
          <w:sz w:val="24"/>
          <w:szCs w:val="24"/>
        </w:rPr>
        <w:t>e</w:t>
      </w:r>
      <w:r w:rsidR="0008135F" w:rsidRPr="00D32D8D">
        <w:rPr>
          <w:rFonts w:ascii="Times New Roman" w:hAnsi="Times New Roman" w:cs="Times New Roman"/>
          <w:sz w:val="24"/>
          <w:szCs w:val="24"/>
        </w:rPr>
        <w:t xml:space="preserve"> ascribe to their capability of regulating Au</w:t>
      </w:r>
      <w:r w:rsidR="0008135F" w:rsidRPr="00D32D8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08135F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8451D5" w:rsidRPr="00D32D8D">
        <w:rPr>
          <w:rFonts w:ascii="Times New Roman" w:hAnsi="Times New Roman" w:cs="Times New Roman"/>
          <w:sz w:val="24"/>
          <w:szCs w:val="24"/>
        </w:rPr>
        <w:t xml:space="preserve">ion </w:t>
      </w:r>
      <w:r w:rsidR="0008135F" w:rsidRPr="00D32D8D">
        <w:rPr>
          <w:rFonts w:ascii="Times New Roman" w:hAnsi="Times New Roman" w:cs="Times New Roman"/>
          <w:sz w:val="24"/>
          <w:szCs w:val="24"/>
        </w:rPr>
        <w:t xml:space="preserve">diffusion and mass transfer </w:t>
      </w:r>
      <w:r w:rsidR="0008135F" w:rsidRPr="00D32D8D">
        <w:rPr>
          <w:rFonts w:ascii="Times New Roman" w:hAnsi="Times New Roman" w:cs="Times New Roman"/>
          <w:sz w:val="24"/>
          <w:szCs w:val="24"/>
        </w:rPr>
        <w:lastRenderedPageBreak/>
        <w:t>in solution</w:t>
      </w:r>
      <w:bookmarkStart w:id="8" w:name="_Hlk502761982"/>
      <w:r w:rsidR="0008135F" w:rsidRPr="00D32D8D">
        <w:rPr>
          <w:rFonts w:ascii="Times New Roman" w:hAnsi="Times New Roman" w:cs="Times New Roman"/>
          <w:sz w:val="24"/>
          <w:szCs w:val="24"/>
        </w:rPr>
        <w:t xml:space="preserve">. </w:t>
      </w:r>
      <w:bookmarkStart w:id="9" w:name="_Hlk535506244"/>
      <w:bookmarkEnd w:id="4"/>
      <w:bookmarkEnd w:id="8"/>
      <w:r w:rsidR="00343B74" w:rsidRPr="00D32D8D">
        <w:rPr>
          <w:rFonts w:ascii="Times New Roman" w:hAnsi="Times New Roman" w:cs="Times New Roman"/>
          <w:sz w:val="24"/>
          <w:szCs w:val="24"/>
        </w:rPr>
        <w:t xml:space="preserve">We anticipate that this study will provide new perspectives on the shape-controlled synthesis of anisotropic metallic nanomaterials using LCTEM. </w:t>
      </w:r>
    </w:p>
    <w:bookmarkEnd w:id="9"/>
    <w:p w14:paraId="1AE23A4B" w14:textId="18A69375" w:rsidR="00B46F1A" w:rsidRPr="00D32D8D" w:rsidRDefault="00B46F1A" w:rsidP="00DC7F96">
      <w:pPr>
        <w:spacing w:after="0" w:line="36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59D26B" w14:textId="3A69B69A" w:rsidR="00F43533" w:rsidRPr="00D32D8D" w:rsidRDefault="005B6368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KEYWORDS:</w:t>
      </w:r>
      <w:r w:rsidR="008822BC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071B0" w:rsidRPr="00D32D8D">
        <w:rPr>
          <w:rFonts w:ascii="Times New Roman" w:hAnsi="Times New Roman" w:cs="Times New Roman"/>
          <w:b/>
          <w:bCs/>
          <w:sz w:val="24"/>
          <w:szCs w:val="24"/>
        </w:rPr>
        <w:t>Liquid cell TEM</w:t>
      </w:r>
      <w:r w:rsidR="00AC2C89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C0684C" w:rsidRPr="00D32D8D">
        <w:rPr>
          <w:rFonts w:ascii="Times New Roman" w:hAnsi="Times New Roman" w:cs="Times New Roman"/>
          <w:b/>
          <w:bCs/>
          <w:i/>
          <w:sz w:val="24"/>
          <w:szCs w:val="24"/>
        </w:rPr>
        <w:t>in situ</w:t>
      </w:r>
      <w:r w:rsidR="00C0684C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growth,</w:t>
      </w:r>
      <w:r w:rsidR="00BD1410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06952" w:rsidRPr="00D32D8D">
        <w:rPr>
          <w:rFonts w:ascii="Times New Roman" w:hAnsi="Times New Roman" w:cs="Times New Roman"/>
          <w:b/>
          <w:bCs/>
          <w:sz w:val="24"/>
          <w:szCs w:val="24"/>
        </w:rPr>
        <w:t>diffusion</w:t>
      </w:r>
      <w:r w:rsidR="00701ECE" w:rsidRPr="00D32D8D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706952" w:rsidRPr="00D32D8D">
        <w:rPr>
          <w:rFonts w:ascii="Times New Roman" w:hAnsi="Times New Roman" w:cs="Times New Roman"/>
          <w:b/>
          <w:bCs/>
          <w:sz w:val="24"/>
          <w:szCs w:val="24"/>
        </w:rPr>
        <w:t>limit</w:t>
      </w:r>
      <w:r w:rsidR="00822210" w:rsidRPr="00D32D8D">
        <w:rPr>
          <w:rFonts w:ascii="Times New Roman" w:hAnsi="Times New Roman" w:cs="Times New Roman"/>
          <w:b/>
          <w:bCs/>
          <w:sz w:val="24"/>
          <w:szCs w:val="24"/>
        </w:rPr>
        <w:t>ed</w:t>
      </w:r>
      <w:r w:rsidR="0070695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growth, </w:t>
      </w:r>
      <w:r w:rsidR="00AC2C89" w:rsidRPr="00D32D8D">
        <w:rPr>
          <w:rFonts w:ascii="Times New Roman" w:hAnsi="Times New Roman" w:cs="Times New Roman"/>
          <w:b/>
          <w:bCs/>
          <w:sz w:val="24"/>
          <w:szCs w:val="24"/>
        </w:rPr>
        <w:t>branch</w:t>
      </w:r>
      <w:r w:rsidR="00C0684C" w:rsidRPr="00D32D8D">
        <w:rPr>
          <w:rFonts w:ascii="Times New Roman" w:hAnsi="Times New Roman" w:cs="Times New Roman"/>
          <w:b/>
          <w:bCs/>
          <w:sz w:val="24"/>
          <w:szCs w:val="24"/>
        </w:rPr>
        <w:t>ed structure</w:t>
      </w:r>
      <w:r w:rsidR="00AD09F7" w:rsidRPr="00D32D8D">
        <w:rPr>
          <w:rFonts w:ascii="Times New Roman" w:hAnsi="Times New Roman" w:cs="Times New Roman"/>
          <w:b/>
          <w:bCs/>
          <w:sz w:val="24"/>
          <w:szCs w:val="24"/>
        </w:rPr>
        <w:t>s, amyloid fibrils.</w:t>
      </w:r>
    </w:p>
    <w:p w14:paraId="0EEA1855" w14:textId="77777777" w:rsidR="00405371" w:rsidRPr="00D32D8D" w:rsidRDefault="00405371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1219E4" w14:textId="77777777" w:rsidR="004659E3" w:rsidRPr="00D32D8D" w:rsidRDefault="004659E3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5B436F7" w14:textId="77777777" w:rsidR="00F43533" w:rsidRPr="00D32D8D" w:rsidRDefault="005B6368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2DAD8383" w14:textId="65A3895F" w:rsidR="00C26DB5" w:rsidRPr="00D32D8D" w:rsidRDefault="004B06B7" w:rsidP="005D2CA8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 xml:space="preserve">Controlling the morphological features of </w:t>
      </w:r>
      <w:r w:rsidR="004C2107" w:rsidRPr="00D32D8D">
        <w:rPr>
          <w:rFonts w:ascii="Times New Roman" w:hAnsi="Times New Roman" w:cs="Times New Roman"/>
          <w:bCs/>
          <w:sz w:val="24"/>
          <w:szCs w:val="24"/>
        </w:rPr>
        <w:t xml:space="preserve">metal </w:t>
      </w:r>
      <w:r w:rsidR="00CE0921" w:rsidRPr="00D32D8D">
        <w:rPr>
          <w:rFonts w:ascii="Times New Roman" w:hAnsi="Times New Roman" w:cs="Times New Roman"/>
          <w:bCs/>
          <w:sz w:val="24"/>
          <w:szCs w:val="24"/>
        </w:rPr>
        <w:t>nano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crystals 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 xml:space="preserve">is crucial to provide the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flexibility 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required to engineer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their catalytic, electronic and optical properties. </w:t>
      </w:r>
      <w:r w:rsidR="00B31A97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>dvancement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in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bCs/>
          <w:sz w:val="24"/>
          <w:szCs w:val="24"/>
        </w:rPr>
        <w:t>colloidal synthesis</w:t>
      </w:r>
      <w:r w:rsidR="00BA51CC" w:rsidRPr="00D32D8D">
        <w:rPr>
          <w:rFonts w:ascii="Times New Roman" w:hAnsi="Times New Roman" w:cs="Times New Roman"/>
          <w:bCs/>
          <w:sz w:val="24"/>
          <w:szCs w:val="24"/>
        </w:rPr>
        <w:t xml:space="preserve"> have led to</w:t>
      </w:r>
      <w:r w:rsidR="0083470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3045C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B31A97" w:rsidRPr="00D32D8D">
        <w:rPr>
          <w:rFonts w:ascii="Times New Roman" w:hAnsi="Times New Roman" w:cs="Times New Roman"/>
          <w:bCs/>
          <w:sz w:val="24"/>
          <w:szCs w:val="24"/>
        </w:rPr>
        <w:t xml:space="preserve">production of 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a variety of </w:t>
      </w:r>
      <w:r w:rsidR="004C2107" w:rsidRPr="00D32D8D">
        <w:rPr>
          <w:rFonts w:ascii="Times New Roman" w:hAnsi="Times New Roman" w:cs="Times New Roman"/>
          <w:bCs/>
          <w:sz w:val="24"/>
          <w:szCs w:val="24"/>
        </w:rPr>
        <w:t xml:space="preserve">metal </w:t>
      </w:r>
      <w:r w:rsidR="00427E02" w:rsidRPr="00D32D8D">
        <w:rPr>
          <w:rFonts w:ascii="Times New Roman" w:hAnsi="Times New Roman" w:cs="Times New Roman"/>
          <w:bCs/>
          <w:sz w:val="24"/>
          <w:szCs w:val="24"/>
        </w:rPr>
        <w:t>nano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crystals </w:t>
      </w:r>
      <w:r w:rsidR="00BA51CC" w:rsidRPr="00D32D8D"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>different shapes and sizes</w:t>
      </w:r>
      <w:r w:rsidR="000B3983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0B3983" w:rsidRPr="00D32D8D">
        <w:rPr>
          <w:rFonts w:ascii="Times New Roman" w:hAnsi="Times New Roman" w:cs="Times New Roman"/>
          <w:bCs/>
          <w:i/>
          <w:sz w:val="24"/>
          <w:szCs w:val="24"/>
        </w:rPr>
        <w:t>e.g.</w:t>
      </w:r>
      <w:r w:rsidR="000B398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>spheres, rods, cubes,</w:t>
      </w:r>
      <w:r w:rsidR="00376432" w:rsidRPr="00D32D8D">
        <w:rPr>
          <w:rFonts w:ascii="Times New Roman" w:hAnsi="Times New Roman" w:cs="Times New Roman"/>
          <w:bCs/>
          <w:sz w:val="24"/>
          <w:szCs w:val="24"/>
        </w:rPr>
        <w:t xml:space="preserve"> plates, 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>prisms</w:t>
      </w:r>
      <w:r w:rsidR="00376432" w:rsidRPr="00D32D8D">
        <w:rPr>
          <w:rFonts w:ascii="Times New Roman" w:hAnsi="Times New Roman" w:cs="Times New Roman"/>
          <w:bCs/>
          <w:sz w:val="24"/>
          <w:szCs w:val="24"/>
        </w:rPr>
        <w:t xml:space="preserve"> and stars</w:t>
      </w:r>
      <w:r w:rsidR="000B3983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E5045" w:rsidRPr="00D32D8D">
        <w:rPr>
          <w:rFonts w:ascii="Times New Roman" w:hAnsi="Times New Roman" w:cs="Times New Roman"/>
          <w:bCs/>
          <w:sz w:val="24"/>
          <w:szCs w:val="24"/>
        </w:rPr>
        <w:t>a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building blocks</w:t>
      </w:r>
      <w:r w:rsidR="00CC5695" w:rsidRPr="00D32D8D">
        <w:rPr>
          <w:rFonts w:ascii="Times New Roman" w:hAnsi="Times New Roman" w:cs="Times New Roman"/>
          <w:bCs/>
          <w:sz w:val="24"/>
          <w:szCs w:val="24"/>
        </w:rPr>
        <w:t>, which can be assembled into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complex nanoscale devices</w:t>
      </w:r>
      <w:r w:rsidR="00FF5230" w:rsidRPr="00D32D8D">
        <w:rPr>
          <w:rFonts w:ascii="Times New Roman" w:hAnsi="Times New Roman" w:cs="Times New Roman"/>
          <w:bCs/>
          <w:sz w:val="24"/>
          <w:szCs w:val="24"/>
        </w:rPr>
        <w:t xml:space="preserve"> and applications</w:t>
      </w:r>
      <w:r w:rsidR="00342379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2B64D2" w:rsidRPr="002B64D2">
        <w:rPr>
          <w:rFonts w:ascii="Times New Roman" w:hAnsi="Times New Roman" w:cs="Times New Roman"/>
          <w:bCs/>
          <w:sz w:val="24"/>
          <w:szCs w:val="24"/>
          <w:vertAlign w:val="superscript"/>
        </w:rPr>
        <w:t>1-4</w:t>
      </w:r>
      <w:r w:rsidR="0044203A" w:rsidRPr="00D32D8D">
        <w:rPr>
          <w:rFonts w:ascii="Times New Roman" w:hAnsi="Times New Roman" w:cs="Times New Roman"/>
          <w:bCs/>
          <w:sz w:val="24"/>
          <w:szCs w:val="24"/>
        </w:rPr>
        <w:t xml:space="preserve"> Among </w:t>
      </w:r>
      <w:r w:rsidR="004C2107" w:rsidRPr="00D32D8D">
        <w:rPr>
          <w:rFonts w:ascii="Times New Roman" w:hAnsi="Times New Roman" w:cs="Times New Roman"/>
          <w:bCs/>
          <w:sz w:val="24"/>
          <w:szCs w:val="24"/>
        </w:rPr>
        <w:t>the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se</w:t>
      </w:r>
      <w:r w:rsidR="004C210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4203A" w:rsidRPr="00D32D8D">
        <w:rPr>
          <w:rFonts w:ascii="Times New Roman" w:hAnsi="Times New Roman" w:cs="Times New Roman"/>
          <w:bCs/>
          <w:sz w:val="24"/>
          <w:szCs w:val="24"/>
        </w:rPr>
        <w:t>structures</w:t>
      </w:r>
      <w:r w:rsidR="00467F20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44203A" w:rsidRPr="00D32D8D">
        <w:rPr>
          <w:rFonts w:ascii="Times New Roman" w:hAnsi="Times New Roman" w:cs="Times New Roman"/>
          <w:bCs/>
          <w:sz w:val="24"/>
          <w:szCs w:val="24"/>
        </w:rPr>
        <w:t>branch</w:t>
      </w:r>
      <w:r w:rsidR="00F871FC" w:rsidRPr="00D32D8D">
        <w:rPr>
          <w:rFonts w:ascii="Times New Roman" w:hAnsi="Times New Roman" w:cs="Times New Roman"/>
          <w:bCs/>
          <w:sz w:val="24"/>
          <w:szCs w:val="24"/>
        </w:rPr>
        <w:t>ed</w:t>
      </w:r>
      <w:r w:rsidR="008D5E2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4203A" w:rsidRPr="00D32D8D">
        <w:rPr>
          <w:rFonts w:ascii="Times New Roman" w:hAnsi="Times New Roman" w:cs="Times New Roman"/>
          <w:bCs/>
          <w:sz w:val="24"/>
          <w:szCs w:val="24"/>
        </w:rPr>
        <w:t xml:space="preserve">particles </w:t>
      </w:r>
      <w:r w:rsidR="00723277" w:rsidRPr="00D32D8D">
        <w:rPr>
          <w:rFonts w:ascii="Times New Roman" w:hAnsi="Times New Roman" w:cs="Times New Roman"/>
          <w:bCs/>
          <w:sz w:val="24"/>
          <w:szCs w:val="24"/>
        </w:rPr>
        <w:t>are of</w:t>
      </w:r>
      <w:r w:rsidR="00D646B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4203A" w:rsidRPr="00D32D8D">
        <w:rPr>
          <w:rFonts w:ascii="Times New Roman" w:hAnsi="Times New Roman" w:cs="Times New Roman"/>
          <w:bCs/>
          <w:sz w:val="24"/>
          <w:szCs w:val="24"/>
        </w:rPr>
        <w:t xml:space="preserve">great interest </w:t>
      </w:r>
      <w:r w:rsidR="00030628" w:rsidRPr="00D32D8D">
        <w:rPr>
          <w:rFonts w:ascii="Times New Roman" w:hAnsi="Times New Roman" w:cs="Times New Roman"/>
          <w:bCs/>
          <w:sz w:val="24"/>
          <w:szCs w:val="24"/>
        </w:rPr>
        <w:t xml:space="preserve">as they </w:t>
      </w:r>
      <w:r w:rsidR="004C2107" w:rsidRPr="00D32D8D">
        <w:rPr>
          <w:rFonts w:ascii="Times New Roman" w:hAnsi="Times New Roman" w:cs="Times New Roman"/>
          <w:bCs/>
          <w:sz w:val="24"/>
          <w:szCs w:val="24"/>
        </w:rPr>
        <w:t xml:space="preserve">combine </w:t>
      </w:r>
      <w:r w:rsidR="005348FD" w:rsidRPr="00D32D8D">
        <w:rPr>
          <w:rFonts w:ascii="Times New Roman" w:hAnsi="Times New Roman" w:cs="Times New Roman"/>
          <w:bCs/>
          <w:sz w:val="24"/>
          <w:szCs w:val="24"/>
        </w:rPr>
        <w:t xml:space="preserve">polarisation-dependent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 xml:space="preserve">light </w:t>
      </w:r>
      <w:r w:rsidR="005348FD" w:rsidRPr="00D32D8D">
        <w:rPr>
          <w:rFonts w:ascii="Times New Roman" w:hAnsi="Times New Roman" w:cs="Times New Roman"/>
          <w:bCs/>
          <w:sz w:val="24"/>
          <w:szCs w:val="24"/>
        </w:rPr>
        <w:t>scattering and strong dielectric sensitivity into a single structure</w:t>
      </w:r>
      <w:r w:rsidR="004B0B31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2D5EAE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F373D5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Nehl&lt;/Author&gt;&lt;Year&gt;2006&lt;/Year&gt;&lt;RecNum&gt;7&lt;/RecNum&gt;&lt;DisplayText&gt;&lt;style face="superscript"&gt;5&lt;/style&gt;&lt;/DisplayText&gt;&lt;record&gt;&lt;rec-number&gt;7&lt;/rec-number&gt;&lt;foreign-keys&gt;&lt;key app="EN" db-id="922xs9f0pd5ptwerzf2xwxrk5fx2d5psxvvx"&gt;7&lt;/key&gt;&lt;/foreign-keys&gt;&lt;ref-type name="Journal Article"&gt;17&lt;/ref-type&gt;&lt;contributors&gt;&lt;authors&gt;&lt;author&gt;Nehl, Colleen L.&lt;/author&gt;&lt;author&gt;Liao, Hongwei&lt;/author&gt;&lt;author&gt;Hafner, Jason H.&lt;/author&gt;&lt;/authors&gt;&lt;/contributors&gt;&lt;titles&gt;&lt;title&gt;Optical Properties of Star-Shaped Gold Nanoparticles&lt;/title&gt;&lt;secondary-title&gt;Nano Letters&lt;/secondary-title&gt;&lt;/titles&gt;&lt;periodical&gt;&lt;full-title&gt;Nano Letters&lt;/full-title&gt;&lt;abbr-1&gt;Nano Lett.&lt;/abbr-1&gt;&lt;abbr-2&gt;Nano Lett&lt;/abbr-2&gt;&lt;/periodical&gt;&lt;pages&gt;683-688&lt;/pages&gt;&lt;volume&gt;6&lt;/volume&gt;&lt;number&gt;4&lt;/number&gt;&lt;dates&gt;&lt;year&gt;2006&lt;/year&gt;&lt;pub-dates&gt;&lt;date&gt;2006/04/01&lt;/date&gt;&lt;/pub-dates&gt;&lt;/dates&gt;&lt;publisher&gt;American Chemical Society&lt;/publisher&gt;&lt;isbn&gt;1530-6984&lt;/isbn&gt;&lt;urls&gt;&lt;related-urls&gt;&lt;url&gt;http://dx.doi.org/10.1021/nl052409y&lt;/url&gt;&lt;/related-urls&gt;&lt;/urls&gt;&lt;electronic-resource-num&gt;10.1021/nl052409y&lt;/electronic-resource-num&gt;&lt;/record&gt;&lt;/Cite&gt;&lt;/EndNote&gt;</w:instrText>
      </w:r>
      <w:r w:rsidR="002D5EAE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872D65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</w:t>
      </w:r>
      <w:r w:rsidR="002D5EAE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4B0B3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348FD" w:rsidRPr="00D32D8D">
        <w:rPr>
          <w:rFonts w:ascii="Times New Roman" w:hAnsi="Times New Roman" w:cs="Times New Roman"/>
          <w:bCs/>
          <w:sz w:val="24"/>
          <w:szCs w:val="24"/>
        </w:rPr>
        <w:t xml:space="preserve">In addition, </w:t>
      </w:r>
      <w:r w:rsidR="001E2C0B" w:rsidRPr="00D32D8D">
        <w:rPr>
          <w:rFonts w:ascii="Times New Roman" w:hAnsi="Times New Roman" w:cs="Times New Roman"/>
          <w:bCs/>
          <w:sz w:val="24"/>
          <w:szCs w:val="24"/>
        </w:rPr>
        <w:t>branched metal particles can be developed into nanoantennas, where</w:t>
      </w:r>
      <w:r w:rsidR="005C047D" w:rsidRPr="00D32D8D">
        <w:rPr>
          <w:rFonts w:ascii="Times New Roman" w:hAnsi="Times New Roman" w:cs="Times New Roman"/>
          <w:bCs/>
          <w:sz w:val="24"/>
          <w:szCs w:val="24"/>
        </w:rPr>
        <w:t xml:space="preserve"> plasmonic properties</w:t>
      </w:r>
      <w:r w:rsidR="008D5E2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3045C" w:rsidRPr="00D32D8D">
        <w:rPr>
          <w:rFonts w:ascii="Times New Roman" w:hAnsi="Times New Roman" w:cs="Times New Roman"/>
          <w:bCs/>
          <w:sz w:val="24"/>
          <w:szCs w:val="24"/>
        </w:rPr>
        <w:t xml:space="preserve">can </w:t>
      </w:r>
      <w:r w:rsidR="005348FD" w:rsidRPr="00D32D8D">
        <w:rPr>
          <w:rFonts w:ascii="Times New Roman" w:hAnsi="Times New Roman" w:cs="Times New Roman"/>
          <w:bCs/>
          <w:sz w:val="24"/>
          <w:szCs w:val="24"/>
        </w:rPr>
        <w:t>be tailored</w:t>
      </w:r>
      <w:r w:rsidR="00764C98" w:rsidRPr="00D32D8D">
        <w:rPr>
          <w:rFonts w:ascii="Times New Roman" w:hAnsi="Times New Roman" w:cs="Times New Roman"/>
          <w:bCs/>
          <w:sz w:val="24"/>
          <w:szCs w:val="24"/>
        </w:rPr>
        <w:t xml:space="preserve"> by controlling the number and </w:t>
      </w:r>
      <w:r w:rsidR="00B31A97" w:rsidRPr="00D32D8D">
        <w:rPr>
          <w:rFonts w:ascii="Times New Roman" w:hAnsi="Times New Roman" w:cs="Times New Roman"/>
          <w:bCs/>
          <w:sz w:val="24"/>
          <w:szCs w:val="24"/>
        </w:rPr>
        <w:t xml:space="preserve">angle </w:t>
      </w:r>
      <w:r w:rsidR="00E048B9" w:rsidRPr="00D32D8D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the prongs</w:t>
      </w:r>
      <w:r w:rsidR="001E2C0B" w:rsidRPr="00D32D8D">
        <w:rPr>
          <w:rFonts w:ascii="Times New Roman" w:hAnsi="Times New Roman" w:cs="Times New Roman"/>
          <w:bCs/>
          <w:sz w:val="24"/>
          <w:szCs w:val="24"/>
        </w:rPr>
        <w:t xml:space="preserve">, promoting the reception/transmission of light </w:t>
      </w:r>
      <w:r w:rsidR="007A2B90" w:rsidRPr="00D32D8D">
        <w:rPr>
          <w:rFonts w:ascii="Times New Roman" w:hAnsi="Times New Roman" w:cs="Times New Roman"/>
          <w:bCs/>
          <w:sz w:val="24"/>
          <w:szCs w:val="24"/>
        </w:rPr>
        <w:t xml:space="preserve">at 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7A2B90" w:rsidRPr="00D32D8D">
        <w:rPr>
          <w:rFonts w:ascii="Times New Roman" w:hAnsi="Times New Roman" w:cs="Times New Roman"/>
          <w:bCs/>
          <w:sz w:val="24"/>
          <w:szCs w:val="24"/>
        </w:rPr>
        <w:t>nanoscale</w:t>
      </w:r>
      <w:r w:rsidR="00011A33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05006D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NdXJwaHk8L0F1dGhvcj48WWVhcj4yMDA1PC9ZZWFyPjxS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NdXJwaHk8L0F1dGhvcj48WWVhcj4yMDA1PC9ZZWFyPjxS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5006D" w:rsidRPr="00D32D8D">
        <w:rPr>
          <w:rFonts w:ascii="Times New Roman" w:hAnsi="Times New Roman" w:cs="Times New Roman"/>
          <w:bCs/>
          <w:sz w:val="24"/>
          <w:szCs w:val="24"/>
        </w:rPr>
      </w:r>
      <w:r w:rsidR="0005006D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, 5-7</w:t>
      </w:r>
      <w:r w:rsidR="0005006D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11A3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60BD" w:rsidRPr="00D32D8D">
        <w:rPr>
          <w:rFonts w:ascii="Times New Roman" w:hAnsi="Times New Roman" w:cs="Times New Roman"/>
          <w:bCs/>
          <w:sz w:val="24"/>
          <w:szCs w:val="24"/>
        </w:rPr>
        <w:t xml:space="preserve">However, </w:t>
      </w:r>
      <w:r w:rsidR="00E32672" w:rsidRPr="00D32D8D">
        <w:rPr>
          <w:rFonts w:ascii="Times New Roman" w:hAnsi="Times New Roman" w:cs="Times New Roman"/>
          <w:bCs/>
          <w:sz w:val="24"/>
          <w:szCs w:val="24"/>
        </w:rPr>
        <w:t>controlled growth of such anisotropic crystal structures is typically difficult to achieve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 xml:space="preserve"> without the use of capping reagents</w:t>
      </w:r>
      <w:r w:rsidR="00F30FA4" w:rsidRPr="00D32D8D">
        <w:rPr>
          <w:rFonts w:ascii="Times New Roman" w:hAnsi="Times New Roman" w:cs="Times New Roman"/>
          <w:bCs/>
          <w:sz w:val="24"/>
          <w:szCs w:val="24"/>
        </w:rPr>
        <w:t xml:space="preserve"> to direct growth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, due to the similar surface free energies of</w:t>
      </w:r>
      <w:r w:rsidR="00E32672" w:rsidRPr="00D32D8D">
        <w:rPr>
          <w:rFonts w:ascii="Times New Roman" w:hAnsi="Times New Roman" w:cs="Times New Roman"/>
          <w:bCs/>
          <w:sz w:val="24"/>
          <w:szCs w:val="24"/>
        </w:rPr>
        <w:t xml:space="preserve"> major crystal facets</w:t>
      </w:r>
      <w:r w:rsidR="00FF2683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342379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48L0F1dGhvcj48WWVhcj4yMDAyPC9ZZWFyPjxSZWNO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48L0F1dGhvcj48WWVhcj4yMDAyPC9ZZWFyPjxSZWNO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sz w:val="24"/>
          <w:szCs w:val="24"/>
        </w:rPr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342379" w:rsidRPr="00D32D8D">
        <w:rPr>
          <w:rFonts w:ascii="Times New Roman" w:hAnsi="Times New Roman" w:cs="Times New Roman"/>
          <w:sz w:val="24"/>
          <w:szCs w:val="24"/>
        </w:rPr>
      </w:r>
      <w:r w:rsidR="00342379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2, 8-11</w:t>
      </w:r>
      <w:r w:rsidR="00342379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5D2CA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0CB0" w:rsidRPr="00D32D8D">
        <w:rPr>
          <w:rFonts w:ascii="Times New Roman" w:hAnsi="Times New Roman" w:cs="Times New Roman"/>
          <w:bCs/>
          <w:sz w:val="24"/>
          <w:szCs w:val="24"/>
        </w:rPr>
        <w:t xml:space="preserve">It is </w:t>
      </w:r>
      <w:r w:rsidR="00E260BD" w:rsidRPr="00D32D8D">
        <w:rPr>
          <w:rFonts w:ascii="Times New Roman" w:hAnsi="Times New Roman" w:cs="Times New Roman"/>
          <w:bCs/>
          <w:sz w:val="24"/>
          <w:szCs w:val="24"/>
        </w:rPr>
        <w:t xml:space="preserve">therefore </w:t>
      </w:r>
      <w:r w:rsidR="009D0CB0" w:rsidRPr="00D32D8D">
        <w:rPr>
          <w:rFonts w:ascii="Times New Roman" w:hAnsi="Times New Roman" w:cs="Times New Roman"/>
          <w:bCs/>
          <w:sz w:val="24"/>
          <w:szCs w:val="24"/>
        </w:rPr>
        <w:t>crucial to understand</w:t>
      </w:r>
      <w:r w:rsidR="0046749C" w:rsidRPr="00D32D8D">
        <w:rPr>
          <w:rFonts w:ascii="Times New Roman" w:hAnsi="Times New Roman" w:cs="Times New Roman"/>
          <w:bCs/>
          <w:sz w:val="24"/>
          <w:szCs w:val="24"/>
        </w:rPr>
        <w:t xml:space="preserve"> the role of shape-</w:t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>controlling factors</w:t>
      </w:r>
      <w:r w:rsidR="00CC5695" w:rsidRPr="00D32D8D">
        <w:rPr>
          <w:rFonts w:ascii="Times New Roman" w:hAnsi="Times New Roman" w:cs="Times New Roman"/>
          <w:bCs/>
          <w:sz w:val="24"/>
          <w:szCs w:val="24"/>
        </w:rPr>
        <w:t xml:space="preserve"> for branched particles</w:t>
      </w:r>
      <w:r w:rsidR="009D0CB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B04AB3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>unvei</w:t>
      </w:r>
      <w:r w:rsidR="00B31A97" w:rsidRPr="00D32D8D">
        <w:rPr>
          <w:rFonts w:ascii="Times New Roman" w:hAnsi="Times New Roman" w:cs="Times New Roman"/>
          <w:bCs/>
          <w:sz w:val="24"/>
          <w:szCs w:val="24"/>
        </w:rPr>
        <w:t xml:space="preserve">l the fundamental </w:t>
      </w:r>
      <w:r w:rsidR="00871D2F" w:rsidRPr="00D32D8D">
        <w:rPr>
          <w:rFonts w:ascii="Times New Roman" w:hAnsi="Times New Roman" w:cs="Times New Roman"/>
          <w:bCs/>
          <w:sz w:val="24"/>
          <w:szCs w:val="24"/>
        </w:rPr>
        <w:t xml:space="preserve">growth </w:t>
      </w:r>
      <w:r w:rsidR="00B31A97" w:rsidRPr="00D32D8D">
        <w:rPr>
          <w:rFonts w:ascii="Times New Roman" w:hAnsi="Times New Roman" w:cs="Times New Roman"/>
          <w:bCs/>
          <w:sz w:val="24"/>
          <w:szCs w:val="24"/>
        </w:rPr>
        <w:t>mechanisms</w:t>
      </w:r>
      <w:r w:rsidR="00871D2F" w:rsidRPr="00D32D8D">
        <w:rPr>
          <w:rFonts w:ascii="Times New Roman" w:hAnsi="Times New Roman" w:cs="Times New Roman"/>
          <w:bCs/>
          <w:sz w:val="24"/>
          <w:szCs w:val="24"/>
        </w:rPr>
        <w:t xml:space="preserve"> in dynamic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ally changing</w:t>
      </w:r>
      <w:r w:rsidR="00871D2F" w:rsidRPr="00D32D8D">
        <w:rPr>
          <w:rFonts w:ascii="Times New Roman" w:hAnsi="Times New Roman" w:cs="Times New Roman"/>
          <w:bCs/>
          <w:sz w:val="24"/>
          <w:szCs w:val="24"/>
        </w:rPr>
        <w:t xml:space="preserve"> solution environments</w:t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E42121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De Yoreo&lt;/Author&gt;&lt;Year&gt;2015&lt;/Year&gt;&lt;RecNum&gt;80&lt;/RecNum&gt;&lt;DisplayText&gt;&lt;style face="superscript"&gt;12&lt;/style&gt;&lt;/DisplayText&gt;&lt;record&gt;&lt;rec-number&gt;80&lt;/rec-number&gt;&lt;foreign-keys&gt;&lt;key app="EN" db-id="2rdxwapzg90zzle0dznpddrsefp2e9f9srzr" timestamp="1504992186"&gt;80&lt;/key&gt;&lt;/foreign-keys&gt;&lt;ref-type name="Journal Article"&gt;17&lt;/ref-type&gt;&lt;contributors&gt;&lt;authors&gt;&lt;author&gt;De Yoreo, James J.&lt;/author&gt;&lt;author&gt;Gilbert, Pupa U. P. A.&lt;/author&gt;&lt;author&gt;Sommerdijk, Nico A. J. M.&lt;/author&gt;&lt;author&gt;Penn, R. Lee&lt;/author&gt;&lt;author&gt;Whitelam, Stephen&lt;/author&gt;&lt;author&gt;Joester, Derk&lt;/author&gt;&lt;author&gt;Zhang, Hengzhong&lt;/author&gt;&lt;author&gt;Rimer, Jeffrey D.&lt;/author&gt;&lt;author&gt;Navrotsky, Alexandra&lt;/author&gt;&lt;author&gt;Banfield, Jillian F.&lt;/author&gt;&lt;author&gt;Wallace, Adam F.&lt;/author&gt;&lt;author&gt;Michel, F. Marc&lt;/author&gt;&lt;author&gt;Meldrum, Fiona C.&lt;/author&gt;&lt;author&gt;Cölfen, Helmut&lt;/author&gt;&lt;author&gt;Dove, Patricia M.&lt;/author&gt;&lt;/authors&gt;&lt;/contributors&gt;&lt;titles&gt;&lt;title&gt;Crystallization by particle attachment in synthetic, biogenic, and geologic environments&lt;/title&gt;&lt;secondary-title&gt;Science&lt;/secondary-title&gt;&lt;/titles&gt;&lt;periodical&gt;&lt;full-title&gt;Science&lt;/full-title&gt;&lt;abbr-1&gt;Science&lt;/abbr-1&gt;&lt;abbr-2&gt;Science&lt;/abbr-2&gt;&lt;/periodical&gt;&lt;pages&gt;aaa6760&lt;/pages&gt;&lt;volume&gt;349&lt;/volume&gt;&lt;number&gt;6247&lt;/number&gt;&lt;dates&gt;&lt;year&gt;2015&lt;/year&gt;&lt;/dates&gt;&lt;urls&gt;&lt;/urls&gt;&lt;electronic-resource-num&gt;10.1126/science.aaa6760&lt;/electronic-resource-num&gt;&lt;/record&gt;&lt;/Cite&gt;&lt;/EndNote&gt;</w:instrText>
      </w:r>
      <w:r w:rsidR="00E42121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2</w:t>
      </w:r>
      <w:r w:rsidR="00E42121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>For example, microfluidic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 xml:space="preserve"> devices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ha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ve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been developed as 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new tools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to synthesi</w:t>
      </w:r>
      <w:r w:rsidR="0022796B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>e monodisperse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d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anisotropic nanocrystals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 xml:space="preserve"> by </w:t>
      </w:r>
      <w:r w:rsidR="00F30FA4" w:rsidRPr="00D32D8D">
        <w:rPr>
          <w:rFonts w:ascii="Times New Roman" w:hAnsi="Times New Roman" w:cs="Times New Roman"/>
          <w:bCs/>
          <w:sz w:val="24"/>
          <w:szCs w:val="24"/>
        </w:rPr>
        <w:t>control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ling the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mixing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reaction times</w:t>
      </w:r>
      <w:r w:rsidR="00081BA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>and flow rates of different reagents.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dXJhaXN3YW15PC9BdXRob3I+PFllYXI+MjAwOTwvWWVh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dXJhaXN3YW15PC9BdXRob3I+PFllYXI+MjAwOTwvWWVh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3-15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E260BD" w:rsidRPr="00D32D8D">
        <w:rPr>
          <w:rFonts w:ascii="Times New Roman" w:hAnsi="Times New Roman" w:cs="Times New Roman"/>
          <w:bCs/>
          <w:sz w:val="24"/>
          <w:szCs w:val="24"/>
        </w:rPr>
        <w:t>major challenge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0CB0" w:rsidRPr="00D32D8D">
        <w:rPr>
          <w:rFonts w:ascii="Times New Roman" w:hAnsi="Times New Roman" w:cs="Times New Roman"/>
          <w:bCs/>
          <w:sz w:val="24"/>
          <w:szCs w:val="24"/>
        </w:rPr>
        <w:t>in this research field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 arises </w:t>
      </w:r>
      <w:r w:rsidR="00E70314" w:rsidRPr="00D32D8D">
        <w:rPr>
          <w:rFonts w:ascii="Times New Roman" w:hAnsi="Times New Roman" w:cs="Times New Roman"/>
          <w:bCs/>
          <w:sz w:val="24"/>
          <w:szCs w:val="24"/>
        </w:rPr>
        <w:t xml:space="preserve">from the </w:t>
      </w:r>
      <w:r w:rsidR="009D0CB0" w:rsidRPr="00D32D8D">
        <w:rPr>
          <w:rFonts w:ascii="Times New Roman" w:hAnsi="Times New Roman" w:cs="Times New Roman"/>
          <w:bCs/>
          <w:sz w:val="24"/>
          <w:szCs w:val="24"/>
        </w:rPr>
        <w:t xml:space="preserve">lack of characterisation tools </w:t>
      </w:r>
      <w:r w:rsidR="00E260BD" w:rsidRPr="00D32D8D">
        <w:rPr>
          <w:rFonts w:ascii="Times New Roman" w:hAnsi="Times New Roman" w:cs="Times New Roman"/>
          <w:bCs/>
          <w:sz w:val="24"/>
          <w:szCs w:val="24"/>
        </w:rPr>
        <w:t>for direct visualisation of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60BD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chemical and physical </w:t>
      </w:r>
      <w:r w:rsidR="00A62316" w:rsidRPr="00D32D8D">
        <w:rPr>
          <w:rFonts w:ascii="Times New Roman" w:hAnsi="Times New Roman" w:cs="Times New Roman"/>
          <w:bCs/>
          <w:sz w:val="24"/>
          <w:szCs w:val="24"/>
        </w:rPr>
        <w:t xml:space="preserve">events </w:t>
      </w:r>
      <w:r w:rsidR="00F30FA4" w:rsidRPr="00D32D8D">
        <w:rPr>
          <w:rFonts w:ascii="Times New Roman" w:hAnsi="Times New Roman" w:cs="Times New Roman"/>
          <w:bCs/>
          <w:sz w:val="24"/>
          <w:szCs w:val="24"/>
        </w:rPr>
        <w:t xml:space="preserve">occurring </w:t>
      </w:r>
      <w:r w:rsidR="00A62316" w:rsidRPr="00D32D8D">
        <w:rPr>
          <w:rFonts w:ascii="Times New Roman" w:hAnsi="Times New Roman" w:cs="Times New Roman"/>
          <w:bCs/>
          <w:sz w:val="24"/>
          <w:szCs w:val="24"/>
        </w:rPr>
        <w:t>in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 xml:space="preserve"> liquid </w:t>
      </w:r>
      <w:r w:rsidR="00D6785F" w:rsidRPr="00D32D8D">
        <w:rPr>
          <w:rFonts w:ascii="Times New Roman" w:hAnsi="Times New Roman" w:cs="Times New Roman"/>
          <w:bCs/>
          <w:sz w:val="24"/>
          <w:szCs w:val="24"/>
        </w:rPr>
        <w:t xml:space="preserve">environments </w:t>
      </w:r>
      <w:r w:rsidR="00FF624F" w:rsidRPr="00D32D8D">
        <w:rPr>
          <w:rFonts w:ascii="Times New Roman" w:hAnsi="Times New Roman" w:cs="Times New Roman"/>
          <w:bCs/>
          <w:sz w:val="24"/>
          <w:szCs w:val="24"/>
        </w:rPr>
        <w:t>during crystal growth.</w:t>
      </w:r>
      <w:r w:rsidR="001748B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14A1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651F6345" w14:textId="030AE1E6" w:rsidR="008A06B3" w:rsidRPr="00D32D8D" w:rsidRDefault="00C66B64" w:rsidP="00C34810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The recent development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35077B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in </w:t>
      </w:r>
      <w:r w:rsidR="007D58C4" w:rsidRPr="00D32D8D">
        <w:rPr>
          <w:rFonts w:ascii="Times New Roman" w:hAnsi="Times New Roman" w:cs="Times New Roman"/>
          <w:bCs/>
          <w:i/>
          <w:sz w:val="24"/>
          <w:szCs w:val="24"/>
        </w:rPr>
        <w:t>situ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 xml:space="preserve">liquid cell 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t>transmission electron microscopy (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>LC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TEM) </w:t>
      </w:r>
      <w:r w:rsidR="00E4708B" w:rsidRPr="00D32D8D">
        <w:rPr>
          <w:rFonts w:ascii="Times New Roman" w:hAnsi="Times New Roman" w:cs="Times New Roman"/>
          <w:bCs/>
          <w:sz w:val="24"/>
          <w:szCs w:val="24"/>
        </w:rPr>
        <w:t>provides an</w:t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t xml:space="preserve"> opportunity to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t xml:space="preserve">explore new frontiers in electrochemistry, catalysis, nanocrystal growth, fluid physics, </w:t>
      </w:r>
      <w:r w:rsidR="004B592D" w:rsidRPr="00D32D8D">
        <w:rPr>
          <w:rFonts w:ascii="Times New Roman" w:hAnsi="Times New Roman" w:cs="Times New Roman"/>
          <w:bCs/>
          <w:sz w:val="24"/>
          <w:szCs w:val="24"/>
        </w:rPr>
        <w:t>radiation physics and</w:t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t xml:space="preserve"> complex soft materials in aqueous environments.</w:t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ZSBKb25nZTwvQXV0aG9yPjxZZWFyPjIwMTE8L1llYXI+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ZSBKb25nZTwvQXV0aG9yPjxZZWFyPjIwMTE8L1llYXI+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6-23</w:t>
      </w:r>
      <w:r w:rsidR="00B84A92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9304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10" w:name="_Hlk499633802"/>
      <w:r w:rsidR="00E93040" w:rsidRPr="00D32D8D">
        <w:rPr>
          <w:rFonts w:ascii="Times New Roman" w:hAnsi="Times New Roman" w:cs="Times New Roman"/>
          <w:bCs/>
          <w:sz w:val="24"/>
          <w:szCs w:val="24"/>
        </w:rPr>
        <w:t xml:space="preserve">In particular, </w:t>
      </w:r>
      <w:r w:rsidR="00962C22" w:rsidRPr="00D32D8D">
        <w:rPr>
          <w:rFonts w:ascii="Times New Roman" w:hAnsi="Times New Roman" w:cs="Times New Roman"/>
          <w:bCs/>
          <w:sz w:val="24"/>
          <w:szCs w:val="24"/>
        </w:rPr>
        <w:t>this</w:t>
      </w:r>
      <w:r w:rsidR="00E93040" w:rsidRPr="00D32D8D">
        <w:rPr>
          <w:rFonts w:ascii="Times New Roman" w:hAnsi="Times New Roman" w:cs="Times New Roman"/>
          <w:bCs/>
          <w:sz w:val="24"/>
          <w:szCs w:val="24"/>
        </w:rPr>
        <w:t xml:space="preserve"> technique 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can</w:t>
      </w:r>
      <w:r w:rsidR="00421DCA" w:rsidRPr="00D32D8D">
        <w:rPr>
          <w:rFonts w:ascii="Times New Roman" w:hAnsi="Times New Roman" w:cs="Times New Roman"/>
          <w:bCs/>
          <w:sz w:val="24"/>
          <w:szCs w:val="24"/>
        </w:rPr>
        <w:t xml:space="preserve"> complement spectroscop</w:t>
      </w:r>
      <w:r w:rsidR="00F41816" w:rsidRPr="00D32D8D">
        <w:rPr>
          <w:rFonts w:ascii="Times New Roman" w:hAnsi="Times New Roman" w:cs="Times New Roman"/>
          <w:bCs/>
          <w:sz w:val="24"/>
          <w:szCs w:val="24"/>
        </w:rPr>
        <w:t>y</w:t>
      </w:r>
      <w:r w:rsidR="00962C22" w:rsidRPr="00D32D8D">
        <w:rPr>
          <w:rFonts w:ascii="Times New Roman" w:hAnsi="Times New Roman" w:cs="Times New Roman"/>
          <w:bCs/>
          <w:sz w:val="24"/>
          <w:szCs w:val="24"/>
        </w:rPr>
        <w:t xml:space="preserve"> and X-ray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based methods to </w:t>
      </w:r>
      <w:r w:rsidR="00304FD4" w:rsidRPr="00D32D8D">
        <w:rPr>
          <w:rFonts w:ascii="Times New Roman" w:hAnsi="Times New Roman" w:cs="Times New Roman"/>
          <w:bCs/>
          <w:sz w:val="24"/>
          <w:szCs w:val="24"/>
        </w:rPr>
        <w:t xml:space="preserve">track </w:t>
      </w:r>
      <w:r w:rsidR="00E4708B" w:rsidRPr="00D32D8D">
        <w:rPr>
          <w:rFonts w:ascii="Times New Roman" w:hAnsi="Times New Roman" w:cs="Times New Roman"/>
          <w:bCs/>
          <w:sz w:val="24"/>
          <w:szCs w:val="24"/>
        </w:rPr>
        <w:t>nanoparticle</w:t>
      </w:r>
      <w:r w:rsidR="00CC5695" w:rsidRPr="00D32D8D">
        <w:rPr>
          <w:rFonts w:ascii="Times New Roman" w:hAnsi="Times New Roman" w:cs="Times New Roman"/>
          <w:bCs/>
          <w:sz w:val="24"/>
          <w:szCs w:val="24"/>
        </w:rPr>
        <w:t xml:space="preserve"> (NP)</w:t>
      </w:r>
      <w:r w:rsidR="00304FD4" w:rsidRPr="00D32D8D">
        <w:rPr>
          <w:rFonts w:ascii="Times New Roman" w:hAnsi="Times New Roman" w:cs="Times New Roman"/>
          <w:bCs/>
          <w:sz w:val="24"/>
          <w:szCs w:val="24"/>
        </w:rPr>
        <w:t xml:space="preserve"> growth trajectorie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04FD4" w:rsidRPr="00D32D8D">
        <w:rPr>
          <w:rFonts w:ascii="Times New Roman" w:hAnsi="Times New Roman" w:cs="Times New Roman"/>
          <w:bCs/>
          <w:sz w:val="24"/>
          <w:szCs w:val="24"/>
        </w:rPr>
        <w:t xml:space="preserve">through </w:t>
      </w:r>
      <w:r w:rsidR="00E93040" w:rsidRPr="00D32D8D">
        <w:rPr>
          <w:rFonts w:ascii="Times New Roman" w:hAnsi="Times New Roman" w:cs="Times New Roman"/>
          <w:bCs/>
          <w:sz w:val="24"/>
          <w:szCs w:val="24"/>
        </w:rPr>
        <w:t xml:space="preserve">direct visualisation </w:t>
      </w:r>
      <w:r w:rsidRPr="00D32D8D">
        <w:rPr>
          <w:rFonts w:ascii="Times New Roman" w:hAnsi="Times New Roman" w:cs="Times New Roman"/>
          <w:bCs/>
          <w:sz w:val="24"/>
          <w:szCs w:val="24"/>
        </w:rPr>
        <w:t>of crystal formation</w:t>
      </w:r>
      <w:r w:rsidR="008A2E2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t>in liquid</w:t>
      </w:r>
      <w:r w:rsidR="00D60A51" w:rsidRPr="00D32D8D">
        <w:rPr>
          <w:rFonts w:ascii="Times New Roman" w:hAnsi="Times New Roman" w:cs="Times New Roman"/>
          <w:bCs/>
          <w:sz w:val="24"/>
          <w:szCs w:val="24"/>
        </w:rPr>
        <w:t xml:space="preserve"> environment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="006919B1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t xml:space="preserve">unique </w:t>
      </w:r>
      <w:r w:rsidR="00DF2797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combination of temporal and spatial resolution</w:t>
      </w:r>
      <w:r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413E05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WxsaWFtc29uPC9BdXRob3I+PFllYXI+MjAwMzwvWWVh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XaWxsaWFtc29uPC9BdXRob3I+PFllYXI+MjAwMzwvWWVh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6, 16, 18, 20, 22, 24-33</w:t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9156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C5057" w:rsidRPr="00D32D8D">
        <w:rPr>
          <w:rFonts w:ascii="Times New Roman" w:hAnsi="Times New Roman" w:cs="Times New Roman"/>
          <w:bCs/>
          <w:sz w:val="24"/>
          <w:szCs w:val="24"/>
        </w:rPr>
        <w:t>On the other hand, t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he irradiating electrons </w:t>
      </w:r>
      <w:r w:rsidR="007204C4" w:rsidRPr="00D32D8D">
        <w:rPr>
          <w:rFonts w:ascii="Times New Roman" w:hAnsi="Times New Roman" w:cs="Times New Roman"/>
          <w:bCs/>
          <w:sz w:val="24"/>
          <w:szCs w:val="24"/>
        </w:rPr>
        <w:t xml:space="preserve">can 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change the 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 xml:space="preserve">solution chemistry </w:t>
      </w:r>
      <w:r w:rsidR="00265493" w:rsidRPr="00D32D8D">
        <w:rPr>
          <w:rFonts w:ascii="Times New Roman" w:hAnsi="Times New Roman" w:cs="Times New Roman"/>
          <w:bCs/>
          <w:sz w:val="24"/>
          <w:szCs w:val="24"/>
        </w:rPr>
        <w:t>in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>the submicron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 xml:space="preserve"> layer </w:t>
      </w:r>
      <w:r w:rsidR="00DA21C1" w:rsidRPr="00D32D8D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 xml:space="preserve">liquid </w:t>
      </w:r>
      <w:r w:rsidR="00DA21C1" w:rsidRPr="00D32D8D">
        <w:rPr>
          <w:rFonts w:ascii="Times New Roman" w:hAnsi="Times New Roman" w:cs="Times New Roman"/>
          <w:bCs/>
          <w:sz w:val="24"/>
          <w:szCs w:val="24"/>
        </w:rPr>
        <w:t>encapsulated between two electron transparent membranes (</w:t>
      </w:r>
      <w:r w:rsidR="00DA21C1" w:rsidRPr="00D32D8D">
        <w:rPr>
          <w:rFonts w:ascii="Times New Roman" w:hAnsi="Times New Roman" w:cs="Times New Roman"/>
          <w:bCs/>
          <w:i/>
          <w:sz w:val="24"/>
          <w:szCs w:val="24"/>
        </w:rPr>
        <w:t>e.g.,</w:t>
      </w:r>
      <w:r w:rsidR="00DA21C1" w:rsidRPr="00D32D8D">
        <w:rPr>
          <w:rFonts w:ascii="Times New Roman" w:hAnsi="Times New Roman" w:cs="Times New Roman"/>
          <w:bCs/>
          <w:sz w:val="24"/>
          <w:szCs w:val="24"/>
        </w:rPr>
        <w:t xml:space="preserve"> silicon nitride or graphene), 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by creating transient radical products, including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(hydrated electrons), H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•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, OH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•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, H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O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and H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O</w:t>
      </w:r>
      <w:r w:rsidR="007D58C4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VuZzwvQXV0aG9yPjxZZWFyPjIwMDk8L1llYXI+PFJl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aaGVuZzwvQXV0aG9yPjxZZWFyPjIwMDk8L1llYXI+PFJl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0, 34-36</w:t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bookmarkEnd w:id="10"/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016DE" w:rsidRPr="00D32D8D">
        <w:rPr>
          <w:rFonts w:ascii="Times New Roman" w:hAnsi="Times New Roman" w:cs="Times New Roman"/>
          <w:bCs/>
          <w:sz w:val="24"/>
          <w:szCs w:val="24"/>
        </w:rPr>
        <w:t xml:space="preserve">Among </w:t>
      </w:r>
      <w:r w:rsidR="00430CFA" w:rsidRPr="00D32D8D">
        <w:rPr>
          <w:rFonts w:ascii="Times New Roman" w:hAnsi="Times New Roman" w:cs="Times New Roman"/>
          <w:bCs/>
          <w:sz w:val="24"/>
          <w:szCs w:val="24"/>
        </w:rPr>
        <w:t>these reactive species</w:t>
      </w:r>
      <w:r w:rsidR="005016DE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="001B172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8742E" w:rsidRPr="00D32D8D">
        <w:rPr>
          <w:rFonts w:ascii="Times New Roman" w:hAnsi="Times New Roman" w:cs="Times New Roman"/>
          <w:bCs/>
          <w:sz w:val="24"/>
          <w:szCs w:val="24"/>
        </w:rPr>
        <w:t>are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known to reduce metal ions 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>and initiate crystal growth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in solution or on the silicon nitride </w:t>
      </w:r>
      <w:r w:rsidR="004B592D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AF32E9" w:rsidRPr="00D32D8D">
        <w:rPr>
          <w:rFonts w:ascii="Times New Roman" w:hAnsi="Times New Roman" w:cs="Times New Roman"/>
          <w:bCs/>
          <w:sz w:val="24"/>
          <w:szCs w:val="24"/>
        </w:rPr>
        <w:t>Si</w:t>
      </w:r>
      <w:r w:rsidR="00AF32E9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AF32E9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AF32E9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4B592D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1B1727" w:rsidRPr="00D32D8D">
        <w:rPr>
          <w:rFonts w:ascii="Times New Roman" w:hAnsi="Times New Roman" w:cs="Times New Roman"/>
          <w:bCs/>
          <w:sz w:val="24"/>
          <w:szCs w:val="24"/>
        </w:rPr>
        <w:t xml:space="preserve">membranes 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of the liquid cell.</w:t>
      </w:r>
      <w:r w:rsidR="00803B73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NoYXJkPC9BdXRob3I+PFllYXI+MTk5ODwvWWVhcj48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YWNoYXJkPC9BdXRob3I+PFllYXI+MTk5ODwvWWVhcj48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03B73" w:rsidRPr="00D32D8D">
        <w:rPr>
          <w:rFonts w:ascii="Times New Roman" w:hAnsi="Times New Roman" w:cs="Times New Roman"/>
          <w:bCs/>
          <w:sz w:val="24"/>
          <w:szCs w:val="24"/>
        </w:rPr>
      </w:r>
      <w:r w:rsidR="00803B73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35-37</w:t>
      </w:r>
      <w:r w:rsidR="00803B73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A6013" w:rsidRPr="00D32D8D">
        <w:rPr>
          <w:rFonts w:ascii="Times New Roman" w:hAnsi="Times New Roman" w:cs="Times New Roman"/>
          <w:bCs/>
          <w:sz w:val="24"/>
          <w:szCs w:val="24"/>
        </w:rPr>
        <w:t xml:space="preserve"> R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 xml:space="preserve">ecent studies have shown </w:t>
      </w:r>
      <w:r w:rsidR="007978DA" w:rsidRPr="00D32D8D">
        <w:rPr>
          <w:rFonts w:ascii="Times New Roman" w:hAnsi="Times New Roman" w:cs="Times New Roman"/>
          <w:bCs/>
          <w:sz w:val="24"/>
          <w:szCs w:val="24"/>
        </w:rPr>
        <w:t xml:space="preserve">that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 xml:space="preserve">through </w:t>
      </w:r>
      <w:r w:rsidR="007978DA" w:rsidRPr="00D32D8D">
        <w:rPr>
          <w:rFonts w:ascii="Times New Roman" w:hAnsi="Times New Roman" w:cs="Times New Roman"/>
          <w:bCs/>
          <w:sz w:val="24"/>
          <w:szCs w:val="24"/>
        </w:rPr>
        <w:t>control of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 xml:space="preserve"> electron </w:t>
      </w:r>
      <w:r w:rsidR="001A4862" w:rsidRPr="00D32D8D">
        <w:rPr>
          <w:rFonts w:ascii="Times New Roman" w:hAnsi="Times New Roman" w:cs="Times New Roman"/>
          <w:bCs/>
          <w:sz w:val="24"/>
          <w:szCs w:val="24"/>
        </w:rPr>
        <w:t xml:space="preserve">fluence 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>and solution composition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>mechanistic in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formation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 xml:space="preserve">on 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>crystal growth</w:t>
      </w:r>
      <w:r w:rsidR="004525DB" w:rsidRPr="00D32D8D">
        <w:rPr>
          <w:rFonts w:ascii="Times New Roman" w:hAnsi="Times New Roman" w:cs="Times New Roman"/>
          <w:sz w:val="24"/>
          <w:szCs w:val="24"/>
        </w:rPr>
        <w:t xml:space="preserve"> can be extracted, </w:t>
      </w:r>
      <w:r w:rsidR="006919B1" w:rsidRPr="00D32D8D">
        <w:rPr>
          <w:rFonts w:ascii="Times New Roman" w:hAnsi="Times New Roman" w:cs="Times New Roman"/>
          <w:sz w:val="24"/>
          <w:szCs w:val="24"/>
        </w:rPr>
        <w:t>with</w:t>
      </w:r>
      <w:r w:rsidR="004525DB" w:rsidRPr="00D32D8D">
        <w:rPr>
          <w:rFonts w:ascii="Times New Roman" w:hAnsi="Times New Roman" w:cs="Times New Roman"/>
          <w:sz w:val="24"/>
          <w:szCs w:val="24"/>
        </w:rPr>
        <w:t xml:space="preserve"> results that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 xml:space="preserve">resemble 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 xml:space="preserve">those from </w:t>
      </w:r>
      <w:r w:rsidR="00B602A1" w:rsidRPr="00D32D8D">
        <w:rPr>
          <w:rFonts w:ascii="Times New Roman" w:hAnsi="Times New Roman" w:cs="Times New Roman"/>
          <w:bCs/>
          <w:sz w:val="24"/>
          <w:szCs w:val="24"/>
        </w:rPr>
        <w:t>bench-top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20007" w:rsidRPr="00D32D8D">
        <w:rPr>
          <w:rFonts w:ascii="Times New Roman" w:hAnsi="Times New Roman" w:cs="Times New Roman"/>
          <w:bCs/>
          <w:sz w:val="24"/>
          <w:szCs w:val="24"/>
        </w:rPr>
        <w:t xml:space="preserve">chemical </w:t>
      </w:r>
      <w:r w:rsidR="0035077B" w:rsidRPr="00D32D8D">
        <w:rPr>
          <w:rFonts w:ascii="Times New Roman" w:hAnsi="Times New Roman" w:cs="Times New Roman"/>
          <w:bCs/>
          <w:sz w:val="24"/>
          <w:szCs w:val="24"/>
        </w:rPr>
        <w:t>synthese</w:t>
      </w:r>
      <w:r w:rsidR="00AF212F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7D58C4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dWs8L0F1dGhvcj48WWVhcj4yMDEyPC9ZZWFyPjxSZWNO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dWs8L0F1dGhvcj48WWVhcj4yMDEyPC9ZZWFyPjxSZWNO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</w:fldData>
        </w:fldCha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38, 39</w:t>
      </w:r>
      <w:r w:rsidR="00A13974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745DB" w:rsidRPr="00D32D8D">
        <w:rPr>
          <w:rFonts w:ascii="Times New Roman" w:hAnsi="Times New Roman" w:cs="Times New Roman"/>
          <w:sz w:val="24"/>
          <w:szCs w:val="24"/>
        </w:rPr>
        <w:t xml:space="preserve"> </w:t>
      </w:r>
      <w:bookmarkStart w:id="11" w:name="_Hlk503104204"/>
      <w:r w:rsidR="00E37951" w:rsidRPr="00D32D8D">
        <w:rPr>
          <w:rFonts w:ascii="Times New Roman" w:hAnsi="Times New Roman" w:cs="Times New Roman"/>
          <w:sz w:val="24"/>
          <w:szCs w:val="24"/>
        </w:rPr>
        <w:t xml:space="preserve">For example, graphene liquid cells have been used to study </w:t>
      </w:r>
      <w:r w:rsidR="00F32C8D" w:rsidRPr="00D32D8D">
        <w:rPr>
          <w:rFonts w:ascii="Times New Roman" w:hAnsi="Times New Roman" w:cs="Times New Roman"/>
          <w:sz w:val="24"/>
          <w:szCs w:val="24"/>
        </w:rPr>
        <w:t>platinum</w:t>
      </w:r>
      <w:r w:rsidR="008822BC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F32C8D" w:rsidRPr="00D32D8D">
        <w:rPr>
          <w:rFonts w:ascii="Times New Roman" w:hAnsi="Times New Roman" w:cs="Times New Roman"/>
          <w:sz w:val="24"/>
          <w:szCs w:val="24"/>
        </w:rPr>
        <w:t xml:space="preserve">nanocrystal growth </w:t>
      </w:r>
      <w:r w:rsidR="007204C4" w:rsidRPr="00D32D8D">
        <w:rPr>
          <w:rFonts w:ascii="Times New Roman" w:hAnsi="Times New Roman" w:cs="Times New Roman"/>
          <w:sz w:val="24"/>
          <w:szCs w:val="24"/>
        </w:rPr>
        <w:t>by electron beam irradiation</w:t>
      </w:r>
      <w:r w:rsidR="00F32C8D" w:rsidRPr="00D32D8D">
        <w:rPr>
          <w:rFonts w:ascii="Times New Roman" w:hAnsi="Times New Roman" w:cs="Times New Roman"/>
          <w:sz w:val="24"/>
          <w:szCs w:val="24"/>
        </w:rPr>
        <w:t xml:space="preserve">, </w:t>
      </w:r>
      <w:r w:rsidR="00E37951" w:rsidRPr="00D32D8D">
        <w:rPr>
          <w:rFonts w:ascii="Times New Roman" w:hAnsi="Times New Roman" w:cs="Times New Roman"/>
          <w:sz w:val="24"/>
          <w:szCs w:val="24"/>
        </w:rPr>
        <w:t xml:space="preserve">in which critical steps in some crystal growth pathways, including </w:t>
      </w:r>
      <w:r w:rsidR="00770AFD" w:rsidRPr="00D32D8D">
        <w:rPr>
          <w:rFonts w:ascii="Times New Roman" w:hAnsi="Times New Roman" w:cs="Times New Roman"/>
          <w:sz w:val="24"/>
          <w:szCs w:val="24"/>
        </w:rPr>
        <w:t xml:space="preserve">orientated attachment and cluster </w:t>
      </w:r>
      <w:r w:rsidR="00DD38C7" w:rsidRPr="00D32D8D">
        <w:rPr>
          <w:rFonts w:ascii="Times New Roman" w:hAnsi="Times New Roman" w:cs="Times New Roman"/>
          <w:sz w:val="24"/>
          <w:szCs w:val="24"/>
        </w:rPr>
        <w:t>coalescence</w:t>
      </w:r>
      <w:r w:rsidR="00E37951" w:rsidRPr="00D32D8D">
        <w:rPr>
          <w:rFonts w:ascii="Times New Roman" w:hAnsi="Times New Roman" w:cs="Times New Roman"/>
          <w:sz w:val="24"/>
          <w:szCs w:val="24"/>
        </w:rPr>
        <w:t xml:space="preserve"> were visualised </w:t>
      </w:r>
      <w:r w:rsidR="00DD38C7" w:rsidRPr="00D32D8D">
        <w:rPr>
          <w:rFonts w:ascii="Times New Roman" w:hAnsi="Times New Roman" w:cs="Times New Roman"/>
          <w:sz w:val="24"/>
          <w:szCs w:val="24"/>
        </w:rPr>
        <w:t>at the atomic scale</w:t>
      </w:r>
      <w:r w:rsidR="00F32C8D" w:rsidRPr="00D32D8D">
        <w:rPr>
          <w:rFonts w:ascii="Times New Roman" w:hAnsi="Times New Roman" w:cs="Times New Roman"/>
          <w:sz w:val="24"/>
          <w:szCs w:val="24"/>
        </w:rPr>
        <w:t>.</w:t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Ws8L0F1dGhvcj48WWVhcj4yMDEyPC9ZZWFyPjxSZWNO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Ws8L0F1dGhvcj48WWVhcj4yMDEyPC9ZZWFyPjxSZWNO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sz w:val="24"/>
          <w:szCs w:val="24"/>
        </w:rPr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8822BC" w:rsidRPr="00D32D8D">
        <w:rPr>
          <w:rFonts w:ascii="Times New Roman" w:hAnsi="Times New Roman" w:cs="Times New Roman"/>
          <w:sz w:val="24"/>
          <w:szCs w:val="24"/>
        </w:rPr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12, 38</w:t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end"/>
      </w:r>
      <w:bookmarkEnd w:id="11"/>
      <w:r w:rsidR="00F32C8D" w:rsidRPr="00D32D8D">
        <w:rPr>
          <w:rFonts w:ascii="Times New Roman" w:hAnsi="Times New Roman" w:cs="Times New Roman"/>
          <w:sz w:val="24"/>
          <w:szCs w:val="24"/>
        </w:rPr>
        <w:t xml:space="preserve"> In addition,</w:t>
      </w:r>
      <w:r w:rsidR="00C34810" w:rsidRPr="00D32D8D">
        <w:rPr>
          <w:rFonts w:ascii="Times New Roman" w:hAnsi="Times New Roman" w:cs="Times New Roman"/>
          <w:sz w:val="24"/>
          <w:szCs w:val="24"/>
        </w:rPr>
        <w:t xml:space="preserve"> results </w:t>
      </w:r>
      <w:r w:rsidR="002E6AFE" w:rsidRPr="00D32D8D">
        <w:rPr>
          <w:rFonts w:ascii="Times New Roman" w:hAnsi="Times New Roman" w:cs="Times New Roman"/>
          <w:sz w:val="24"/>
          <w:szCs w:val="24"/>
        </w:rPr>
        <w:t xml:space="preserve">obtained </w:t>
      </w:r>
      <w:r w:rsidR="00C34810" w:rsidRPr="00D32D8D">
        <w:rPr>
          <w:rFonts w:ascii="Times New Roman" w:hAnsi="Times New Roman" w:cs="Times New Roman"/>
          <w:sz w:val="24"/>
          <w:szCs w:val="24"/>
        </w:rPr>
        <w:t xml:space="preserve">from LCTEM </w:t>
      </w:r>
      <w:r w:rsidR="00723277" w:rsidRPr="00D32D8D">
        <w:rPr>
          <w:rFonts w:ascii="Times New Roman" w:hAnsi="Times New Roman" w:cs="Times New Roman"/>
          <w:sz w:val="24"/>
          <w:szCs w:val="24"/>
        </w:rPr>
        <w:t>suggest</w:t>
      </w:r>
      <w:r w:rsidR="00C34810" w:rsidRPr="00D32D8D">
        <w:rPr>
          <w:rFonts w:ascii="Times New Roman" w:hAnsi="Times New Roman" w:cs="Times New Roman"/>
          <w:sz w:val="24"/>
          <w:szCs w:val="24"/>
        </w:rPr>
        <w:t xml:space="preserve"> that nanocrystal shape evolutions and their final morphologies strongly depend on the nascent cluster structures, growth rate of different crystallographic facets,</w:t>
      </w:r>
      <w:r w:rsidR="00C3481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4810" w:rsidRPr="00D32D8D">
        <w:rPr>
          <w:rFonts w:ascii="Times New Roman" w:hAnsi="Times New Roman" w:cs="Times New Roman"/>
          <w:sz w:val="24"/>
          <w:szCs w:val="24"/>
        </w:rPr>
        <w:t xml:space="preserve">and mobility and concentrations of </w:t>
      </w:r>
      <w:r w:rsidR="00CE2CCE" w:rsidRPr="00D32D8D">
        <w:rPr>
          <w:rFonts w:ascii="Times New Roman" w:hAnsi="Times New Roman" w:cs="Times New Roman"/>
          <w:sz w:val="24"/>
          <w:szCs w:val="24"/>
        </w:rPr>
        <w:t>surface ligand</w:t>
      </w:r>
      <w:r w:rsidR="00C34810" w:rsidRPr="00D32D8D">
        <w:rPr>
          <w:rFonts w:ascii="Times New Roman" w:hAnsi="Times New Roman" w:cs="Times New Roman"/>
          <w:sz w:val="24"/>
          <w:szCs w:val="24"/>
        </w:rPr>
        <w:t>s</w:t>
      </w:r>
      <w:r w:rsidR="008822BC" w:rsidRPr="00D32D8D">
        <w:rPr>
          <w:rFonts w:ascii="Times New Roman" w:hAnsi="Times New Roman" w:cs="Times New Roman"/>
          <w:sz w:val="24"/>
          <w:szCs w:val="24"/>
        </w:rPr>
        <w:t>.</w:t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FvPC9BdXRob3I+PFllYXI+MjAxMzwvWWVhcj48UmVj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FvPC9BdXRob3I+PFllYXI+MjAxMzwvWWVhcj48UmVj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sz w:val="24"/>
          <w:szCs w:val="24"/>
        </w:rPr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8822BC" w:rsidRPr="00D32D8D">
        <w:rPr>
          <w:rFonts w:ascii="Times New Roman" w:hAnsi="Times New Roman" w:cs="Times New Roman"/>
          <w:sz w:val="24"/>
          <w:szCs w:val="24"/>
        </w:rPr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40, 41</w:t>
      </w:r>
      <w:r w:rsidR="008822BC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8822BC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71059D" w:rsidRPr="00D32D8D">
        <w:rPr>
          <w:rFonts w:ascii="Times New Roman" w:hAnsi="Times New Roman" w:cs="Times New Roman"/>
          <w:sz w:val="24"/>
          <w:szCs w:val="24"/>
        </w:rPr>
        <w:t xml:space="preserve">However, </w:t>
      </w:r>
      <w:r w:rsidR="00CC5695" w:rsidRPr="00D32D8D">
        <w:rPr>
          <w:rFonts w:ascii="Times New Roman" w:hAnsi="Times New Roman" w:cs="Times New Roman"/>
          <w:sz w:val="24"/>
          <w:szCs w:val="24"/>
        </w:rPr>
        <w:t>NP</w:t>
      </w:r>
      <w:r w:rsidR="0071059D" w:rsidRPr="00D32D8D">
        <w:rPr>
          <w:rFonts w:ascii="Times New Roman" w:hAnsi="Times New Roman" w:cs="Times New Roman"/>
          <w:sz w:val="24"/>
          <w:szCs w:val="24"/>
        </w:rPr>
        <w:t xml:space="preserve"> growth </w:t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in </w:t>
      </w:r>
      <w:r w:rsidR="00C6033D" w:rsidRPr="00D32D8D">
        <w:rPr>
          <w:rFonts w:ascii="Times New Roman" w:hAnsi="Times New Roman" w:cs="Times New Roman"/>
          <w:sz w:val="24"/>
          <w:szCs w:val="24"/>
        </w:rPr>
        <w:t xml:space="preserve">LCTEM, particularly in </w:t>
      </w:r>
      <w:r w:rsidR="00CC5695" w:rsidRPr="00D32D8D">
        <w:rPr>
          <w:rFonts w:ascii="Times New Roman" w:hAnsi="Times New Roman" w:cs="Times New Roman"/>
          <w:sz w:val="24"/>
          <w:szCs w:val="24"/>
        </w:rPr>
        <w:t>open-flow</w:t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17CC5" w:rsidRPr="00D32D8D">
        <w:rPr>
          <w:rFonts w:ascii="Times New Roman" w:hAnsi="Times New Roman" w:cs="Times New Roman"/>
          <w:sz w:val="24"/>
          <w:szCs w:val="24"/>
        </w:rPr>
        <w:t xml:space="preserve">systems </w:t>
      </w:r>
      <w:r w:rsidR="00787257" w:rsidRPr="00D32D8D">
        <w:rPr>
          <w:rFonts w:ascii="Times New Roman" w:hAnsi="Times New Roman" w:cs="Times New Roman"/>
          <w:sz w:val="24"/>
          <w:szCs w:val="24"/>
        </w:rPr>
        <w:t>still requir</w:t>
      </w:r>
      <w:r w:rsidR="00EB2E68" w:rsidRPr="00D32D8D">
        <w:rPr>
          <w:rFonts w:ascii="Times New Roman" w:hAnsi="Times New Roman" w:cs="Times New Roman"/>
          <w:sz w:val="24"/>
          <w:szCs w:val="24"/>
        </w:rPr>
        <w:t>es</w:t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further exploration due to the </w:t>
      </w:r>
      <w:r w:rsidR="00D60A51" w:rsidRPr="00D32D8D">
        <w:rPr>
          <w:rFonts w:ascii="Times New Roman" w:hAnsi="Times New Roman" w:cs="Times New Roman"/>
          <w:sz w:val="24"/>
          <w:szCs w:val="24"/>
        </w:rPr>
        <w:t>multivariate nature of the experiments</w:t>
      </w:r>
      <w:r w:rsidR="00787257" w:rsidRPr="00D32D8D">
        <w:rPr>
          <w:rFonts w:ascii="Times New Roman" w:hAnsi="Times New Roman" w:cs="Times New Roman"/>
          <w:sz w:val="24"/>
          <w:szCs w:val="24"/>
        </w:rPr>
        <w:t>, where</w:t>
      </w:r>
      <w:r w:rsidR="00602AD3" w:rsidRPr="00D32D8D">
        <w:rPr>
          <w:rFonts w:ascii="Times New Roman" w:hAnsi="Times New Roman" w:cs="Times New Roman"/>
          <w:sz w:val="24"/>
          <w:szCs w:val="24"/>
        </w:rPr>
        <w:t xml:space="preserve"> factors such as</w:t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electron flu</w:t>
      </w:r>
      <w:r w:rsidR="004E5576" w:rsidRPr="00D32D8D">
        <w:rPr>
          <w:rFonts w:ascii="Times New Roman" w:hAnsi="Times New Roman" w:cs="Times New Roman"/>
          <w:sz w:val="24"/>
          <w:szCs w:val="24"/>
        </w:rPr>
        <w:t>ence</w:t>
      </w:r>
      <w:r w:rsidR="00787257" w:rsidRPr="00D32D8D">
        <w:rPr>
          <w:rFonts w:ascii="Times New Roman" w:hAnsi="Times New Roman" w:cs="Times New Roman"/>
          <w:sz w:val="24"/>
          <w:szCs w:val="24"/>
        </w:rPr>
        <w:t>,</w:t>
      </w:r>
      <w:r w:rsidR="006642E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NlcjwvQXV0aG9yPjxZZWFyPjIwMTg8L1llYXI+PFJl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NlcjwvQXV0aG9yPjxZZWFyPjIwMTg8L1llYXI+PFJl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sz w:val="24"/>
          <w:szCs w:val="24"/>
        </w:rPr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6642E7" w:rsidRPr="00D32D8D">
        <w:rPr>
          <w:rFonts w:ascii="Times New Roman" w:hAnsi="Times New Roman" w:cs="Times New Roman"/>
          <w:sz w:val="24"/>
          <w:szCs w:val="24"/>
        </w:rPr>
      </w:r>
      <w:r w:rsidR="006642E7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32, 42</w:t>
      </w:r>
      <w:r w:rsidR="006642E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71567" w:rsidRPr="00D32D8D">
        <w:rPr>
          <w:rFonts w:ascii="Times New Roman" w:hAnsi="Times New Roman" w:cs="Times New Roman"/>
          <w:sz w:val="24"/>
          <w:szCs w:val="24"/>
        </w:rPr>
        <w:t>degree of confinement,</w:t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öger&lt;/Author&gt;&lt;Year&gt;2018&lt;/Year&gt;&lt;RecNum&gt;104&lt;/RecNum&gt;&lt;DisplayText&gt;&lt;style face="superscript"&gt;43&lt;/style&gt;&lt;/DisplayText&gt;&lt;record&gt;&lt;rec-number&gt;104&lt;/rec-number&gt;&lt;foreign-keys&gt;&lt;key app="EN" db-id="922xs9f0pd5ptwerzf2xwxrk5fx2d5psxvvx"&gt;104&lt;/key&gt;&lt;/foreign-keys&gt;&lt;ref-type name="Journal Article"&gt;17&lt;/ref-type&gt;&lt;contributors&gt;&lt;authors&gt;&lt;author&gt;Kröger, Roland&lt;/author&gt;&lt;author&gt;Verch, Andreas&lt;/author&gt;&lt;/authors&gt;&lt;/contributors&gt;&lt;titles&gt;&lt;title&gt;Liquid Cell Transmission Electron Microscopy and the Impact of Confinement on the Precipitation from Supersaturated Solutions&lt;/title&gt;&lt;secondary-title&gt;Minerals&lt;/secondary-title&gt;&lt;/titles&gt;&lt;periodical&gt;&lt;full-title&gt;Minerals&lt;/full-title&gt;&lt;/periodical&gt;&lt;pages&gt;21&lt;/pages&gt;&lt;volume&gt;8&lt;/volume&gt;&lt;number&gt;1&lt;/number&gt;&lt;dates&gt;&lt;year&gt;2018&lt;/year&gt;&lt;/dates&gt;&lt;isbn&gt;2075-163X&lt;/isbn&gt;&lt;accession-num&gt;doi:10.3390/min8010021&lt;/accession-num&gt;&lt;urls&gt;&lt;related-urls&gt;&lt;url&gt;http://www.mdpi.com/2075-163X/8/1/21&lt;/url&gt;&lt;/related-urls&gt;&lt;/urls&gt;&lt;/record&gt;&lt;/Cite&gt;&lt;/EndNote&gt;</w:instrText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43</w:t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47156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787257" w:rsidRPr="00D32D8D">
        <w:rPr>
          <w:rFonts w:ascii="Times New Roman" w:hAnsi="Times New Roman" w:cs="Times New Roman"/>
          <w:sz w:val="24"/>
          <w:szCs w:val="24"/>
        </w:rPr>
        <w:t>flow dynamics,</w:t>
      </w:r>
      <w:r w:rsidR="005776E1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g8L1llYXI+PFJlY051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</w:fldData>
        </w:fldChar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g8L1llYXI+PFJlY051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</w:fldData>
        </w:fldChar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sz w:val="24"/>
          <w:szCs w:val="24"/>
        </w:rPr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5776E1" w:rsidRPr="00D32D8D">
        <w:rPr>
          <w:rFonts w:ascii="Times New Roman" w:hAnsi="Times New Roman" w:cs="Times New Roman"/>
          <w:sz w:val="24"/>
          <w:szCs w:val="24"/>
        </w:rPr>
      </w:r>
      <w:r w:rsidR="005776E1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44-47</w:t>
      </w:r>
      <w:r w:rsidR="005776E1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solution chemistry,</w:t>
      </w:r>
      <w:r w:rsidR="0006662D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zNDwvUmVjTnVtPjxEaXNwbGF5VGV4dD48c3R5bGUgZmFjZT0ic3VwZXJzY3JpcHQiPjI1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zNDwvUmVjTnVtPjxEaXNwbGF5VGV4dD48c3R5bGUgZmFjZT0ic3VwZXJzY3JpcHQiPjI1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</w:fldData>
        </w:fldChar>
      </w:r>
      <w:r w:rsidR="00166F37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F37" w:rsidRPr="00D32D8D">
        <w:rPr>
          <w:rFonts w:ascii="Times New Roman" w:hAnsi="Times New Roman" w:cs="Times New Roman"/>
          <w:sz w:val="24"/>
          <w:szCs w:val="24"/>
        </w:rPr>
      </w:r>
      <w:r w:rsidR="00166F37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06662D" w:rsidRPr="00D32D8D">
        <w:rPr>
          <w:rFonts w:ascii="Times New Roman" w:hAnsi="Times New Roman" w:cs="Times New Roman"/>
          <w:sz w:val="24"/>
          <w:szCs w:val="24"/>
        </w:rPr>
      </w:r>
      <w:r w:rsidR="0006662D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25, 32</w:t>
      </w:r>
      <w:r w:rsidR="0006662D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 liquid cell designs</w:t>
      </w:r>
      <w:r w:rsidR="00EB2E68" w:rsidRPr="00D32D8D">
        <w:rPr>
          <w:rFonts w:ascii="Times New Roman" w:hAnsi="Times New Roman" w:cs="Times New Roman"/>
          <w:sz w:val="24"/>
          <w:szCs w:val="24"/>
        </w:rPr>
        <w:t>,</w:t>
      </w:r>
      <w:r w:rsidR="00507FF6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hc2U8L0F1dGhvcj48WWVhcj4yMDE1PC9ZZWFyPjxS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</w:fldData>
        </w:fldChar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hc2U8L0F1dGhvcj48WWVhcj4yMDE1PC9ZZWFyPjxS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</w:fldData>
        </w:fldChar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sz w:val="24"/>
          <w:szCs w:val="24"/>
        </w:rPr>
      </w:r>
      <w:r w:rsidR="00EA711F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507FF6" w:rsidRPr="00D32D8D">
        <w:rPr>
          <w:rFonts w:ascii="Times New Roman" w:hAnsi="Times New Roman" w:cs="Times New Roman"/>
          <w:sz w:val="24"/>
          <w:szCs w:val="24"/>
        </w:rPr>
      </w:r>
      <w:r w:rsidR="00507FF6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48, 49</w:t>
      </w:r>
      <w:r w:rsidR="00507FF6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EB2E68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53536" w:rsidRPr="00D32D8D">
        <w:rPr>
          <w:rFonts w:ascii="Times New Roman" w:hAnsi="Times New Roman" w:cs="Times New Roman"/>
          <w:sz w:val="24"/>
          <w:szCs w:val="24"/>
        </w:rPr>
        <w:t>radiolysis/</w:t>
      </w:r>
      <w:r w:rsidR="00787257" w:rsidRPr="00D32D8D">
        <w:rPr>
          <w:rFonts w:ascii="Times New Roman" w:hAnsi="Times New Roman" w:cs="Times New Roman"/>
          <w:sz w:val="24"/>
          <w:szCs w:val="24"/>
        </w:rPr>
        <w:t>thermal effects</w:t>
      </w:r>
      <w:r w:rsidR="00D7176C" w:rsidRPr="00D32D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mVsbGFuPC9BdXRob3I+PFllYXI+MjAxNDwvWWVhcj48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=
</w:fldData>
        </w:fldChar>
      </w:r>
      <w:r w:rsidR="00D7176C" w:rsidRPr="00D7176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7176C" w:rsidRPr="00D7176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mVsbGFuPC9BdXRob3I+PFllYXI+MjAxNDwvWWVhcj48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=
</w:fldData>
        </w:fldChar>
      </w:r>
      <w:r w:rsidR="00D7176C" w:rsidRPr="00D7176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7176C" w:rsidRPr="00D7176C">
        <w:rPr>
          <w:rFonts w:ascii="Times New Roman" w:hAnsi="Times New Roman" w:cs="Times New Roman"/>
          <w:sz w:val="24"/>
          <w:szCs w:val="24"/>
        </w:rPr>
      </w:r>
      <w:r w:rsidR="00D7176C" w:rsidRPr="00D7176C">
        <w:rPr>
          <w:rFonts w:ascii="Times New Roman" w:hAnsi="Times New Roman" w:cs="Times New Roman"/>
          <w:sz w:val="24"/>
          <w:szCs w:val="24"/>
        </w:rPr>
        <w:fldChar w:fldCharType="end"/>
      </w:r>
      <w:r w:rsidR="00D7176C" w:rsidRPr="00D7176C">
        <w:rPr>
          <w:rFonts w:ascii="Times New Roman" w:hAnsi="Times New Roman" w:cs="Times New Roman"/>
          <w:sz w:val="24"/>
          <w:szCs w:val="24"/>
        </w:rPr>
      </w:r>
      <w:r w:rsidR="00D7176C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D7176C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20, 50, 51</w:t>
      </w:r>
      <w:r w:rsidR="00D7176C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BC6398" w:rsidRPr="00D32D8D">
        <w:rPr>
          <w:rFonts w:ascii="Times New Roman" w:hAnsi="Times New Roman" w:cs="Times New Roman"/>
          <w:sz w:val="24"/>
          <w:szCs w:val="24"/>
        </w:rPr>
        <w:t xml:space="preserve"> can</w:t>
      </w:r>
      <w:r w:rsidR="00492594" w:rsidRPr="00D32D8D">
        <w:rPr>
          <w:rFonts w:ascii="Times New Roman" w:hAnsi="Times New Roman" w:cs="Times New Roman"/>
          <w:sz w:val="24"/>
          <w:szCs w:val="24"/>
        </w:rPr>
        <w:t>,</w:t>
      </w:r>
      <w:r w:rsidR="00EB2E68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92594" w:rsidRPr="00D32D8D">
        <w:rPr>
          <w:rFonts w:ascii="Times New Roman" w:hAnsi="Times New Roman" w:cs="Times New Roman"/>
          <w:sz w:val="24"/>
          <w:szCs w:val="24"/>
        </w:rPr>
        <w:t xml:space="preserve">to differing extents, </w:t>
      </w:r>
      <w:r w:rsidR="00BC6398" w:rsidRPr="00D32D8D">
        <w:rPr>
          <w:rFonts w:ascii="Times New Roman" w:hAnsi="Times New Roman" w:cs="Times New Roman"/>
          <w:sz w:val="24"/>
          <w:szCs w:val="24"/>
        </w:rPr>
        <w:t xml:space="preserve">influence </w:t>
      </w:r>
      <w:r w:rsidR="00A43756" w:rsidRPr="00D32D8D">
        <w:rPr>
          <w:rFonts w:ascii="Times New Roman" w:hAnsi="Times New Roman" w:cs="Times New Roman"/>
          <w:sz w:val="24"/>
          <w:szCs w:val="24"/>
        </w:rPr>
        <w:t xml:space="preserve">imaging resolution, NP </w:t>
      </w:r>
      <w:r w:rsidR="00787257" w:rsidRPr="00D32D8D">
        <w:rPr>
          <w:rFonts w:ascii="Times New Roman" w:hAnsi="Times New Roman" w:cs="Times New Roman"/>
          <w:sz w:val="24"/>
          <w:szCs w:val="24"/>
        </w:rPr>
        <w:t>growth kinetics and</w:t>
      </w:r>
      <w:r w:rsidR="00A43756" w:rsidRPr="00D32D8D">
        <w:rPr>
          <w:rFonts w:ascii="Times New Roman" w:hAnsi="Times New Roman" w:cs="Times New Roman"/>
          <w:sz w:val="24"/>
          <w:szCs w:val="24"/>
        </w:rPr>
        <w:t xml:space="preserve"> final </w:t>
      </w:r>
      <w:r w:rsidR="00BC6398" w:rsidRPr="00D32D8D">
        <w:rPr>
          <w:rFonts w:ascii="Times New Roman" w:hAnsi="Times New Roman" w:cs="Times New Roman"/>
          <w:sz w:val="24"/>
          <w:szCs w:val="24"/>
        </w:rPr>
        <w:t xml:space="preserve">NP </w:t>
      </w:r>
      <w:r w:rsidR="00A43756" w:rsidRPr="00D32D8D">
        <w:rPr>
          <w:rFonts w:ascii="Times New Roman" w:hAnsi="Times New Roman" w:cs="Times New Roman"/>
          <w:sz w:val="24"/>
          <w:szCs w:val="24"/>
        </w:rPr>
        <w:t>morpho</w:t>
      </w:r>
      <w:r w:rsidR="00787257" w:rsidRPr="00D32D8D">
        <w:rPr>
          <w:rFonts w:ascii="Times New Roman" w:hAnsi="Times New Roman" w:cs="Times New Roman"/>
          <w:sz w:val="24"/>
          <w:szCs w:val="24"/>
        </w:rPr>
        <w:t xml:space="preserve">logies. </w:t>
      </w:r>
    </w:p>
    <w:p w14:paraId="7C5B34EA" w14:textId="374E72F7" w:rsidR="00F43533" w:rsidRPr="00D32D8D" w:rsidRDefault="00723277" w:rsidP="00723421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12" w:name="_Hlk502763006"/>
      <w:bookmarkStart w:id="13" w:name="_Hlk502815805"/>
      <w:r w:rsidRPr="00D32D8D">
        <w:rPr>
          <w:rFonts w:ascii="Times New Roman" w:hAnsi="Times New Roman" w:cs="Times New Roman"/>
          <w:bCs/>
          <w:sz w:val="24"/>
          <w:szCs w:val="24"/>
        </w:rPr>
        <w:t>Here</w:t>
      </w:r>
      <w:r w:rsidR="00157D99" w:rsidRPr="00D32D8D">
        <w:rPr>
          <w:rFonts w:ascii="Times New Roman" w:hAnsi="Times New Roman" w:cs="Times New Roman"/>
          <w:bCs/>
          <w:sz w:val="24"/>
          <w:szCs w:val="24"/>
        </w:rPr>
        <w:t xml:space="preserve">, we </w:t>
      </w:r>
      <w:r w:rsidR="008A2E23" w:rsidRPr="00D32D8D">
        <w:rPr>
          <w:rFonts w:ascii="Times New Roman" w:hAnsi="Times New Roman" w:cs="Times New Roman"/>
          <w:bCs/>
          <w:sz w:val="24"/>
          <w:szCs w:val="24"/>
        </w:rPr>
        <w:t>present</w:t>
      </w:r>
      <w:r w:rsidR="005D6E1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 xml:space="preserve">LCTEM </w:t>
      </w:r>
      <w:r w:rsidR="00224445" w:rsidRPr="00D32D8D">
        <w:rPr>
          <w:rFonts w:ascii="Times New Roman" w:hAnsi="Times New Roman" w:cs="Times New Roman"/>
          <w:bCs/>
          <w:sz w:val="24"/>
          <w:szCs w:val="24"/>
        </w:rPr>
        <w:t xml:space="preserve">experiments 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>exploring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D6E16" w:rsidRPr="00D32D8D">
        <w:rPr>
          <w:rFonts w:ascii="Times New Roman" w:hAnsi="Times New Roman" w:cs="Times New Roman"/>
          <w:bCs/>
          <w:sz w:val="24"/>
          <w:szCs w:val="24"/>
        </w:rPr>
        <w:t>the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 xml:space="preserve"> development of a range of Au particle morphologies</w:t>
      </w:r>
      <w:r w:rsidR="00B7501F" w:rsidRPr="00D32D8D">
        <w:rPr>
          <w:rFonts w:ascii="Times New Roman" w:hAnsi="Times New Roman" w:cs="Times New Roman"/>
          <w:bCs/>
          <w:sz w:val="24"/>
          <w:szCs w:val="24"/>
        </w:rPr>
        <w:t xml:space="preserve"> formed</w:t>
      </w:r>
      <w:r w:rsidR="0065446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C15D8" w:rsidRPr="00D32D8D">
        <w:rPr>
          <w:rFonts w:ascii="Times New Roman" w:hAnsi="Times New Roman" w:cs="Times New Roman"/>
          <w:bCs/>
          <w:sz w:val="24"/>
          <w:szCs w:val="24"/>
        </w:rPr>
        <w:t xml:space="preserve">by 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>electron</w:t>
      </w:r>
      <w:r w:rsidR="005D6E16" w:rsidRPr="00D32D8D">
        <w:rPr>
          <w:rFonts w:ascii="Times New Roman" w:hAnsi="Times New Roman" w:cs="Times New Roman"/>
          <w:bCs/>
          <w:sz w:val="24"/>
          <w:szCs w:val="24"/>
        </w:rPr>
        <w:t xml:space="preserve"> beam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irradiation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7978DA" w:rsidRPr="00D32D8D">
        <w:rPr>
          <w:rFonts w:ascii="Times New Roman" w:hAnsi="Times New Roman" w:cs="Times New Roman"/>
          <w:bCs/>
          <w:sz w:val="24"/>
          <w:szCs w:val="24"/>
        </w:rPr>
        <w:t>induced reduction of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Au ions (Au</w:t>
      </w:r>
      <w:r w:rsidR="001439FA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>) into colloidal Au (Au</w:t>
      </w:r>
      <w:r w:rsidR="001439FA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0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5C15D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54460" w:rsidRPr="00D32D8D">
        <w:rPr>
          <w:rFonts w:ascii="Times New Roman" w:hAnsi="Times New Roman" w:cs="Times New Roman"/>
          <w:bCs/>
          <w:sz w:val="24"/>
          <w:szCs w:val="24"/>
        </w:rPr>
        <w:t>in aqueous solution.</w:t>
      </w:r>
      <w:bookmarkEnd w:id="12"/>
      <w:bookmarkEnd w:id="13"/>
      <w:r w:rsidR="005946D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80F44" w:rsidRPr="00D32D8D">
        <w:rPr>
          <w:rFonts w:ascii="Times New Roman" w:hAnsi="Times New Roman" w:cs="Times New Roman"/>
          <w:bCs/>
          <w:sz w:val="24"/>
          <w:szCs w:val="24"/>
        </w:rPr>
        <w:t xml:space="preserve">The implementation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>of</w:t>
      </w:r>
      <w:r w:rsidR="00A80F4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5576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A80F44" w:rsidRPr="00D32D8D">
        <w:rPr>
          <w:rFonts w:ascii="Times New Roman" w:hAnsi="Times New Roman" w:cs="Times New Roman"/>
          <w:bCs/>
          <w:sz w:val="24"/>
          <w:szCs w:val="24"/>
        </w:rPr>
        <w:t>continuous flow</w:t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>within an</w:t>
      </w:r>
      <w:r w:rsidR="0052091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80F44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A80F44" w:rsidRPr="00D32D8D">
        <w:rPr>
          <w:rFonts w:ascii="Times New Roman" w:hAnsi="Times New Roman" w:cs="Times New Roman"/>
          <w:bCs/>
          <w:sz w:val="24"/>
          <w:szCs w:val="24"/>
        </w:rPr>
        <w:t xml:space="preserve"> liquid stage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13654" w:rsidRPr="00D32D8D">
        <w:rPr>
          <w:rFonts w:ascii="Times New Roman" w:hAnsi="Times New Roman" w:cs="Times New Roman"/>
          <w:bCs/>
          <w:sz w:val="24"/>
          <w:szCs w:val="24"/>
        </w:rPr>
        <w:t>allow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ed us to image</w:t>
      </w:r>
      <w:r w:rsidR="00274875" w:rsidRPr="00D32D8D">
        <w:rPr>
          <w:rFonts w:ascii="Times New Roman" w:hAnsi="Times New Roman" w:cs="Times New Roman"/>
          <w:bCs/>
          <w:sz w:val="24"/>
          <w:szCs w:val="24"/>
        </w:rPr>
        <w:t xml:space="preserve"> during stepwise injection of the aqueous </w:t>
      </w:r>
      <w:r w:rsidR="004525DB" w:rsidRPr="00D32D8D">
        <w:rPr>
          <w:rFonts w:ascii="Times New Roman" w:hAnsi="Times New Roman" w:cs="Times New Roman"/>
          <w:bCs/>
          <w:sz w:val="24"/>
          <w:szCs w:val="24"/>
        </w:rPr>
        <w:t>component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s, and to maintain a </w:t>
      </w:r>
      <w:r w:rsidR="00274875" w:rsidRPr="00D32D8D">
        <w:rPr>
          <w:rFonts w:ascii="Times New Roman" w:hAnsi="Times New Roman" w:cs="Times New Roman"/>
          <w:bCs/>
          <w:sz w:val="24"/>
          <w:szCs w:val="24"/>
        </w:rPr>
        <w:t xml:space="preserve">constant </w:t>
      </w:r>
      <w:r w:rsidR="0071059D" w:rsidRPr="00D32D8D">
        <w:rPr>
          <w:rFonts w:ascii="Times New Roman" w:hAnsi="Times New Roman" w:cs="Times New Roman"/>
          <w:bCs/>
          <w:sz w:val="24"/>
          <w:szCs w:val="24"/>
        </w:rPr>
        <w:t xml:space="preserve">external flow </w:t>
      </w:r>
      <w:r w:rsidR="00274875" w:rsidRPr="00D32D8D">
        <w:rPr>
          <w:rFonts w:ascii="Times New Roman" w:hAnsi="Times New Roman" w:cs="Times New Roman"/>
          <w:bCs/>
          <w:sz w:val="24"/>
          <w:szCs w:val="24"/>
        </w:rPr>
        <w:t xml:space="preserve">rate </w:t>
      </w:r>
      <w:r w:rsidR="0071059D" w:rsidRPr="00D32D8D">
        <w:rPr>
          <w:rFonts w:ascii="Times New Roman" w:hAnsi="Times New Roman" w:cs="Times New Roman"/>
          <w:bCs/>
          <w:sz w:val="24"/>
          <w:szCs w:val="24"/>
        </w:rPr>
        <w:t>and</w:t>
      </w:r>
      <w:r w:rsidR="00F117D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D4DEF" w:rsidRPr="00D32D8D">
        <w:rPr>
          <w:rFonts w:ascii="Times New Roman" w:hAnsi="Times New Roman" w:cs="Times New Roman"/>
          <w:bCs/>
          <w:sz w:val="24"/>
          <w:szCs w:val="24"/>
        </w:rPr>
        <w:t xml:space="preserve">supply of the </w:t>
      </w:r>
      <w:r w:rsidR="00C07213" w:rsidRPr="00D32D8D">
        <w:rPr>
          <w:rFonts w:ascii="Times New Roman" w:hAnsi="Times New Roman" w:cs="Times New Roman"/>
          <w:bCs/>
          <w:sz w:val="24"/>
          <w:szCs w:val="24"/>
        </w:rPr>
        <w:t>gold chloride (</w:t>
      </w:r>
      <w:r w:rsidR="00024042" w:rsidRPr="00D32D8D">
        <w:rPr>
          <w:rFonts w:ascii="Times New Roman" w:hAnsi="Times New Roman" w:cs="Times New Roman"/>
          <w:bCs/>
          <w:sz w:val="24"/>
          <w:szCs w:val="24"/>
        </w:rPr>
        <w:t>H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="008D4DEF" w:rsidRPr="00D32D8D">
        <w:rPr>
          <w:rFonts w:ascii="Times New Roman" w:hAnsi="Times New Roman" w:cs="Times New Roman"/>
          <w:bCs/>
          <w:sz w:val="24"/>
          <w:szCs w:val="24"/>
        </w:rPr>
        <w:t>uCl</w:t>
      </w:r>
      <w:r w:rsidR="008D4DEF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C07213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8D4DEF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8D4DEF" w:rsidRPr="00D32D8D">
        <w:rPr>
          <w:rFonts w:ascii="Times New Roman" w:hAnsi="Times New Roman" w:cs="Times New Roman"/>
          <w:bCs/>
          <w:sz w:val="24"/>
          <w:szCs w:val="24"/>
        </w:rPr>
        <w:t>precursor solution</w:t>
      </w:r>
      <w:r w:rsidR="00112F54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aW5nPC9BdXRob3I+PFllYXI+MjAxMDwvWWVhcj48UmVj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SaW5nPC9BdXRob3I+PFllYXI+MjAxMDwvWWVhcj48UmVj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2, 53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 xml:space="preserve">By analysing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particle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 xml:space="preserve"> growth rates, </w:t>
      </w:r>
      <w:r w:rsidR="000452F7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 xml:space="preserve"> shape transformations and crystallographic structures of the electron beam-induced seeds and the resulting Au particles, w</w:t>
      </w:r>
      <w:r w:rsidR="00D31E4F" w:rsidRPr="00D32D8D">
        <w:rPr>
          <w:rFonts w:ascii="Times New Roman" w:hAnsi="Times New Roman" w:cs="Times New Roman"/>
          <w:bCs/>
          <w:sz w:val="24"/>
          <w:szCs w:val="24"/>
        </w:rPr>
        <w:t>e demonstrate th</w:t>
      </w:r>
      <w:r w:rsidR="009D7734" w:rsidRPr="00D32D8D">
        <w:rPr>
          <w:rFonts w:ascii="Times New Roman" w:hAnsi="Times New Roman" w:cs="Times New Roman"/>
          <w:bCs/>
          <w:sz w:val="24"/>
          <w:szCs w:val="24"/>
        </w:rPr>
        <w:t>at liquid layer thickness i</w:t>
      </w:r>
      <w:r w:rsidR="00D31E4F" w:rsidRPr="00D32D8D">
        <w:rPr>
          <w:rFonts w:ascii="Times New Roman" w:hAnsi="Times New Roman" w:cs="Times New Roman"/>
          <w:bCs/>
          <w:sz w:val="24"/>
          <w:szCs w:val="24"/>
        </w:rPr>
        <w:t xml:space="preserve">s an important </w:t>
      </w:r>
      <w:r w:rsidR="00BE09EC" w:rsidRPr="00D32D8D">
        <w:rPr>
          <w:rFonts w:ascii="Times New Roman" w:hAnsi="Times New Roman" w:cs="Times New Roman"/>
          <w:bCs/>
          <w:sz w:val="24"/>
          <w:szCs w:val="24"/>
        </w:rPr>
        <w:t xml:space="preserve">factor 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>linked to</w:t>
      </w:r>
      <w:r w:rsidR="0088742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resulting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67D40" w:rsidRPr="00D32D8D">
        <w:rPr>
          <w:rFonts w:ascii="Times New Roman" w:hAnsi="Times New Roman" w:cs="Times New Roman"/>
          <w:bCs/>
          <w:sz w:val="24"/>
          <w:szCs w:val="24"/>
        </w:rPr>
        <w:t>Au morpholog</w:t>
      </w:r>
      <w:r w:rsidR="000D2EBF" w:rsidRPr="00D32D8D">
        <w:rPr>
          <w:rFonts w:ascii="Times New Roman" w:hAnsi="Times New Roman" w:cs="Times New Roman"/>
          <w:bCs/>
          <w:sz w:val="24"/>
          <w:szCs w:val="24"/>
        </w:rPr>
        <w:t>y</w:t>
      </w:r>
      <w:r w:rsidR="00394866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B5527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>A hypothesis was made to illustrate the role of liquid layer thickness in affecting Au</w:t>
      </w:r>
      <w:r w:rsidR="00B91129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3+ 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 xml:space="preserve">mass transfer/diffusion and diffusion-limited growth into branched Au structures. </w:t>
      </w:r>
      <w:r w:rsidR="000452F7" w:rsidRPr="00D32D8D">
        <w:rPr>
          <w:rFonts w:ascii="Times New Roman" w:hAnsi="Times New Roman" w:cs="Times New Roman"/>
          <w:bCs/>
          <w:sz w:val="24"/>
          <w:szCs w:val="24"/>
        </w:rPr>
        <w:t>We further investigate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 xml:space="preserve">d the </w:t>
      </w:r>
      <w:r w:rsidR="008C412A" w:rsidRPr="00D32D8D">
        <w:rPr>
          <w:rFonts w:ascii="Times New Roman" w:hAnsi="Times New Roman" w:cs="Times New Roman"/>
          <w:bCs/>
          <w:sz w:val="24"/>
          <w:szCs w:val="24"/>
        </w:rPr>
        <w:t xml:space="preserve">anisotropic </w:t>
      </w:r>
      <w:r w:rsidR="0031266D" w:rsidRPr="00D32D8D">
        <w:rPr>
          <w:rFonts w:ascii="Times New Roman" w:hAnsi="Times New Roman" w:cs="Times New Roman"/>
          <w:bCs/>
          <w:sz w:val="24"/>
          <w:szCs w:val="24"/>
        </w:rPr>
        <w:t>Au growth by</w:t>
      </w:r>
      <w:r w:rsidR="0039486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1266D" w:rsidRPr="00D32D8D">
        <w:rPr>
          <w:rFonts w:ascii="Times New Roman" w:hAnsi="Times New Roman" w:cs="Times New Roman"/>
          <w:bCs/>
          <w:sz w:val="24"/>
          <w:szCs w:val="24"/>
        </w:rPr>
        <w:t xml:space="preserve">introducing 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 xml:space="preserve">Au-binding </w:t>
      </w:r>
      <w:r w:rsidR="002566DC" w:rsidRPr="00D32D8D">
        <w:rPr>
          <w:rFonts w:ascii="Times New Roman" w:hAnsi="Times New Roman" w:cs="Times New Roman"/>
          <w:bCs/>
          <w:sz w:val="24"/>
          <w:szCs w:val="24"/>
        </w:rPr>
        <w:t xml:space="preserve">amyloid </w:t>
      </w:r>
      <w:r w:rsidR="002566DC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fibrils from 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>islet amyloid polypeptide</w:t>
      </w:r>
      <w:r w:rsidR="005946D0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>IAPP</w:t>
      </w:r>
      <w:r w:rsidR="005946D0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5946D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D73C3" w:rsidRPr="00D32D8D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we 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 xml:space="preserve">proposed that 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strong </w:t>
      </w:r>
      <w:r w:rsidR="007204C4" w:rsidRPr="00D32D8D">
        <w:rPr>
          <w:rFonts w:ascii="Times New Roman" w:hAnsi="Times New Roman" w:cs="Times New Roman"/>
          <w:bCs/>
          <w:sz w:val="24"/>
          <w:szCs w:val="24"/>
        </w:rPr>
        <w:t>peptide-</w:t>
      </w:r>
      <w:r w:rsidR="00B079A7" w:rsidRPr="00D32D8D">
        <w:rPr>
          <w:rFonts w:ascii="Times New Roman" w:hAnsi="Times New Roman" w:cs="Times New Roman"/>
          <w:bCs/>
          <w:sz w:val="24"/>
          <w:szCs w:val="24"/>
        </w:rPr>
        <w:t xml:space="preserve">Au affinity 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 xml:space="preserve">mediates 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D901A9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1439F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C5257" w:rsidRPr="00D32D8D">
        <w:rPr>
          <w:rFonts w:ascii="Times New Roman" w:hAnsi="Times New Roman" w:cs="Times New Roman"/>
          <w:bCs/>
          <w:sz w:val="24"/>
          <w:szCs w:val="24"/>
        </w:rPr>
        <w:t xml:space="preserve">diffusion </w:t>
      </w:r>
      <w:r w:rsidR="00B468B4" w:rsidRPr="00D32D8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influence</w:t>
      </w:r>
      <w:r w:rsidR="00B91129" w:rsidRPr="00D32D8D">
        <w:rPr>
          <w:rFonts w:ascii="Times New Roman" w:hAnsi="Times New Roman" w:cs="Times New Roman"/>
          <w:bCs/>
          <w:sz w:val="24"/>
          <w:szCs w:val="24"/>
        </w:rPr>
        <w:t>s the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55D2B" w:rsidRPr="00D32D8D">
        <w:rPr>
          <w:rFonts w:ascii="Times New Roman" w:hAnsi="Times New Roman" w:cs="Times New Roman"/>
          <w:bCs/>
          <w:sz w:val="24"/>
          <w:szCs w:val="24"/>
        </w:rPr>
        <w:t xml:space="preserve">Au </w:t>
      </w:r>
      <w:r w:rsidR="002C5257" w:rsidRPr="00D32D8D">
        <w:rPr>
          <w:rFonts w:ascii="Times New Roman" w:hAnsi="Times New Roman" w:cs="Times New Roman"/>
          <w:bCs/>
          <w:sz w:val="24"/>
          <w:szCs w:val="24"/>
        </w:rPr>
        <w:t>growth</w:t>
      </w:r>
      <w:r w:rsidR="00F55D2B" w:rsidRPr="00D32D8D">
        <w:rPr>
          <w:rFonts w:ascii="Times New Roman" w:hAnsi="Times New Roman" w:cs="Times New Roman"/>
          <w:bCs/>
          <w:sz w:val="24"/>
          <w:szCs w:val="24"/>
        </w:rPr>
        <w:t xml:space="preserve"> kinetics</w:t>
      </w:r>
      <w:r w:rsidR="00394866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3259B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66DC" w:rsidRPr="00D32D8D">
        <w:rPr>
          <w:rFonts w:ascii="Times New Roman" w:hAnsi="Times New Roman" w:cs="Times New Roman"/>
          <w:bCs/>
          <w:sz w:val="24"/>
          <w:szCs w:val="24"/>
        </w:rPr>
        <w:t xml:space="preserve">Combined with the results of our amyloid-free, controlled environment </w:t>
      </w:r>
      <w:r w:rsidR="002566DC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2566DC" w:rsidRPr="00D32D8D">
        <w:rPr>
          <w:rFonts w:ascii="Times New Roman" w:hAnsi="Times New Roman" w:cs="Times New Roman"/>
          <w:bCs/>
          <w:sz w:val="24"/>
          <w:szCs w:val="24"/>
        </w:rPr>
        <w:t xml:space="preserve"> LCTEM studies, </w:t>
      </w:r>
      <w:r w:rsidR="003259B3" w:rsidRPr="00D32D8D">
        <w:rPr>
          <w:rFonts w:ascii="Times New Roman" w:hAnsi="Times New Roman" w:cs="Times New Roman"/>
          <w:bCs/>
          <w:sz w:val="24"/>
          <w:szCs w:val="24"/>
        </w:rPr>
        <w:t xml:space="preserve">we </w:t>
      </w:r>
      <w:r w:rsidR="00602AD3" w:rsidRPr="00D32D8D">
        <w:rPr>
          <w:rFonts w:ascii="Times New Roman" w:hAnsi="Times New Roman" w:cs="Times New Roman"/>
          <w:bCs/>
          <w:sz w:val="24"/>
          <w:szCs w:val="24"/>
        </w:rPr>
        <w:t>discuss the</w:t>
      </w:r>
      <w:r w:rsidR="00645B0D" w:rsidRPr="00D32D8D">
        <w:rPr>
          <w:rFonts w:ascii="Times New Roman" w:hAnsi="Times New Roman" w:cs="Times New Roman"/>
          <w:bCs/>
          <w:sz w:val="24"/>
          <w:szCs w:val="24"/>
        </w:rPr>
        <w:t xml:space="preserve"> power of</w:t>
      </w:r>
      <w:r w:rsidR="00602AD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5B0D" w:rsidRPr="00D32D8D">
        <w:rPr>
          <w:rFonts w:ascii="Times New Roman" w:hAnsi="Times New Roman" w:cs="Times New Roman"/>
          <w:bCs/>
          <w:sz w:val="24"/>
          <w:szCs w:val="24"/>
        </w:rPr>
        <w:t>physical</w:t>
      </w:r>
      <w:r w:rsidR="00602AD3" w:rsidRPr="00D32D8D">
        <w:rPr>
          <w:rFonts w:ascii="Times New Roman" w:hAnsi="Times New Roman" w:cs="Times New Roman"/>
          <w:bCs/>
          <w:sz w:val="24"/>
          <w:szCs w:val="24"/>
        </w:rPr>
        <w:t xml:space="preserve"> and chemical</w:t>
      </w:r>
      <w:r w:rsidR="00645B0D" w:rsidRPr="00D32D8D">
        <w:rPr>
          <w:rFonts w:ascii="Times New Roman" w:hAnsi="Times New Roman" w:cs="Times New Roman"/>
          <w:bCs/>
          <w:sz w:val="24"/>
          <w:szCs w:val="24"/>
        </w:rPr>
        <w:t xml:space="preserve"> conditions in determining </w:t>
      </w:r>
      <w:r w:rsidR="006A38E8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="00DE1E9E" w:rsidRPr="00D32D8D">
        <w:rPr>
          <w:rFonts w:ascii="Times New Roman" w:hAnsi="Times New Roman" w:cs="Times New Roman"/>
          <w:bCs/>
          <w:sz w:val="24"/>
          <w:szCs w:val="24"/>
        </w:rPr>
        <w:t xml:space="preserve">nisotropic </w:t>
      </w:r>
      <w:r w:rsidR="00723421" w:rsidRPr="00D32D8D">
        <w:rPr>
          <w:rFonts w:ascii="Times New Roman" w:hAnsi="Times New Roman" w:cs="Times New Roman"/>
          <w:bCs/>
          <w:sz w:val="24"/>
          <w:szCs w:val="24"/>
        </w:rPr>
        <w:t>metal nanocrystal growth and</w:t>
      </w:r>
      <w:r w:rsidR="00645B0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23421" w:rsidRPr="00D32D8D">
        <w:rPr>
          <w:rFonts w:ascii="Times New Roman" w:hAnsi="Times New Roman" w:cs="Times New Roman"/>
          <w:bCs/>
          <w:sz w:val="24"/>
          <w:szCs w:val="24"/>
        </w:rPr>
        <w:t>shape evolution</w:t>
      </w:r>
      <w:r w:rsidR="00645B0D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480C27" w:rsidRPr="00D32D8D">
        <w:rPr>
          <w:rFonts w:ascii="Times New Roman" w:hAnsi="Times New Roman" w:cs="Times New Roman"/>
          <w:bCs/>
          <w:sz w:val="24"/>
          <w:szCs w:val="24"/>
        </w:rPr>
        <w:t xml:space="preserve">which we believe will find applications </w:t>
      </w:r>
      <w:r w:rsidR="007D73C3" w:rsidRPr="00D32D8D">
        <w:rPr>
          <w:rFonts w:ascii="Times New Roman" w:hAnsi="Times New Roman" w:cs="Times New Roman"/>
          <w:bCs/>
          <w:sz w:val="24"/>
          <w:szCs w:val="24"/>
        </w:rPr>
        <w:t>in the</w:t>
      </w:r>
      <w:r w:rsidR="00480C27" w:rsidRPr="00D32D8D">
        <w:rPr>
          <w:rFonts w:ascii="Times New Roman" w:hAnsi="Times New Roman" w:cs="Times New Roman"/>
          <w:bCs/>
          <w:sz w:val="24"/>
          <w:szCs w:val="24"/>
        </w:rPr>
        <w:t xml:space="preserve"> fields of</w:t>
      </w:r>
      <w:r w:rsidR="00785FF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23421" w:rsidRPr="00D32D8D">
        <w:rPr>
          <w:rFonts w:ascii="Times New Roman" w:hAnsi="Times New Roman" w:cs="Times New Roman"/>
          <w:bCs/>
          <w:sz w:val="24"/>
          <w:szCs w:val="24"/>
        </w:rPr>
        <w:t>biotechnology</w:t>
      </w:r>
      <w:r w:rsidR="00D6562B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65581C" w:rsidRPr="00D32D8D">
        <w:rPr>
          <w:rFonts w:ascii="Times New Roman" w:hAnsi="Times New Roman" w:cs="Times New Roman"/>
          <w:bCs/>
          <w:sz w:val="24"/>
          <w:szCs w:val="24"/>
        </w:rPr>
        <w:t xml:space="preserve">biomineralisation </w:t>
      </w:r>
      <w:r w:rsidR="00723421" w:rsidRPr="00D32D8D">
        <w:rPr>
          <w:rFonts w:ascii="Times New Roman" w:hAnsi="Times New Roman" w:cs="Times New Roman"/>
          <w:bCs/>
          <w:sz w:val="24"/>
          <w:szCs w:val="24"/>
        </w:rPr>
        <w:t>and crystal growt</w:t>
      </w:r>
      <w:r w:rsidR="0065581C" w:rsidRPr="00D32D8D">
        <w:rPr>
          <w:rFonts w:ascii="Times New Roman" w:hAnsi="Times New Roman" w:cs="Times New Roman"/>
          <w:bCs/>
          <w:sz w:val="24"/>
          <w:szCs w:val="24"/>
        </w:rPr>
        <w:t>h</w:t>
      </w:r>
      <w:r w:rsidR="00723421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5209EB05" w14:textId="77777777" w:rsidR="00F43533" w:rsidRPr="00D32D8D" w:rsidRDefault="00F43533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189FBF3" w14:textId="77777777" w:rsidR="00966B04" w:rsidRPr="00D32D8D" w:rsidRDefault="005B6368" w:rsidP="00F43533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RESULTS AND DISCUSSION</w:t>
      </w:r>
    </w:p>
    <w:p w14:paraId="092F03F9" w14:textId="75BD44E6" w:rsidR="00966B04" w:rsidRPr="00D32D8D" w:rsidRDefault="006414D6" w:rsidP="00323DBB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We performed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521F" w:rsidRPr="00D32D8D">
        <w:rPr>
          <w:rFonts w:ascii="Times New Roman" w:hAnsi="Times New Roman" w:cs="Times New Roman"/>
          <w:bCs/>
          <w:sz w:val="24"/>
          <w:szCs w:val="24"/>
        </w:rPr>
        <w:t xml:space="preserve">crystal 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>growth experiments in a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 xml:space="preserve"> single inlet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584D8D" w:rsidRPr="00D32D8D">
        <w:rPr>
          <w:rFonts w:ascii="Times New Roman" w:hAnsi="Times New Roman" w:cs="Times New Roman"/>
          <w:bCs/>
          <w:sz w:val="24"/>
          <w:szCs w:val="24"/>
        </w:rPr>
        <w:t>single outlet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 liquid cell 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>stage (Hummingbird Scientific)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 xml:space="preserve">inserted into a field-emission JEOL 2100F TEM 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and operated at an </w:t>
      </w:r>
      <w:r w:rsidR="00717D80" w:rsidRPr="00D32D8D">
        <w:rPr>
          <w:rFonts w:ascii="Times New Roman" w:hAnsi="Times New Roman" w:cs="Times New Roman"/>
          <w:bCs/>
          <w:sz w:val="24"/>
          <w:szCs w:val="24"/>
        </w:rPr>
        <w:t>acceleration voltage of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 200 k</w:t>
      </w:r>
      <w:r w:rsidR="003E7C60" w:rsidRPr="00D32D8D">
        <w:rPr>
          <w:rFonts w:ascii="Times New Roman" w:hAnsi="Times New Roman" w:cs="Times New Roman"/>
          <w:bCs/>
          <w:sz w:val="24"/>
          <w:szCs w:val="24"/>
        </w:rPr>
        <w:t>e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V (see </w:t>
      </w:r>
      <w:r w:rsidR="006D442C" w:rsidRPr="00D32D8D">
        <w:rPr>
          <w:rFonts w:ascii="Times New Roman" w:hAnsi="Times New Roman" w:cs="Times New Roman"/>
          <w:bCs/>
          <w:sz w:val="24"/>
          <w:szCs w:val="24"/>
        </w:rPr>
        <w:t>Methods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>).</w:t>
      </w:r>
      <w:r w:rsidR="00323DBB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Nielsen&lt;/Author&gt;&lt;Year&gt;2014&lt;/Year&gt;&lt;RecNum&gt;46&lt;/RecNum&gt;&lt;DisplayText&gt;&lt;style face="superscript"&gt;54&lt;/style&gt;&lt;/DisplayText&gt;&lt;record&gt;&lt;rec-number&gt;46&lt;/rec-number&gt;&lt;foreign-keys&gt;&lt;key app="EN" db-id="922xs9f0pd5ptwerzf2xwxrk5fx2d5psxvvx"&gt;46&lt;/key&gt;&lt;/foreign-keys&gt;&lt;ref-type name="Journal Article"&gt;17&lt;/ref-type&gt;&lt;contributors&gt;&lt;authors&gt;&lt;author&gt;Nielsen, M. H.&lt;/author&gt;&lt;author&gt;Aloni, S.&lt;/author&gt;&lt;author&gt;De Yoreo, J. J.&lt;/author&gt;&lt;/authors&gt;&lt;/contributors&gt;&lt;auth-address&gt;Department of Materials Science and Engineering, University of California, Berkeley, CA 94720, USA. Molecular Foundry, Lawrence Berkeley National Laboratory, Berkeley, CA 94720, USA.&amp;#xD;Molecular Foundry, Lawrence Berkeley National Laboratory, Berkeley, CA 94720, USA.&amp;#xD;Physical Sciences Division, Pacific Northwest National Laboratory, Richland, WA 99352, USA. Department of Materials Science and Engineering, University of Washington, Seattle, WA 98195, USA.&lt;/auth-address&gt;&lt;titles&gt;&lt;title&gt;In situ TEM imaging of CaCO(3) nucleation reveals coexistence of direct and indirect pathways&lt;/title&gt;&lt;secondary-title&gt;Science&lt;/secondary-title&gt;&lt;alt-title&gt;Science (New York, N.Y.)&lt;/alt-title&gt;&lt;/titles&gt;&lt;periodical&gt;&lt;full-title&gt;Science&lt;/full-title&gt;&lt;abbr-1&gt;Science&lt;/abbr-1&gt;&lt;abbr-2&gt;Science&lt;/abbr-2&gt;&lt;/periodical&gt;&lt;alt-periodical&gt;&lt;full-title&gt;Science (New York, N.Y.)&lt;/full-title&gt;&lt;abbr-1&gt;Science&lt;/abbr-1&gt;&lt;abbr-2&gt;Science&lt;/abbr-2&gt;&lt;/alt-periodical&gt;&lt;pages&gt;1158-62&lt;/pages&gt;&lt;volume&gt;345&lt;/volume&gt;&lt;number&gt;6201&lt;/number&gt;&lt;edition&gt;2014/09/06&lt;/edition&gt;&lt;dates&gt;&lt;year&gt;2014&lt;/year&gt;&lt;pub-dates&gt;&lt;date&gt;Sep 05&lt;/date&gt;&lt;/pub-dates&gt;&lt;/dates&gt;&lt;isbn&gt;0036-8075&lt;/isbn&gt;&lt;accession-num&gt;25190792&lt;/accession-num&gt;&lt;urls&gt;&lt;/urls&gt;&lt;electronic-resource-num&gt;10.1126/science.1254051&lt;/electronic-resource-num&gt;&lt;remote-database-provider&gt;NLM&lt;/remote-database-provider&gt;&lt;language&gt;eng&lt;/language&gt;&lt;/record&gt;&lt;/Cite&gt;&lt;/EndNote&gt;</w:instrText>
      </w:r>
      <w:r w:rsidR="00323DBB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4</w:t>
      </w:r>
      <w:r w:rsidR="00323DBB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14" w:name="_Hlk535505341"/>
      <w:r w:rsidR="00B351E2" w:rsidRPr="00D32D8D">
        <w:rPr>
          <w:rFonts w:ascii="Times New Roman" w:hAnsi="Times New Roman" w:cs="Times New Roman"/>
          <w:bCs/>
          <w:sz w:val="24"/>
          <w:szCs w:val="24"/>
        </w:rPr>
        <w:t xml:space="preserve">Imaging was conducted in </w:t>
      </w:r>
      <w:r w:rsidR="0051208E" w:rsidRPr="00D32D8D">
        <w:rPr>
          <w:rFonts w:ascii="Times New Roman" w:hAnsi="Times New Roman" w:cs="Times New Roman"/>
          <w:bCs/>
          <w:sz w:val="24"/>
          <w:szCs w:val="24"/>
        </w:rPr>
        <w:t xml:space="preserve">TEM mode with </w:t>
      </w:r>
      <w:r w:rsidR="0054227E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>5</w:t>
      </w:r>
      <w:r w:rsidR="00A32D5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>μm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 xml:space="preserve"> diameter beam irradiating a </w:t>
      </w:r>
      <w:r w:rsidR="005B7EE8" w:rsidRPr="00D32D8D">
        <w:rPr>
          <w:rFonts w:ascii="Times New Roman" w:hAnsi="Times New Roman" w:cs="Times New Roman"/>
          <w:bCs/>
          <w:sz w:val="24"/>
          <w:szCs w:val="24"/>
        </w:rPr>
        <w:t>cylinder of liquid</w:t>
      </w:r>
      <w:r w:rsidR="006D33BC" w:rsidRPr="00D32D8D">
        <w:rPr>
          <w:rFonts w:ascii="Times New Roman" w:hAnsi="Times New Roman" w:cs="Times New Roman"/>
          <w:bCs/>
          <w:sz w:val="24"/>
          <w:szCs w:val="24"/>
        </w:rPr>
        <w:t xml:space="preserve"> solution</w:t>
      </w:r>
      <w:r w:rsidR="005B7EE8" w:rsidRPr="00D32D8D">
        <w:rPr>
          <w:rFonts w:ascii="Times New Roman" w:hAnsi="Times New Roman" w:cs="Times New Roman"/>
          <w:bCs/>
          <w:sz w:val="24"/>
          <w:szCs w:val="24"/>
        </w:rPr>
        <w:t xml:space="preserve"> containing </w:t>
      </w:r>
      <w:r w:rsidR="00274438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744016" w:rsidRPr="00D32D8D">
        <w:rPr>
          <w:rFonts w:ascii="Times New Roman" w:hAnsi="Times New Roman" w:cs="Times New Roman"/>
          <w:bCs/>
          <w:sz w:val="24"/>
          <w:szCs w:val="24"/>
        </w:rPr>
        <w:t>(III)</w:t>
      </w:r>
      <w:r w:rsidR="00274438" w:rsidRPr="00D32D8D">
        <w:rPr>
          <w:rFonts w:ascii="Times New Roman" w:hAnsi="Times New Roman" w:cs="Times New Roman"/>
          <w:bCs/>
          <w:sz w:val="24"/>
          <w:szCs w:val="24"/>
        </w:rPr>
        <w:t xml:space="preserve"> chloride (</w:t>
      </w:r>
      <w:r w:rsidR="0051208E" w:rsidRPr="00D32D8D">
        <w:rPr>
          <w:rFonts w:ascii="Times New Roman" w:hAnsi="Times New Roman" w:cs="Times New Roman"/>
          <w:bCs/>
          <w:sz w:val="24"/>
          <w:szCs w:val="24"/>
        </w:rPr>
        <w:t>HAuCl</w:t>
      </w:r>
      <w:r w:rsidR="0051208E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274438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5B7EE8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51208E" w:rsidRPr="00D32D8D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>recorded at one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 frame per second</w:t>
      </w:r>
      <w:r w:rsidR="00EC2420" w:rsidRPr="00D32D8D">
        <w:rPr>
          <w:rFonts w:ascii="Times New Roman" w:hAnsi="Times New Roman" w:cs="Times New Roman"/>
          <w:bCs/>
          <w:sz w:val="24"/>
          <w:szCs w:val="24"/>
        </w:rPr>
        <w:t xml:space="preserve"> at </w:t>
      </w:r>
      <w:r w:rsidR="00EC6C96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EC2420" w:rsidRPr="00D32D8D">
        <w:rPr>
          <w:rFonts w:ascii="Times New Roman" w:hAnsi="Times New Roman" w:cs="Times New Roman"/>
          <w:bCs/>
          <w:sz w:val="24"/>
          <w:szCs w:val="24"/>
        </w:rPr>
        <w:t>low magnification (5</w:t>
      </w:r>
      <w:r w:rsidR="00D55A43" w:rsidRPr="00D32D8D">
        <w:rPr>
          <w:rFonts w:ascii="Times New Roman" w:hAnsi="Times New Roman" w:cs="Times New Roman"/>
          <w:bCs/>
          <w:sz w:val="24"/>
          <w:szCs w:val="24"/>
        </w:rPr>
        <w:t>000</w:t>
      </w:r>
      <w:r w:rsidR="00EC2420" w:rsidRPr="00D32D8D">
        <w:rPr>
          <w:rFonts w:ascii="Times New Roman" w:hAnsi="Times New Roman" w:cs="Times New Roman"/>
          <w:bCs/>
          <w:sz w:val="24"/>
          <w:szCs w:val="24"/>
        </w:rPr>
        <w:t>x)</w:t>
      </w:r>
      <w:r w:rsidR="00CE114C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5111A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336DA6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F5111A" w:rsidRPr="00D32D8D">
        <w:rPr>
          <w:rFonts w:ascii="Times New Roman" w:hAnsi="Times New Roman" w:cs="Times New Roman"/>
          <w:bCs/>
          <w:sz w:val="24"/>
          <w:szCs w:val="24"/>
        </w:rPr>
        <w:t xml:space="preserve"> reduction 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>by</w:t>
      </w:r>
      <w:r w:rsidR="00B46E00" w:rsidRPr="00D32D8D">
        <w:rPr>
          <w:rFonts w:ascii="Times New Roman" w:hAnsi="Times New Roman" w:cs="Times New Roman"/>
          <w:bCs/>
          <w:sz w:val="24"/>
          <w:szCs w:val="24"/>
        </w:rPr>
        <w:t xml:space="preserve"> electron beam irradiation was</w:t>
      </w:r>
      <w:r w:rsidR="00F5111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46E00" w:rsidRPr="00D32D8D">
        <w:rPr>
          <w:rFonts w:ascii="Times New Roman" w:hAnsi="Times New Roman" w:cs="Times New Roman"/>
          <w:bCs/>
          <w:sz w:val="24"/>
          <w:szCs w:val="24"/>
        </w:rPr>
        <w:t>performed</w:t>
      </w:r>
      <w:r w:rsidR="00B351E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05B0" w:rsidRPr="00D32D8D">
        <w:rPr>
          <w:rFonts w:ascii="Times New Roman" w:hAnsi="Times New Roman" w:cs="Times New Roman"/>
          <w:bCs/>
          <w:sz w:val="24"/>
          <w:szCs w:val="24"/>
        </w:rPr>
        <w:t xml:space="preserve">at a dose rate of </w:t>
      </w:r>
      <w:bookmarkStart w:id="15" w:name="_Hlk535505400"/>
      <w:r w:rsidR="000F05B0" w:rsidRPr="00D32D8D">
        <w:rPr>
          <w:rFonts w:ascii="Times New Roman" w:hAnsi="Times New Roman" w:cs="Times New Roman"/>
          <w:bCs/>
          <w:sz w:val="24"/>
          <w:szCs w:val="24"/>
        </w:rPr>
        <w:t>~</w:t>
      </w:r>
      <w:r w:rsidR="00D76848" w:rsidRPr="00D32D8D">
        <w:rPr>
          <w:rFonts w:ascii="Times New Roman" w:hAnsi="Times New Roman" w:cs="Times New Roman"/>
          <w:bCs/>
          <w:sz w:val="24"/>
          <w:szCs w:val="24"/>
        </w:rPr>
        <w:t>1.</w:t>
      </w:r>
      <w:r w:rsidR="00A303FC" w:rsidRPr="00D32D8D">
        <w:rPr>
          <w:rFonts w:ascii="Times New Roman" w:hAnsi="Times New Roman" w:cs="Times New Roman"/>
          <w:bCs/>
          <w:sz w:val="24"/>
          <w:szCs w:val="24"/>
        </w:rPr>
        <w:t>78 e</w:t>
      </w:r>
      <w:r w:rsidR="00A303FC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-</w:t>
      </w:r>
      <w:r w:rsidR="00A303FC" w:rsidRPr="00D32D8D">
        <w:rPr>
          <w:rFonts w:ascii="Times New Roman" w:hAnsi="Times New Roman" w:cs="Times New Roman"/>
          <w:bCs/>
          <w:sz w:val="24"/>
          <w:szCs w:val="24"/>
        </w:rPr>
        <w:t>/Å</w:t>
      </w:r>
      <w:r w:rsidR="00A303FC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="00412CD8" w:rsidRPr="00D32D8D">
        <w:rPr>
          <w:rFonts w:ascii="Times New Roman" w:hAnsi="Times New Roman" w:cs="Times New Roman"/>
          <w:bCs/>
          <w:sz w:val="24"/>
          <w:szCs w:val="24"/>
        </w:rPr>
        <w:t>·s</w:t>
      </w:r>
      <w:r w:rsidR="00A67A88" w:rsidRPr="00A67A88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A303F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End w:id="15"/>
      <w:r w:rsidR="006A2653" w:rsidRPr="00D32D8D">
        <w:rPr>
          <w:rFonts w:ascii="Times New Roman" w:hAnsi="Times New Roman" w:cs="Times New Roman"/>
          <w:bCs/>
          <w:sz w:val="24"/>
          <w:szCs w:val="24"/>
        </w:rPr>
        <w:t>to</w:t>
      </w:r>
      <w:r w:rsidR="00EB281F" w:rsidRPr="00D32D8D">
        <w:rPr>
          <w:rFonts w:ascii="Times New Roman" w:hAnsi="Times New Roman" w:cs="Times New Roman"/>
          <w:bCs/>
          <w:sz w:val="24"/>
          <w:szCs w:val="24"/>
        </w:rPr>
        <w:t xml:space="preserve"> control the reduction process and </w:t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t xml:space="preserve">prevent 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>bubble formation in the liquid</w:t>
      </w:r>
      <w:r w:rsidR="00DC5B6E" w:rsidRPr="00D32D8D">
        <w:rPr>
          <w:rFonts w:ascii="Times New Roman" w:hAnsi="Times New Roman" w:cs="Times New Roman"/>
          <w:bCs/>
          <w:sz w:val="24"/>
          <w:szCs w:val="24"/>
        </w:rPr>
        <w:t xml:space="preserve"> chamber </w:t>
      </w:r>
      <w:r w:rsidR="009941EF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9941EF" w:rsidRPr="00D32D8D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9941EF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230D51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End w:id="14"/>
      <w:r w:rsidR="00230D51" w:rsidRPr="00D32D8D">
        <w:rPr>
          <w:rFonts w:ascii="Times New Roman" w:hAnsi="Times New Roman" w:cs="Times New Roman"/>
          <w:bCs/>
          <w:sz w:val="24"/>
          <w:szCs w:val="24"/>
        </w:rPr>
        <w:t>Th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>is</w:t>
      </w:r>
      <w:r w:rsidR="00230D51" w:rsidRPr="00D32D8D">
        <w:rPr>
          <w:rFonts w:ascii="Times New Roman" w:hAnsi="Times New Roman" w:cs="Times New Roman"/>
          <w:bCs/>
          <w:sz w:val="24"/>
          <w:szCs w:val="24"/>
        </w:rPr>
        <w:t xml:space="preserve"> undesired phenomen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>on is</w:t>
      </w:r>
      <w:r w:rsidR="0000521F" w:rsidRPr="00D32D8D">
        <w:rPr>
          <w:rFonts w:ascii="Times New Roman" w:hAnsi="Times New Roman" w:cs="Times New Roman"/>
          <w:bCs/>
          <w:sz w:val="24"/>
          <w:szCs w:val="24"/>
        </w:rPr>
        <w:t xml:space="preserve"> known</w:t>
      </w:r>
      <w:r w:rsidR="00EB281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584D8D" w:rsidRPr="00D32D8D">
        <w:rPr>
          <w:rFonts w:ascii="Times New Roman" w:hAnsi="Times New Roman" w:cs="Times New Roman"/>
          <w:bCs/>
          <w:sz w:val="24"/>
          <w:szCs w:val="24"/>
        </w:rPr>
        <w:t>arise from</w:t>
      </w:r>
      <w:r w:rsidR="0000521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localised </w:t>
      </w:r>
      <w:r w:rsidR="00266B5D" w:rsidRPr="00D32D8D">
        <w:rPr>
          <w:rFonts w:ascii="Times New Roman" w:hAnsi="Times New Roman" w:cs="Times New Roman"/>
          <w:bCs/>
          <w:sz w:val="24"/>
          <w:szCs w:val="24"/>
        </w:rPr>
        <w:t xml:space="preserve">heating </w:t>
      </w:r>
      <w:r w:rsidR="00230D51" w:rsidRPr="00D32D8D">
        <w:rPr>
          <w:rFonts w:ascii="Times New Roman" w:hAnsi="Times New Roman" w:cs="Times New Roman"/>
          <w:bCs/>
          <w:sz w:val="24"/>
          <w:szCs w:val="24"/>
        </w:rPr>
        <w:t xml:space="preserve">or </w:t>
      </w:r>
      <w:r w:rsidR="00266B5D" w:rsidRPr="00D32D8D">
        <w:rPr>
          <w:rFonts w:ascii="Times New Roman" w:hAnsi="Times New Roman" w:cs="Times New Roman"/>
          <w:bCs/>
          <w:sz w:val="24"/>
          <w:szCs w:val="24"/>
        </w:rPr>
        <w:t>radiolysis during the</w:t>
      </w:r>
      <w:r w:rsidR="00B46E00" w:rsidRPr="00D32D8D">
        <w:rPr>
          <w:rFonts w:ascii="Times New Roman" w:hAnsi="Times New Roman" w:cs="Times New Roman"/>
          <w:bCs/>
          <w:sz w:val="24"/>
          <w:szCs w:val="24"/>
        </w:rPr>
        <w:t xml:space="preserve"> electron-liquid interaction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9nYW48L0F1dGhvcj48WWVhcj4yMDE0PC9ZZWFyPjxS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Hcm9nYW48L0F1dGhvcj48WWVhcj4yMDE0PC9ZZWFyPjxS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5, 51</w:t>
      </w:r>
      <w:r w:rsidR="006A2653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D36C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65DF4" w:rsidRPr="00D32D8D">
        <w:rPr>
          <w:rFonts w:ascii="Times New Roman" w:hAnsi="Times New Roman" w:cs="Times New Roman"/>
          <w:bCs/>
          <w:sz w:val="24"/>
          <w:szCs w:val="24"/>
        </w:rPr>
        <w:t>In addition, i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>maging of particle growth in the liquid-filled cells w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as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65DF4" w:rsidRPr="00D32D8D">
        <w:rPr>
          <w:rFonts w:ascii="Times New Roman" w:hAnsi="Times New Roman" w:cs="Times New Roman"/>
          <w:bCs/>
          <w:sz w:val="24"/>
          <w:szCs w:val="24"/>
        </w:rPr>
        <w:t>primarily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 xml:space="preserve"> performed at or near the edge of the Si</w:t>
      </w:r>
      <w:r w:rsidR="00AB1BCF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AB1BCF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 xml:space="preserve"> windows to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minimise</w:t>
      </w:r>
      <w:r w:rsidR="003421B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>significant elastic deformation at the centre of the windows</w:t>
      </w:r>
      <w:r w:rsidR="008E0803" w:rsidRPr="00D32D8D">
        <w:rPr>
          <w:rFonts w:ascii="Times New Roman" w:hAnsi="Times New Roman" w:cs="Times New Roman"/>
          <w:bCs/>
          <w:sz w:val="24"/>
          <w:szCs w:val="24"/>
        </w:rPr>
        <w:t xml:space="preserve">, which </w:t>
      </w:r>
      <w:r w:rsidR="000201E7" w:rsidRPr="00D32D8D">
        <w:rPr>
          <w:rFonts w:ascii="Times New Roman" w:hAnsi="Times New Roman" w:cs="Times New Roman"/>
          <w:bCs/>
          <w:sz w:val="24"/>
          <w:szCs w:val="24"/>
        </w:rPr>
        <w:t xml:space="preserve">originates </w:t>
      </w:r>
      <w:r w:rsidR="008E0803" w:rsidRPr="00D32D8D">
        <w:rPr>
          <w:rFonts w:ascii="Times New Roman" w:hAnsi="Times New Roman" w:cs="Times New Roman"/>
          <w:bCs/>
          <w:sz w:val="24"/>
          <w:szCs w:val="24"/>
        </w:rPr>
        <w:t xml:space="preserve">from the 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t>pressure differences between the liquid-filled cell and the high vacuum of the microscope column.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bGVpbjwvQXV0aG9yPjxZZWFyPjIwMTE8L1llYXI+PFJl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bGVpbjwvQXV0aG9yPjxZZWFyPjIwMTE8L1llYXI+PFJl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3, 55</w:t>
      </w:r>
      <w:r w:rsidR="00AB1BC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7D2AD618" w14:textId="4B0F2991" w:rsidR="00EA3C35" w:rsidRPr="00D32D8D" w:rsidRDefault="001750F4" w:rsidP="0083481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During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012A4" w:rsidRPr="00D32D8D">
        <w:rPr>
          <w:rFonts w:ascii="Times New Roman" w:hAnsi="Times New Roman" w:cs="Times New Roman"/>
          <w:bCs/>
          <w:sz w:val="24"/>
          <w:szCs w:val="24"/>
        </w:rPr>
        <w:t xml:space="preserve">electron </w:t>
      </w:r>
      <w:r w:rsidR="00366F1E" w:rsidRPr="00D32D8D">
        <w:rPr>
          <w:rFonts w:ascii="Times New Roman" w:hAnsi="Times New Roman" w:cs="Times New Roman"/>
          <w:bCs/>
          <w:sz w:val="24"/>
          <w:szCs w:val="24"/>
        </w:rPr>
        <w:t xml:space="preserve">beam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irradiation</w:t>
      </w:r>
      <w:r w:rsidR="00230D51" w:rsidRPr="00D32D8D">
        <w:rPr>
          <w:rFonts w:ascii="Times New Roman" w:hAnsi="Times New Roman" w:cs="Times New Roman"/>
          <w:bCs/>
          <w:sz w:val="24"/>
          <w:szCs w:val="24"/>
        </w:rPr>
        <w:t xml:space="preserve"> in the LCTEM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 using a spacer </w:t>
      </w:r>
      <w:r w:rsidR="00A33D13" w:rsidRPr="00D32D8D">
        <w:rPr>
          <w:rFonts w:ascii="Times New Roman" w:hAnsi="Times New Roman" w:cs="Times New Roman"/>
          <w:bCs/>
          <w:sz w:val="24"/>
          <w:szCs w:val="24"/>
        </w:rPr>
        <w:t>thickness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 of 250 nm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 xml:space="preserve">we observed immediately </w:t>
      </w:r>
      <w:r w:rsidR="00C9312D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480C27" w:rsidRPr="00D32D8D">
        <w:rPr>
          <w:rFonts w:ascii="Times New Roman" w:hAnsi="Times New Roman" w:cs="Times New Roman"/>
          <w:bCs/>
          <w:sz w:val="24"/>
          <w:szCs w:val="24"/>
        </w:rPr>
        <w:t xml:space="preserve">formation of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8072D4" w:rsidRPr="00D32D8D">
        <w:rPr>
          <w:rFonts w:ascii="Times New Roman" w:hAnsi="Times New Roman" w:cs="Times New Roman"/>
          <w:bCs/>
          <w:sz w:val="24"/>
          <w:szCs w:val="24"/>
        </w:rPr>
        <w:t xml:space="preserve"> particles with</w:t>
      </w:r>
      <w:r w:rsidR="00761FA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diameter</w:t>
      </w:r>
      <w:r w:rsidR="00467AA9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 of </w:t>
      </w:r>
      <w:r w:rsidR="00EE0239" w:rsidRPr="00D32D8D">
        <w:rPr>
          <w:rFonts w:ascii="Times New Roman" w:hAnsi="Times New Roman" w:cs="Times New Roman"/>
          <w:bCs/>
          <w:sz w:val="24"/>
          <w:szCs w:val="24"/>
        </w:rPr>
        <w:t>5</w:t>
      </w:r>
      <w:r w:rsidR="00483AAB" w:rsidRPr="00D32D8D">
        <w:rPr>
          <w:rFonts w:ascii="Times New Roman" w:hAnsi="Times New Roman" w:cs="Times New Roman"/>
          <w:bCs/>
          <w:sz w:val="24"/>
          <w:szCs w:val="24"/>
        </w:rPr>
        <w:t>–</w:t>
      </w:r>
      <w:r w:rsidR="00EE0239" w:rsidRPr="00D32D8D">
        <w:rPr>
          <w:rFonts w:ascii="Times New Roman" w:hAnsi="Times New Roman" w:cs="Times New Roman"/>
          <w:bCs/>
          <w:sz w:val="24"/>
          <w:szCs w:val="24"/>
        </w:rPr>
        <w:t>10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 nm </w:t>
      </w:r>
      <w:r w:rsidR="00761FAB" w:rsidRPr="00D32D8D">
        <w:rPr>
          <w:rFonts w:ascii="Times New Roman" w:hAnsi="Times New Roman" w:cs="Times New Roman"/>
          <w:bCs/>
          <w:sz w:val="24"/>
          <w:szCs w:val="24"/>
        </w:rPr>
        <w:t>o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n the 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>Si</w:t>
      </w:r>
      <w:r w:rsidR="00E6226B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E6226B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E6226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windows, and branch</w:t>
      </w:r>
      <w:r w:rsidR="00F871FC" w:rsidRPr="00D32D8D">
        <w:rPr>
          <w:rFonts w:ascii="Times New Roman" w:hAnsi="Times New Roman" w:cs="Times New Roman"/>
          <w:bCs/>
          <w:sz w:val="24"/>
          <w:szCs w:val="24"/>
        </w:rPr>
        <w:t>ed</w:t>
      </w:r>
      <w:r w:rsidR="0077765D" w:rsidRPr="00D32D8D">
        <w:rPr>
          <w:rFonts w:ascii="Times New Roman" w:hAnsi="Times New Roman" w:cs="Times New Roman"/>
          <w:bCs/>
          <w:sz w:val="24"/>
          <w:szCs w:val="24"/>
        </w:rPr>
        <w:t xml:space="preserve"> particles </w:t>
      </w:r>
      <w:r w:rsidR="00721BC6" w:rsidRPr="00D32D8D">
        <w:rPr>
          <w:rFonts w:ascii="Times New Roman" w:hAnsi="Times New Roman" w:cs="Times New Roman"/>
          <w:bCs/>
          <w:sz w:val="24"/>
          <w:szCs w:val="24"/>
        </w:rPr>
        <w:t>(0.5</w:t>
      </w:r>
      <w:r w:rsidR="009F6802" w:rsidRPr="00D32D8D" w:rsidDel="0052733E">
        <w:rPr>
          <w:rFonts w:ascii="Times New Roman" w:hAnsi="Times New Roman" w:cs="Times New Roman"/>
          <w:sz w:val="24"/>
          <w:szCs w:val="24"/>
        </w:rPr>
        <w:t>−</w:t>
      </w:r>
      <w:r w:rsidR="00721BC6" w:rsidRPr="00D32D8D">
        <w:rPr>
          <w:rFonts w:ascii="Times New Roman" w:hAnsi="Times New Roman" w:cs="Times New Roman"/>
          <w:bCs/>
          <w:sz w:val="24"/>
          <w:szCs w:val="24"/>
        </w:rPr>
        <w:t xml:space="preserve">1 µm) </w:t>
      </w:r>
      <w:r w:rsidR="00467AA9" w:rsidRPr="00D32D8D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50072A" w:rsidRPr="00D32D8D">
        <w:rPr>
          <w:rFonts w:ascii="Times New Roman" w:hAnsi="Times New Roman" w:cs="Times New Roman"/>
          <w:bCs/>
          <w:sz w:val="24"/>
          <w:szCs w:val="24"/>
        </w:rPr>
        <w:t xml:space="preserve">visualised </w:t>
      </w:r>
      <w:r w:rsidR="008072D4" w:rsidRPr="00D32D8D">
        <w:rPr>
          <w:rFonts w:ascii="Times New Roman" w:hAnsi="Times New Roman" w:cs="Times New Roman"/>
          <w:bCs/>
          <w:sz w:val="24"/>
          <w:szCs w:val="24"/>
        </w:rPr>
        <w:t xml:space="preserve">after irradiating for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15 sec (</w:t>
      </w:r>
      <w:r w:rsidR="00264221" w:rsidRPr="00D32D8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7012A4" w:rsidRPr="00D32D8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817E5F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="00DB3BF9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Movie S1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="00BA34FA" w:rsidRPr="00D32D8D">
        <w:rPr>
          <w:rFonts w:ascii="Times New Roman" w:hAnsi="Times New Roman" w:cs="Times New Roman"/>
          <w:bCs/>
          <w:sz w:val="24"/>
          <w:szCs w:val="24"/>
        </w:rPr>
        <w:t xml:space="preserve">The growth rate of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branched Au particles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can be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D3AF4" w:rsidRPr="00D32D8D">
        <w:rPr>
          <w:rFonts w:ascii="Times New Roman" w:hAnsi="Times New Roman" w:cs="Times New Roman"/>
          <w:bCs/>
          <w:sz w:val="24"/>
          <w:szCs w:val="24"/>
        </w:rPr>
        <w:t xml:space="preserve">evaluated </w:t>
      </w:r>
      <w:r w:rsidR="00F17CCF" w:rsidRPr="00D32D8D">
        <w:rPr>
          <w:rFonts w:ascii="Times New Roman" w:hAnsi="Times New Roman" w:cs="Times New Roman"/>
          <w:bCs/>
          <w:sz w:val="24"/>
          <w:szCs w:val="24"/>
        </w:rPr>
        <w:t>by plotting</w:t>
      </w:r>
      <w:r w:rsidR="004E56DC" w:rsidRPr="00D32D8D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3B5291" w:rsidRPr="00D32D8D">
        <w:rPr>
          <w:rFonts w:ascii="Times New Roman" w:hAnsi="Times New Roman" w:cs="Times New Roman"/>
          <w:bCs/>
          <w:sz w:val="24"/>
          <w:szCs w:val="24"/>
        </w:rPr>
        <w:t>2D</w:t>
      </w:r>
      <w:r w:rsidR="00EE478E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4E56DC" w:rsidRPr="00D32D8D">
        <w:rPr>
          <w:rFonts w:ascii="Times New Roman" w:hAnsi="Times New Roman" w:cs="Times New Roman"/>
          <w:bCs/>
          <w:sz w:val="24"/>
          <w:szCs w:val="24"/>
        </w:rPr>
        <w:t xml:space="preserve">projected area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701D37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particle</w:t>
      </w:r>
      <w:r w:rsidR="00F17CCF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141C4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as a function of time</w:t>
      </w:r>
      <w:r w:rsidR="00F5111A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F5111A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C00DF1" w:rsidRPr="00D32D8D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480C27" w:rsidRPr="00D32D8D">
        <w:rPr>
          <w:rFonts w:ascii="Times New Roman" w:hAnsi="Times New Roman" w:cs="Times New Roman"/>
          <w:bCs/>
          <w:sz w:val="24"/>
          <w:szCs w:val="24"/>
        </w:rPr>
        <w:t xml:space="preserve">particle 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growth curve </w:t>
      </w:r>
      <w:r w:rsidR="00467AA9" w:rsidRPr="00D32D8D">
        <w:rPr>
          <w:rFonts w:ascii="Times New Roman" w:hAnsi="Times New Roman" w:cs="Times New Roman"/>
          <w:bCs/>
          <w:sz w:val="24"/>
          <w:szCs w:val="24"/>
        </w:rPr>
        <w:t>fit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00521F" w:rsidRPr="00D32D8D">
        <w:rPr>
          <w:rFonts w:ascii="Times New Roman" w:hAnsi="Times New Roman" w:cs="Times New Roman"/>
          <w:bCs/>
          <w:sz w:val="24"/>
          <w:szCs w:val="24"/>
        </w:rPr>
        <w:t xml:space="preserve"> well (R</w:t>
      </w:r>
      <w:r w:rsidR="0000521F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="006954C8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  <w:r w:rsidR="00C75C3F" w:rsidRPr="00D32D8D">
        <w:rPr>
          <w:rFonts w:ascii="Times New Roman" w:hAnsi="Times New Roman" w:cs="Times New Roman"/>
          <w:bCs/>
          <w:sz w:val="24"/>
          <w:szCs w:val="24"/>
        </w:rPr>
        <w:t>=</w:t>
      </w:r>
      <w:r w:rsidR="006954C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75C3F" w:rsidRPr="00D32D8D">
        <w:rPr>
          <w:rFonts w:ascii="Times New Roman" w:hAnsi="Times New Roman" w:cs="Times New Roman"/>
          <w:bCs/>
          <w:sz w:val="24"/>
          <w:szCs w:val="24"/>
        </w:rPr>
        <w:t>0.9</w:t>
      </w:r>
      <w:r w:rsidR="000913E8" w:rsidRPr="00D32D8D">
        <w:rPr>
          <w:rFonts w:ascii="Times New Roman" w:hAnsi="Times New Roman" w:cs="Times New Roman"/>
          <w:bCs/>
          <w:sz w:val="24"/>
          <w:szCs w:val="24"/>
        </w:rPr>
        <w:t>8</w:t>
      </w:r>
      <w:r w:rsidR="0000521F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12477D" w:rsidRPr="00D32D8D">
        <w:rPr>
          <w:rFonts w:ascii="Times New Roman" w:hAnsi="Times New Roman" w:cs="Times New Roman"/>
          <w:bCs/>
          <w:sz w:val="24"/>
          <w:szCs w:val="24"/>
        </w:rPr>
        <w:t xml:space="preserve"> w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>ith a</w:t>
      </w:r>
      <w:r w:rsidR="00C75C3F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264221" w:rsidRPr="00D32D8D">
        <w:rPr>
          <w:rFonts w:ascii="Times New Roman" w:hAnsi="Times New Roman" w:cs="Times New Roman"/>
          <w:bCs/>
          <w:sz w:val="24"/>
          <w:szCs w:val="24"/>
        </w:rPr>
        <w:t xml:space="preserve"> exponential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function</w:t>
      </w:r>
      <w:r w:rsidR="00977A65" w:rsidRPr="00D32D8D">
        <w:rPr>
          <w:rFonts w:ascii="Times New Roman" w:hAnsi="Times New Roman" w:cs="Times New Roman"/>
          <w:bCs/>
          <w:sz w:val="24"/>
          <w:szCs w:val="24"/>
        </w:rPr>
        <w:t>, suggesting fast growth kinetics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6414D6" w:rsidRPr="00D32D8D">
        <w:rPr>
          <w:rFonts w:ascii="Times New Roman" w:hAnsi="Times New Roman" w:cs="Times New Roman"/>
          <w:b/>
          <w:bCs/>
          <w:sz w:val="24"/>
          <w:szCs w:val="24"/>
        </w:rPr>
        <w:t>Figure 1b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)</w:t>
      </w:r>
      <w:bookmarkStart w:id="16" w:name="_Hlk503103994"/>
      <w:r w:rsidR="008174E1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Start w:id="17" w:name="_Hlk532587510"/>
      <w:r w:rsidR="00834814" w:rsidRPr="00D32D8D">
        <w:rPr>
          <w:rFonts w:ascii="Times New Roman" w:hAnsi="Times New Roman" w:cs="Times New Roman"/>
          <w:bCs/>
          <w:sz w:val="24"/>
          <w:szCs w:val="24"/>
        </w:rPr>
        <w:t xml:space="preserve">According to the </w:t>
      </w:r>
      <w:bookmarkStart w:id="18" w:name="_Hlk532587097"/>
      <w:r w:rsidR="00834814" w:rsidRPr="00D32D8D">
        <w:rPr>
          <w:rFonts w:ascii="Times New Roman" w:hAnsi="Times New Roman" w:cs="Times New Roman"/>
          <w:bCs/>
          <w:sz w:val="24"/>
          <w:szCs w:val="24"/>
        </w:rPr>
        <w:t>Lifshitz</w:t>
      </w:r>
      <w:r w:rsidR="00F83878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834814" w:rsidRPr="00D32D8D">
        <w:rPr>
          <w:rFonts w:ascii="Times New Roman" w:hAnsi="Times New Roman" w:cs="Times New Roman"/>
          <w:bCs/>
          <w:sz w:val="24"/>
          <w:szCs w:val="24"/>
        </w:rPr>
        <w:t>Slyozov</w:t>
      </w:r>
      <w:r w:rsidR="00F83878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834814" w:rsidRPr="00D32D8D">
        <w:rPr>
          <w:rFonts w:ascii="Times New Roman" w:hAnsi="Times New Roman" w:cs="Times New Roman"/>
          <w:bCs/>
          <w:sz w:val="24"/>
          <w:szCs w:val="24"/>
        </w:rPr>
        <w:t xml:space="preserve">Wagner (LSW) </w:t>
      </w:r>
      <w:r w:rsidR="004224E3" w:rsidRPr="00D32D8D">
        <w:rPr>
          <w:rFonts w:ascii="Times New Roman" w:hAnsi="Times New Roman" w:cs="Times New Roman"/>
          <w:bCs/>
          <w:sz w:val="24"/>
          <w:szCs w:val="24"/>
        </w:rPr>
        <w:t xml:space="preserve">power </w:t>
      </w:r>
      <w:r w:rsidR="00834814" w:rsidRPr="00D32D8D">
        <w:rPr>
          <w:rFonts w:ascii="Times New Roman" w:hAnsi="Times New Roman" w:cs="Times New Roman"/>
          <w:bCs/>
          <w:sz w:val="24"/>
          <w:szCs w:val="24"/>
        </w:rPr>
        <w:t>model</w:t>
      </w:r>
      <w:bookmarkEnd w:id="18"/>
      <w:r w:rsidR="00834814" w:rsidRPr="00D32D8D">
        <w:rPr>
          <w:rFonts w:ascii="Times New Roman" w:hAnsi="Times New Roman" w:cs="Times New Roman"/>
          <w:bCs/>
          <w:sz w:val="24"/>
          <w:szCs w:val="24"/>
        </w:rPr>
        <w:t xml:space="preserve">, particle growth kinetics </w:t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 xml:space="preserve">can </w:t>
      </w:r>
      <w:r w:rsidR="007C3849" w:rsidRPr="00D32D8D">
        <w:rPr>
          <w:rFonts w:ascii="Times New Roman" w:hAnsi="Times New Roman" w:cs="Times New Roman"/>
          <w:bCs/>
          <w:sz w:val="24"/>
          <w:szCs w:val="24"/>
        </w:rPr>
        <w:t xml:space="preserve">be presented as </w:t>
      </w:r>
      <w:bookmarkStart w:id="19" w:name="_Hlk532587147"/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r </w:t>
      </w:r>
      <w:r w:rsidR="009F39C2" w:rsidRPr="00D32D8D">
        <w:rPr>
          <w:rFonts w:ascii="Cambria Math" w:hAnsi="Cambria Math" w:cs="Cambria Math"/>
          <w:bCs/>
          <w:sz w:val="24"/>
          <w:szCs w:val="24"/>
        </w:rPr>
        <w:t>∝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>t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  <w:vertAlign w:val="superscript"/>
        </w:rPr>
        <w:t>n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bookmarkEnd w:id="19"/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(or </w:t>
      </w:r>
      <w:bookmarkStart w:id="20" w:name="_Hlk4320257"/>
      <w:r w:rsidR="00834814" w:rsidRPr="00D32D8D">
        <w:rPr>
          <w:rFonts w:ascii="Times New Roman" w:hAnsi="Times New Roman" w:cs="Times New Roman"/>
          <w:bCs/>
          <w:i/>
          <w:sz w:val="24"/>
          <w:szCs w:val="24"/>
        </w:rPr>
        <w:t>A</w:t>
      </w:r>
      <w:r w:rsidR="0083481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24643" w:rsidRPr="00D32D8D">
        <w:rPr>
          <w:rFonts w:ascii="Cambria Math" w:hAnsi="Cambria Math" w:cs="Cambria Math"/>
          <w:bCs/>
          <w:sz w:val="24"/>
          <w:szCs w:val="24"/>
        </w:rPr>
        <w:t>∝</w:t>
      </w:r>
      <w:r w:rsidR="0022464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4814" w:rsidRPr="00D32D8D">
        <w:rPr>
          <w:rFonts w:ascii="Times New Roman" w:hAnsi="Times New Roman" w:cs="Times New Roman"/>
          <w:bCs/>
          <w:i/>
          <w:sz w:val="24"/>
          <w:szCs w:val="24"/>
        </w:rPr>
        <w:t>t</w:t>
      </w:r>
      <w:r w:rsidR="00834814" w:rsidRPr="00D32D8D">
        <w:rPr>
          <w:rFonts w:ascii="Times New Roman" w:hAnsi="Times New Roman" w:cs="Times New Roman"/>
          <w:bCs/>
          <w:i/>
          <w:sz w:val="24"/>
          <w:szCs w:val="24"/>
          <w:vertAlign w:val="superscript"/>
        </w:rPr>
        <w:t>β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, where 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>β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 = 2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>n</w:t>
      </w:r>
      <w:bookmarkEnd w:id="20"/>
      <w:r w:rsidR="009F39C2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, where 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r 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>is the radii</w:t>
      </w:r>
      <w:r w:rsidR="004E792B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57621E" w:rsidRPr="00D32D8D">
        <w:rPr>
          <w:rFonts w:ascii="Times New Roman" w:hAnsi="Times New Roman" w:cs="Times New Roman"/>
          <w:bCs/>
          <w:i/>
          <w:sz w:val="24"/>
          <w:szCs w:val="24"/>
        </w:rPr>
        <w:t>A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 is the 2D-projected area of the particles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E94CF8" w:rsidRPr="00D32D8D">
        <w:rPr>
          <w:rFonts w:ascii="Times New Roman" w:hAnsi="Times New Roman" w:cs="Times New Roman"/>
          <w:bCs/>
          <w:i/>
          <w:sz w:val="24"/>
          <w:szCs w:val="24"/>
        </w:rPr>
        <w:t>t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 xml:space="preserve"> is the experimental time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 xml:space="preserve"> frame.</w:t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 xml:space="preserve"> In </w:t>
      </w:r>
      <w:r w:rsidR="00315034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8174E1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S3</w:t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 xml:space="preserve">, the growth kinetics </w:t>
      </w:r>
      <w:r w:rsidR="000201E7" w:rsidRPr="00D32D8D">
        <w:rPr>
          <w:rFonts w:ascii="Times New Roman" w:hAnsi="Times New Roman" w:cs="Times New Roman"/>
          <w:bCs/>
          <w:sz w:val="24"/>
          <w:szCs w:val="24"/>
        </w:rPr>
        <w:t>exhibited</w:t>
      </w:r>
      <w:r w:rsidR="0057621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201E7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4224E3" w:rsidRPr="00D32D8D">
        <w:rPr>
          <w:rFonts w:ascii="Times New Roman" w:hAnsi="Times New Roman" w:cs="Times New Roman"/>
          <w:bCs/>
          <w:i/>
          <w:sz w:val="24"/>
          <w:szCs w:val="24"/>
        </w:rPr>
        <w:t>β</w:t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>= 0.63</w:t>
      </w:r>
      <w:r w:rsidR="00405139" w:rsidRPr="00D32D8D">
        <w:rPr>
          <w:rFonts w:ascii="Times New Roman" w:hAnsi="Times New Roman" w:cs="Times New Roman"/>
          <w:bCs/>
          <w:sz w:val="24"/>
          <w:szCs w:val="24"/>
        </w:rPr>
        <w:t>3</w:t>
      </w:r>
      <w:r w:rsidR="000201E7" w:rsidRPr="00D32D8D">
        <w:rPr>
          <w:rFonts w:ascii="Times New Roman" w:hAnsi="Times New Roman" w:cs="Times New Roman"/>
          <w:bCs/>
          <w:sz w:val="24"/>
          <w:szCs w:val="24"/>
        </w:rPr>
        <w:t xml:space="preserve"> dependence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 and therefore </w:t>
      </w:r>
      <w:r w:rsidR="009F39C2" w:rsidRPr="00D32D8D">
        <w:rPr>
          <w:rFonts w:ascii="Times New Roman" w:hAnsi="Times New Roman" w:cs="Times New Roman"/>
          <w:bCs/>
          <w:i/>
          <w:sz w:val="24"/>
          <w:szCs w:val="24"/>
        </w:rPr>
        <w:t>n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E792B" w:rsidRPr="00D32D8D">
        <w:rPr>
          <w:rFonts w:ascii="Times New Roman" w:hAnsi="Times New Roman" w:cs="Times New Roman"/>
          <w:bCs/>
          <w:sz w:val="24"/>
          <w:szCs w:val="24"/>
        </w:rPr>
        <w:t>~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 xml:space="preserve"> 0.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>32</w:t>
      </w:r>
      <w:r w:rsidR="008174E1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9F39C2" w:rsidRPr="00D32D8D">
        <w:rPr>
          <w:rFonts w:ascii="Times New Roman" w:hAnsi="Times New Roman" w:cs="Times New Roman"/>
          <w:bCs/>
          <w:sz w:val="24"/>
          <w:szCs w:val="24"/>
        </w:rPr>
        <w:t>which approximates to a d</w:t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>iffusion-limited growth.</w:t>
      </w:r>
      <w:r w:rsidR="00F373D5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ifshitz&lt;/Author&gt;&lt;Year&gt;1961&lt;/Year&gt;&lt;RecNum&gt;84&lt;/RecNum&gt;&lt;DisplayText&gt;&lt;style face="superscript"&gt;56&lt;/style&gt;&lt;/DisplayText&gt;&lt;record&gt;&lt;rec-number&gt;84&lt;/rec-number&gt;&lt;foreign-keys&gt;&lt;key app="EN" db-id="922xs9f0pd5ptwerzf2xwxrk5fx2d5psxvvx"&gt;84&lt;/key&gt;&lt;/foreign-keys&gt;&lt;ref-type name="Journal Article"&gt;17&lt;/ref-type&gt;&lt;contributors&gt;&lt;authors&gt;&lt;author&gt;Lifshitz, I. M.&lt;/author&gt;&lt;author&gt;Slyozov, V. V.&lt;/author&gt;&lt;/authors&gt;&lt;/contributors&gt;&lt;titles&gt;&lt;title&gt;The kinetics of precipitation from supersaturated solid solutions&lt;/title&gt;&lt;secondary-title&gt;Journal of Physics and Chemistry of Solids&lt;/secondary-title&gt;&lt;/titles&gt;&lt;periodical&gt;&lt;full-title&gt;Journal of Physics and Chemistry of Solids&lt;/full-title&gt;&lt;abbr-1&gt;J. Phys. Chem. Solids&lt;/abbr-1&gt;&lt;abbr-2&gt;J Phys Chem Solids&lt;/abbr-2&gt;&lt;abbr-3&gt;Journal of Physics &amp;amp; Chemistry of Solids&lt;/abbr-3&gt;&lt;/periodical&gt;&lt;pages&gt;35-50&lt;/pages&gt;&lt;volume&gt;19&lt;/volume&gt;&lt;number&gt;1&lt;/number&gt;&lt;dates&gt;&lt;year&gt;1961&lt;/year&gt;&lt;pub-dates&gt;&lt;date&gt;1961/04/01/&lt;/date&gt;&lt;/pub-dates&gt;&lt;/dates&gt;&lt;isbn&gt;0022-3697&lt;/isbn&gt;&lt;urls&gt;&lt;related-urls&gt;&lt;url&gt;http://www.sciencedirect.com/science/article/pii/0022369761900543&lt;/url&gt;&lt;/related-urls&gt;&lt;/urls&gt;&lt;electronic-resource-num&gt;https://doi.org/10.1016/0022-3697(61)90054-3&lt;/electronic-resource-num&gt;&lt;/record&gt;&lt;/Cite&gt;&lt;/EndNote&gt;</w:instrText>
      </w:r>
      <w:r w:rsidR="00F373D5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6</w:t>
      </w:r>
      <w:r w:rsidR="00F373D5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31503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21" w:name="_Hlk503104642"/>
      <w:bookmarkEnd w:id="17"/>
      <w:r w:rsidR="00BD7949" w:rsidRPr="00D32D8D">
        <w:rPr>
          <w:rFonts w:ascii="Times New Roman" w:hAnsi="Times New Roman" w:cs="Times New Roman"/>
          <w:bCs/>
          <w:sz w:val="24"/>
          <w:szCs w:val="24"/>
        </w:rPr>
        <w:t xml:space="preserve">Note that </w:t>
      </w:r>
      <w:r w:rsidR="00626672" w:rsidRPr="00D32D8D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626672" w:rsidRPr="00D32D8D">
        <w:rPr>
          <w:rFonts w:ascii="Times New Roman" w:hAnsi="Times New Roman" w:cs="Times New Roman"/>
          <w:b/>
          <w:bCs/>
          <w:sz w:val="24"/>
          <w:szCs w:val="24"/>
        </w:rPr>
        <w:t>Figure S3</w:t>
      </w:r>
      <w:r w:rsidR="00626672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 xml:space="preserve">the growth curve fitted well </w:t>
      </w:r>
      <w:r w:rsidR="00342FE3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within the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 xml:space="preserve"> accelerated growth regime (180 sec), while deviation from the growth trajectory was observed afterward</w:t>
      </w:r>
      <w:r w:rsidR="00E57EB2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886175" w:rsidRPr="00D32D8D">
        <w:rPr>
          <w:rFonts w:ascii="Times New Roman" w:hAnsi="Times New Roman" w:cs="Times New Roman"/>
          <w:bCs/>
          <w:sz w:val="24"/>
          <w:szCs w:val="24"/>
        </w:rPr>
        <w:t xml:space="preserve"> We propose that this is 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 xml:space="preserve">due to the confined growth in the </w:t>
      </w:r>
      <w:r w:rsidR="00BD7949" w:rsidRPr="00D32D8D">
        <w:rPr>
          <w:rFonts w:ascii="Times New Roman" w:hAnsi="Times New Roman" w:cs="Times New Roman"/>
          <w:bCs/>
          <w:i/>
          <w:sz w:val="24"/>
          <w:szCs w:val="24"/>
        </w:rPr>
        <w:t>z-</w:t>
      </w:r>
      <w:r w:rsidR="00BD7949" w:rsidRPr="00D32D8D">
        <w:rPr>
          <w:rFonts w:ascii="Times New Roman" w:hAnsi="Times New Roman" w:cs="Times New Roman"/>
          <w:bCs/>
          <w:sz w:val="24"/>
          <w:szCs w:val="24"/>
        </w:rPr>
        <w:t>direction</w:t>
      </w:r>
      <w:r w:rsidR="00886175" w:rsidRPr="00D32D8D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D810C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700F8" w:rsidRPr="00D32D8D">
        <w:rPr>
          <w:rFonts w:ascii="Times New Roman" w:hAnsi="Times New Roman" w:cs="Times New Roman"/>
          <w:bCs/>
          <w:sz w:val="24"/>
          <w:szCs w:val="24"/>
        </w:rPr>
        <w:t xml:space="preserve">continuous </w:t>
      </w:r>
      <w:r w:rsidR="00D810C3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D810C3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D810C3" w:rsidRPr="00D32D8D">
        <w:rPr>
          <w:rFonts w:ascii="Times New Roman" w:hAnsi="Times New Roman" w:cs="Times New Roman"/>
          <w:bCs/>
          <w:sz w:val="24"/>
          <w:szCs w:val="24"/>
        </w:rPr>
        <w:t>supply</w:t>
      </w:r>
      <w:r w:rsidR="00A82688" w:rsidRPr="00D32D8D">
        <w:rPr>
          <w:rFonts w:ascii="Times New Roman" w:hAnsi="Times New Roman" w:cs="Times New Roman"/>
          <w:bCs/>
          <w:sz w:val="24"/>
          <w:szCs w:val="24"/>
        </w:rPr>
        <w:t xml:space="preserve"> in </w:t>
      </w:r>
      <w:r w:rsidR="00D810C3" w:rsidRPr="00D32D8D">
        <w:rPr>
          <w:rFonts w:ascii="Times New Roman" w:hAnsi="Times New Roman" w:cs="Times New Roman"/>
          <w:bCs/>
          <w:sz w:val="24"/>
          <w:szCs w:val="24"/>
        </w:rPr>
        <w:t>the open flow system</w:t>
      </w:r>
      <w:bookmarkStart w:id="22" w:name="_Hlk4432587"/>
      <w:bookmarkStart w:id="23" w:name="_Hlk4509901"/>
      <w:r w:rsidR="00F700F8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The electron dose rate is an important factor that influences nanoparticle growth in liquid-cell TEM. </w:t>
      </w:r>
      <w:r w:rsidR="007257B9" w:rsidRPr="00D32D8D">
        <w:rPr>
          <w:rFonts w:ascii="Times New Roman" w:hAnsi="Times New Roman" w:cs="Times New Roman"/>
          <w:sz w:val="24"/>
          <w:szCs w:val="24"/>
        </w:rPr>
        <w:t>According to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 Zhang </w:t>
      </w:r>
      <w:r w:rsidR="00EA3C35" w:rsidRPr="00D32D8D">
        <w:rPr>
          <w:rFonts w:ascii="Times New Roman" w:hAnsi="Times New Roman" w:cs="Times New Roman"/>
          <w:i/>
          <w:sz w:val="24"/>
          <w:szCs w:val="24"/>
        </w:rPr>
        <w:t>et al.</w:t>
      </w:r>
      <w:r w:rsidR="00EA3C35" w:rsidRPr="00D32D8D">
        <w:rPr>
          <w:rFonts w:ascii="Times New Roman" w:hAnsi="Times New Roman" w:cs="Times New Roman"/>
          <w:sz w:val="24"/>
          <w:szCs w:val="24"/>
        </w:rPr>
        <w:t>,</w: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 </w:t>
      </w:r>
      <w:bookmarkStart w:id="24" w:name="_Hlk17875779"/>
      <w:r w:rsidR="00EA3C35" w:rsidRPr="00D32D8D">
        <w:rPr>
          <w:rFonts w:ascii="Times New Roman" w:hAnsi="Times New Roman" w:cs="Times New Roman"/>
          <w:sz w:val="24"/>
          <w:szCs w:val="24"/>
        </w:rPr>
        <w:t>a higher electron dose rate (&gt; 0.5 e</w:t>
      </w:r>
      <w:r w:rsidR="00EA3C35" w:rsidRPr="00D32D8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EA3C35" w:rsidRPr="00D32D8D">
        <w:rPr>
          <w:rFonts w:ascii="Times New Roman" w:hAnsi="Times New Roman" w:cs="Times New Roman"/>
          <w:sz w:val="24"/>
          <w:szCs w:val="24"/>
        </w:rPr>
        <w:t>/Å</w:t>
      </w:r>
      <w:r w:rsidR="00EA3C35" w:rsidRPr="00D32D8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A3C35" w:rsidRPr="00D32D8D">
        <w:rPr>
          <w:rFonts w:ascii="Times New Roman" w:hAnsi="Times New Roman" w:cs="Times New Roman"/>
          <w:sz w:val="24"/>
          <w:szCs w:val="24"/>
        </w:rPr>
        <w:t>·s</w:t>
      </w:r>
      <w:r w:rsidR="00A67A88" w:rsidRPr="00A67A8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) </w:t>
      </w:r>
      <w:bookmarkEnd w:id="24"/>
      <w:r w:rsidR="00EA3C35" w:rsidRPr="00D32D8D">
        <w:rPr>
          <w:rFonts w:ascii="Times New Roman" w:hAnsi="Times New Roman" w:cs="Times New Roman"/>
          <w:sz w:val="24"/>
          <w:szCs w:val="24"/>
        </w:rPr>
        <w:t xml:space="preserve">favours </w:t>
      </w:r>
      <w:r w:rsidR="003D21B8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6D201B" w:rsidRPr="00D32D8D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dendritic Au nanostructures </w:t>
      </w:r>
      <w:r w:rsidR="00EA3C35" w:rsidRPr="00D32D8D">
        <w:rPr>
          <w:rFonts w:ascii="Times New Roman" w:hAnsi="Times New Roman" w:cs="Times New Roman"/>
          <w:i/>
          <w:sz w:val="24"/>
          <w:szCs w:val="24"/>
        </w:rPr>
        <w:t xml:space="preserve">via 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diffusion-limited growth when using 1 mM </w:t>
      </w:r>
      <w:r w:rsidR="00DB4CE7" w:rsidRPr="00D32D8D">
        <w:rPr>
          <w:rFonts w:ascii="Times New Roman" w:hAnsi="Times New Roman" w:cs="Times New Roman"/>
          <w:sz w:val="24"/>
          <w:szCs w:val="24"/>
        </w:rPr>
        <w:t xml:space="preserve">of </w:t>
      </w:r>
      <w:r w:rsidR="00EA3C35" w:rsidRPr="00D32D8D">
        <w:rPr>
          <w:rFonts w:ascii="Times New Roman" w:hAnsi="Times New Roman" w:cs="Times New Roman"/>
          <w:sz w:val="24"/>
          <w:szCs w:val="24"/>
        </w:rPr>
        <w:t>HAuCl</w:t>
      </w:r>
      <w:r w:rsidR="00EA3C35" w:rsidRPr="00D32D8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. In this work, we obtained anisotropic Au nanostructures from diffusion-limited growth </w:t>
      </w:r>
      <w:bookmarkStart w:id="25" w:name="_Hlk17875840"/>
      <w:r w:rsidR="00EA3C35" w:rsidRPr="00D32D8D">
        <w:rPr>
          <w:rFonts w:ascii="Times New Roman" w:hAnsi="Times New Roman" w:cs="Times New Roman"/>
          <w:sz w:val="24"/>
          <w:szCs w:val="24"/>
        </w:rPr>
        <w:t xml:space="preserve">using </w:t>
      </w:r>
      <w:r w:rsidR="00870B76" w:rsidRPr="00D32D8D">
        <w:rPr>
          <w:rFonts w:ascii="Times New Roman" w:hAnsi="Times New Roman" w:cs="Times New Roman"/>
          <w:sz w:val="24"/>
          <w:szCs w:val="24"/>
        </w:rPr>
        <w:t xml:space="preserve">an electron dose rate of </w:t>
      </w:r>
      <w:r w:rsidR="003C11C1" w:rsidRPr="00D32D8D">
        <w:rPr>
          <w:rFonts w:ascii="Times New Roman" w:hAnsi="Times New Roman" w:cs="Times New Roman"/>
          <w:sz w:val="24"/>
          <w:szCs w:val="24"/>
        </w:rPr>
        <w:t>~</w:t>
      </w:r>
      <w:r w:rsidR="00EA3C35" w:rsidRPr="00D32D8D">
        <w:rPr>
          <w:rFonts w:ascii="Times New Roman" w:hAnsi="Times New Roman" w:cs="Times New Roman"/>
          <w:sz w:val="24"/>
          <w:szCs w:val="24"/>
        </w:rPr>
        <w:t>1.78 e</w:t>
      </w:r>
      <w:r w:rsidR="00EA3C35" w:rsidRPr="00D32D8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EA3C35" w:rsidRPr="00D32D8D">
        <w:rPr>
          <w:rFonts w:ascii="Times New Roman" w:hAnsi="Times New Roman" w:cs="Times New Roman"/>
          <w:sz w:val="24"/>
          <w:szCs w:val="24"/>
        </w:rPr>
        <w:t>/Å</w:t>
      </w:r>
      <w:r w:rsidR="00EA3C35" w:rsidRPr="00D32D8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A3C35" w:rsidRPr="00D32D8D">
        <w:rPr>
          <w:rFonts w:ascii="Times New Roman" w:hAnsi="Times New Roman" w:cs="Times New Roman"/>
          <w:sz w:val="24"/>
          <w:szCs w:val="24"/>
        </w:rPr>
        <w:t>·s</w:t>
      </w:r>
      <w:r w:rsidR="00A67A88" w:rsidRPr="00A67A88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 </w:t>
      </w:r>
      <w:bookmarkEnd w:id="25"/>
      <w:r w:rsidR="00EA3C35" w:rsidRPr="00D32D8D">
        <w:rPr>
          <w:rFonts w:ascii="Times New Roman" w:hAnsi="Times New Roman" w:cs="Times New Roman"/>
          <w:sz w:val="24"/>
          <w:szCs w:val="24"/>
        </w:rPr>
        <w:t xml:space="preserve">and 1 mM </w:t>
      </w:r>
      <w:r w:rsidR="00F700F8" w:rsidRPr="00D32D8D">
        <w:rPr>
          <w:rFonts w:ascii="Times New Roman" w:hAnsi="Times New Roman" w:cs="Times New Roman"/>
          <w:sz w:val="24"/>
          <w:szCs w:val="24"/>
        </w:rPr>
        <w:t xml:space="preserve">of </w:t>
      </w:r>
      <w:r w:rsidR="00EA3C35" w:rsidRPr="00D32D8D">
        <w:rPr>
          <w:rFonts w:ascii="Times New Roman" w:hAnsi="Times New Roman" w:cs="Times New Roman"/>
          <w:sz w:val="24"/>
          <w:szCs w:val="24"/>
        </w:rPr>
        <w:t>HAuCl</w:t>
      </w:r>
      <w:r w:rsidR="00EA3C35" w:rsidRPr="00D32D8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EA3C35" w:rsidRPr="00D32D8D">
        <w:rPr>
          <w:rFonts w:ascii="Times New Roman" w:hAnsi="Times New Roman" w:cs="Times New Roman"/>
          <w:sz w:val="24"/>
          <w:szCs w:val="24"/>
        </w:rPr>
        <w:t>, which agrees with the finding</w:t>
      </w:r>
      <w:r w:rsidR="00870B76" w:rsidRPr="00D32D8D">
        <w:rPr>
          <w:rFonts w:ascii="Times New Roman" w:hAnsi="Times New Roman" w:cs="Times New Roman"/>
          <w:sz w:val="24"/>
          <w:szCs w:val="24"/>
        </w:rPr>
        <w:t>s</w:t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 reported by Zhang and colleagues.</w: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EA3C3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r w:rsidR="00EA3C35" w:rsidRPr="00D32D8D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16"/>
    <w:bookmarkEnd w:id="21"/>
    <w:bookmarkEnd w:id="22"/>
    <w:bookmarkEnd w:id="23"/>
    <w:p w14:paraId="3EC343C8" w14:textId="14A3BEA0" w:rsidR="007C62FA" w:rsidRPr="00D32D8D" w:rsidRDefault="00723277" w:rsidP="00EA3C35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I</w:t>
      </w:r>
      <w:r w:rsidR="00CD3B8B" w:rsidRPr="00D32D8D">
        <w:rPr>
          <w:rFonts w:ascii="Times New Roman" w:hAnsi="Times New Roman" w:cs="Times New Roman"/>
          <w:bCs/>
          <w:sz w:val="24"/>
          <w:szCs w:val="24"/>
        </w:rPr>
        <w:t xml:space="preserve">n </w:t>
      </w:r>
      <w:r w:rsidR="00483AAB" w:rsidRPr="00D32D8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733D35" w:rsidRPr="00D32D8D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 1</w:t>
      </w:r>
      <w:r w:rsidR="00483AAB" w:rsidRPr="00D32D8D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CD3B8B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="00523FF3" w:rsidRPr="00D32D8D">
        <w:rPr>
          <w:rFonts w:ascii="Times New Roman" w:hAnsi="Times New Roman" w:cs="Times New Roman"/>
          <w:bCs/>
          <w:sz w:val="24"/>
          <w:szCs w:val="24"/>
        </w:rPr>
        <w:t xml:space="preserve"> branched Au particle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="00523FF3" w:rsidRPr="00D32D8D">
        <w:rPr>
          <w:rFonts w:ascii="Times New Roman" w:hAnsi="Times New Roman" w:cs="Times New Roman"/>
          <w:bCs/>
          <w:sz w:val="24"/>
          <w:szCs w:val="24"/>
        </w:rPr>
        <w:t xml:space="preserve">three facets,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{</w:t>
      </w:r>
      <w:r w:rsidR="00523FF3" w:rsidRPr="00D32D8D">
        <w:rPr>
          <w:rFonts w:ascii="Times New Roman" w:hAnsi="Times New Roman" w:cs="Times New Roman"/>
          <w:bCs/>
          <w:sz w:val="24"/>
          <w:szCs w:val="24"/>
        </w:rPr>
        <w:t>200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}</w:t>
      </w:r>
      <w:r w:rsidR="00523FF3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{</w:t>
      </w:r>
      <w:r w:rsidRPr="00D32D8D">
        <w:rPr>
          <w:rFonts w:ascii="Times New Roman" w:hAnsi="Times New Roman" w:cs="Times New Roman"/>
          <w:bCs/>
          <w:sz w:val="24"/>
          <w:szCs w:val="24"/>
        </w:rPr>
        <w:t>1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acc>
      </m:oMath>
      <w:r w:rsidR="00D9718C" w:rsidRPr="00D32D8D">
        <w:rPr>
          <w:rFonts w:ascii="Times New Roman" w:hAnsi="Times New Roman" w:cs="Times New Roman"/>
          <w:bCs/>
          <w:sz w:val="24"/>
          <w:szCs w:val="24"/>
        </w:rPr>
        <w:t>1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}</w:t>
      </w:r>
      <w:r w:rsidR="00523FF3" w:rsidRPr="00D32D8D"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{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acc>
        <m:acc>
          <m:accPr>
            <m:chr m:val="̅"/>
            <m:ctrlPr>
              <w:rPr>
                <w:rFonts w:ascii="Cambria Math" w:hAnsi="Cambria Math" w:cs="Times New Roman"/>
                <w:bCs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acc>
      </m:oMath>
      <w:r w:rsidR="00523FF3" w:rsidRPr="00D32D8D">
        <w:rPr>
          <w:rFonts w:ascii="Times New Roman" w:hAnsi="Times New Roman" w:cs="Times New Roman"/>
          <w:bCs/>
          <w:sz w:val="24"/>
          <w:szCs w:val="24"/>
        </w:rPr>
        <w:t>1</w:t>
      </w:r>
      <w:r w:rsidR="008451D5" w:rsidRPr="00D32D8D">
        <w:rPr>
          <w:rFonts w:ascii="Times New Roman" w:hAnsi="Times New Roman" w:cs="Times New Roman"/>
          <w:bCs/>
          <w:sz w:val="24"/>
          <w:szCs w:val="24"/>
        </w:rPr>
        <w:t>},</w:t>
      </w:r>
      <w:r w:rsidR="0077765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33D35" w:rsidRPr="00D32D8D">
        <w:rPr>
          <w:rFonts w:ascii="Times New Roman" w:hAnsi="Times New Roman" w:cs="Times New Roman"/>
          <w:bCs/>
          <w:sz w:val="24"/>
          <w:szCs w:val="24"/>
        </w:rPr>
        <w:t xml:space="preserve">with a defined </w:t>
      </w:r>
      <w:r w:rsidR="00163DDC" w:rsidRPr="00D32D8D">
        <w:rPr>
          <w:rFonts w:ascii="Times New Roman" w:hAnsi="Times New Roman" w:cs="Times New Roman"/>
          <w:bCs/>
          <w:sz w:val="24"/>
          <w:szCs w:val="24"/>
        </w:rPr>
        <w:t xml:space="preserve">twin boundary </w:t>
      </w:r>
      <w:r w:rsidR="0077765D" w:rsidRPr="00D32D8D">
        <w:rPr>
          <w:rFonts w:ascii="Times New Roman" w:hAnsi="Times New Roman" w:cs="Times New Roman"/>
          <w:bCs/>
          <w:sz w:val="24"/>
          <w:szCs w:val="24"/>
        </w:rPr>
        <w:t>at</w:t>
      </w:r>
      <w:r w:rsidR="00733D35" w:rsidRPr="00D32D8D">
        <w:rPr>
          <w:rFonts w:ascii="Times New Roman" w:hAnsi="Times New Roman" w:cs="Times New Roman"/>
          <w:bCs/>
          <w:sz w:val="24"/>
          <w:szCs w:val="24"/>
        </w:rPr>
        <w:t xml:space="preserve"> Au{111} at the tip</w:t>
      </w:r>
      <w:r w:rsidR="0077765D" w:rsidRPr="00D32D8D">
        <w:rPr>
          <w:rFonts w:ascii="Times New Roman" w:hAnsi="Times New Roman" w:cs="Times New Roman"/>
          <w:bCs/>
          <w:sz w:val="24"/>
          <w:szCs w:val="24"/>
        </w:rPr>
        <w:t xml:space="preserve"> of the branch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can be observed</w:t>
      </w:r>
      <w:r w:rsidR="00471DB0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7D73C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9941EF" w:rsidRPr="00D32D8D">
        <w:rPr>
          <w:rFonts w:ascii="Times New Roman" w:hAnsi="Times New Roman" w:cs="Times New Roman"/>
          <w:bCs/>
          <w:sz w:val="24"/>
          <w:szCs w:val="24"/>
        </w:rPr>
        <w:t>elected area electron d</w:t>
      </w:r>
      <w:r w:rsidR="00CD3B8B" w:rsidRPr="00D32D8D">
        <w:rPr>
          <w:rFonts w:ascii="Times New Roman" w:hAnsi="Times New Roman" w:cs="Times New Roman"/>
          <w:bCs/>
          <w:sz w:val="24"/>
          <w:szCs w:val="24"/>
        </w:rPr>
        <w:t xml:space="preserve">iffraction </w:t>
      </w:r>
      <w:r w:rsidR="009941EF" w:rsidRPr="00D32D8D">
        <w:rPr>
          <w:rFonts w:ascii="Times New Roman" w:hAnsi="Times New Roman" w:cs="Times New Roman"/>
          <w:bCs/>
          <w:sz w:val="24"/>
          <w:szCs w:val="24"/>
        </w:rPr>
        <w:t>(SAED)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 xml:space="preserve">confirmed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>the twinned structure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568D" w:rsidRPr="00D32D8D">
        <w:rPr>
          <w:rFonts w:ascii="Times New Roman" w:hAnsi="Times New Roman" w:cs="Times New Roman"/>
          <w:bCs/>
          <w:sz w:val="24"/>
          <w:szCs w:val="24"/>
        </w:rPr>
        <w:t>in a single Au particle</w:t>
      </w:r>
      <w:r w:rsidR="00CD3B8B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523FF3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F60254" w:rsidRPr="00D32D8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D3B8B" w:rsidRPr="00D32D8D"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="006414D6" w:rsidRPr="00D32D8D">
        <w:rPr>
          <w:rFonts w:ascii="Times New Roman" w:hAnsi="Times New Roman" w:cs="Times New Roman"/>
          <w:bCs/>
          <w:sz w:val="24"/>
          <w:szCs w:val="24"/>
        </w:rPr>
        <w:t>We also observed a</w:t>
      </w:r>
      <w:r w:rsidR="00E2077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A7EA2" w:rsidRPr="00D32D8D">
        <w:rPr>
          <w:rFonts w:ascii="Times New Roman" w:hAnsi="Times New Roman" w:cs="Times New Roman"/>
          <w:bCs/>
          <w:sz w:val="24"/>
          <w:szCs w:val="24"/>
        </w:rPr>
        <w:t>penta-twinned structure on a branched Au particle by scanning transmission electron microscopy (STEM) imaging (</w:t>
      </w:r>
      <w:r w:rsidR="006A7EA2" w:rsidRPr="00D32D8D">
        <w:rPr>
          <w:rFonts w:ascii="Times New Roman" w:hAnsi="Times New Roman" w:cs="Times New Roman"/>
          <w:b/>
          <w:bCs/>
          <w:sz w:val="24"/>
          <w:szCs w:val="24"/>
        </w:rPr>
        <w:t>Figure 1e</w:t>
      </w:r>
      <w:r w:rsidR="006A7EA2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E2077F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6A7EA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>Previous findings have shown that twinning causes an increased strain in the lattice and provides the necessary symmetry breaking, which results in subsequent elongation toward unstrained directions.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b2huc29uPC9BdXRob3I+PFllYXI+MjAwMjwvWWVhcj48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b2huc29uPC9BdXRob3I+PFllYXI+MjAwMjwvWWVhcj48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7-60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26" w:name="_Hlk4489644"/>
      <w:r w:rsidR="009078EA" w:rsidRPr="00D32D8D">
        <w:rPr>
          <w:rFonts w:ascii="Times New Roman" w:hAnsi="Times New Roman" w:cs="Times New Roman"/>
          <w:bCs/>
          <w:sz w:val="24"/>
          <w:szCs w:val="24"/>
        </w:rPr>
        <w:t xml:space="preserve">We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therefore </w:t>
      </w:r>
      <w:r w:rsidR="00F77308" w:rsidRPr="00D32D8D">
        <w:rPr>
          <w:rFonts w:ascii="Times New Roman" w:hAnsi="Times New Roman" w:cs="Times New Roman"/>
          <w:bCs/>
          <w:sz w:val="24"/>
          <w:szCs w:val="24"/>
        </w:rPr>
        <w:t>propose</w:t>
      </w:r>
      <w:r w:rsidR="009078EA" w:rsidRPr="00D32D8D">
        <w:rPr>
          <w:rFonts w:ascii="Times New Roman" w:hAnsi="Times New Roman" w:cs="Times New Roman"/>
          <w:bCs/>
          <w:sz w:val="24"/>
          <w:szCs w:val="24"/>
        </w:rPr>
        <w:t xml:space="preserve"> that twin boundaries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>f</w:t>
      </w:r>
      <w:r w:rsidR="009078EA" w:rsidRPr="00D32D8D">
        <w:rPr>
          <w:rFonts w:ascii="Times New Roman" w:hAnsi="Times New Roman" w:cs="Times New Roman"/>
          <w:bCs/>
          <w:sz w:val="24"/>
          <w:szCs w:val="24"/>
        </w:rPr>
        <w:t xml:space="preserve">ormed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>during particle growth at the early stage (</w:t>
      </w:r>
      <w:r w:rsidR="00067D12" w:rsidRPr="00D32D8D">
        <w:rPr>
          <w:rFonts w:ascii="Times New Roman" w:hAnsi="Times New Roman" w:cs="Times New Roman"/>
          <w:bCs/>
          <w:i/>
          <w:sz w:val="24"/>
          <w:szCs w:val="24"/>
        </w:rPr>
        <w:t>i.e.,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078EA" w:rsidRPr="00D32D8D">
        <w:rPr>
          <w:rFonts w:ascii="Times New Roman" w:hAnsi="Times New Roman" w:cs="Times New Roman"/>
          <w:bCs/>
          <w:sz w:val="24"/>
          <w:szCs w:val="24"/>
        </w:rPr>
        <w:t>nascent seed particles</w:t>
      </w:r>
      <w:r w:rsidR="003277B9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277B9" w:rsidRPr="00D32D8D">
        <w:rPr>
          <w:rFonts w:ascii="Times New Roman" w:hAnsi="Times New Roman" w:cs="Times New Roman"/>
          <w:b/>
          <w:bCs/>
          <w:sz w:val="24"/>
          <w:szCs w:val="24"/>
        </w:rPr>
        <w:t>Figure S5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9078EA" w:rsidRPr="00D32D8D">
        <w:rPr>
          <w:rFonts w:ascii="Times New Roman" w:hAnsi="Times New Roman" w:cs="Times New Roman"/>
          <w:bCs/>
          <w:sz w:val="24"/>
          <w:szCs w:val="24"/>
        </w:rPr>
        <w:t xml:space="preserve">play a crucial role in determining the development into anisotropic structures. </w:t>
      </w:r>
    </w:p>
    <w:bookmarkEnd w:id="26"/>
    <w:p w14:paraId="11A8EC18" w14:textId="44BDBE52" w:rsidR="00F43533" w:rsidRPr="00D32D8D" w:rsidRDefault="00960CCA" w:rsidP="0078706B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noProof/>
          <w:sz w:val="24"/>
          <w:szCs w:val="24"/>
          <w:lang w:eastAsia="en-GB"/>
        </w:rPr>
        <w:drawing>
          <wp:inline distT="0" distB="0" distL="0" distR="0" wp14:anchorId="3E3B3637" wp14:editId="3B04B3D8">
            <wp:extent cx="5155796" cy="3189515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1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12" t="687" r="1638" b="1845"/>
                    <a:stretch/>
                  </pic:blipFill>
                  <pic:spPr bwMode="auto">
                    <a:xfrm>
                      <a:off x="0" y="0"/>
                      <a:ext cx="5160578" cy="31924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81E7C4" w14:textId="78005935" w:rsidR="00CC4C5B" w:rsidRPr="00D32D8D" w:rsidRDefault="0078706B" w:rsidP="00A53EAF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96190" w:rsidRPr="00D32D8D">
        <w:rPr>
          <w:rFonts w:ascii="Times New Roman" w:hAnsi="Times New Roman" w:cs="Times New Roman"/>
          <w:bCs/>
          <w:sz w:val="24"/>
          <w:szCs w:val="24"/>
        </w:rPr>
        <w:t xml:space="preserve">(a) </w:t>
      </w:r>
      <w:r w:rsidR="003A54C3" w:rsidRPr="00D32D8D">
        <w:rPr>
          <w:rFonts w:ascii="Times New Roman" w:hAnsi="Times New Roman" w:cs="Times New Roman"/>
          <w:bCs/>
          <w:sz w:val="24"/>
          <w:szCs w:val="24"/>
        </w:rPr>
        <w:t xml:space="preserve">Snapshots of </w:t>
      </w:r>
      <w:r w:rsidR="00723277" w:rsidRPr="00D32D8D">
        <w:rPr>
          <w:rFonts w:ascii="Times New Roman" w:hAnsi="Times New Roman" w:cs="Times New Roman"/>
          <w:bCs/>
          <w:sz w:val="24"/>
          <w:szCs w:val="24"/>
        </w:rPr>
        <w:t>an</w:t>
      </w:r>
      <w:r w:rsidR="003A54C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A54C3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 xml:space="preserve"> LCTEM experiment show</w:t>
      </w:r>
      <w:r w:rsidR="003A54C3" w:rsidRPr="00D32D8D">
        <w:rPr>
          <w:rFonts w:ascii="Times New Roman" w:hAnsi="Times New Roman" w:cs="Times New Roman"/>
          <w:bCs/>
          <w:sz w:val="24"/>
          <w:szCs w:val="24"/>
        </w:rPr>
        <w:t xml:space="preserve"> the formation of branched Au particles</w:t>
      </w:r>
      <w:r w:rsidR="00365624" w:rsidRPr="00D32D8D">
        <w:rPr>
          <w:rFonts w:ascii="Times New Roman" w:hAnsi="Times New Roman" w:cs="Times New Roman"/>
          <w:bCs/>
          <w:sz w:val="24"/>
          <w:szCs w:val="24"/>
        </w:rPr>
        <w:t xml:space="preserve"> within 600 sec</w:t>
      </w:r>
      <w:r w:rsidR="003A54C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 xml:space="preserve">in a 250 nm </w:t>
      </w:r>
      <w:r w:rsidR="0045215B" w:rsidRPr="00D32D8D">
        <w:rPr>
          <w:rFonts w:ascii="Times New Roman" w:hAnsi="Times New Roman" w:cs="Times New Roman"/>
          <w:bCs/>
          <w:sz w:val="24"/>
          <w:szCs w:val="24"/>
        </w:rPr>
        <w:t xml:space="preserve">liquid 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>cell</w:t>
      </w:r>
      <w:r w:rsidR="00EE4309" w:rsidRPr="00D32D8D">
        <w:rPr>
          <w:rFonts w:ascii="Times New Roman" w:hAnsi="Times New Roman" w:cs="Times New Roman"/>
          <w:bCs/>
          <w:sz w:val="24"/>
          <w:szCs w:val="24"/>
        </w:rPr>
        <w:t xml:space="preserve"> (scale bar</w:t>
      </w:r>
      <w:r w:rsidR="00CD1716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EE4309" w:rsidRPr="00D32D8D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B3205D" w:rsidRPr="00D32D8D">
        <w:rPr>
          <w:rFonts w:ascii="Times New Roman" w:hAnsi="Times New Roman" w:cs="Times New Roman"/>
          <w:bCs/>
          <w:sz w:val="24"/>
          <w:szCs w:val="24"/>
        </w:rPr>
        <w:t>500</w:t>
      </w:r>
      <w:r w:rsidR="00EE430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3205D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EE4309" w:rsidRPr="00D32D8D">
        <w:rPr>
          <w:rFonts w:ascii="Times New Roman" w:hAnsi="Times New Roman" w:cs="Times New Roman"/>
          <w:bCs/>
          <w:sz w:val="24"/>
          <w:szCs w:val="24"/>
        </w:rPr>
        <w:t>m)</w:t>
      </w:r>
      <w:r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807AD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96190" w:rsidRPr="00D32D8D">
        <w:rPr>
          <w:rFonts w:ascii="Times New Roman" w:hAnsi="Times New Roman" w:cs="Times New Roman"/>
          <w:bCs/>
          <w:sz w:val="24"/>
          <w:szCs w:val="24"/>
        </w:rPr>
        <w:t xml:space="preserve">(b) </w:t>
      </w:r>
      <w:r w:rsidR="00AA6980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2D</w:t>
      </w:r>
      <w:r w:rsidR="00D14353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AA6980" w:rsidRPr="00D32D8D">
        <w:rPr>
          <w:rFonts w:ascii="Times New Roman" w:hAnsi="Times New Roman" w:cs="Times New Roman"/>
          <w:bCs/>
          <w:sz w:val="24"/>
          <w:szCs w:val="24"/>
        </w:rPr>
        <w:t xml:space="preserve">projected areas of the 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>Au particle</w:t>
      </w:r>
      <w:r w:rsidR="00D275D7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 xml:space="preserve"> plotted a</w:t>
      </w:r>
      <w:r w:rsidR="00281CB2" w:rsidRPr="00D32D8D">
        <w:rPr>
          <w:rFonts w:ascii="Times New Roman" w:hAnsi="Times New Roman" w:cs="Times New Roman"/>
          <w:bCs/>
          <w:sz w:val="24"/>
          <w:szCs w:val="24"/>
        </w:rPr>
        <w:t>gainst time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 xml:space="preserve"> show the growth kinetics of the branched structures</w:t>
      </w:r>
      <w:r w:rsidR="000913E8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F2595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913E8" w:rsidRPr="00D32D8D">
        <w:rPr>
          <w:rFonts w:ascii="Times New Roman" w:hAnsi="Times New Roman" w:cs="Times New Roman"/>
          <w:bCs/>
          <w:sz w:val="24"/>
          <w:szCs w:val="24"/>
        </w:rPr>
        <w:t>Th</w:t>
      </w:r>
      <w:r w:rsidR="000C52B1" w:rsidRPr="00D32D8D">
        <w:rPr>
          <w:rFonts w:ascii="Times New Roman" w:hAnsi="Times New Roman" w:cs="Times New Roman"/>
          <w:bCs/>
          <w:sz w:val="24"/>
          <w:szCs w:val="24"/>
        </w:rPr>
        <w:t>e e</w:t>
      </w:r>
      <w:r w:rsidR="009B3DAC" w:rsidRPr="00D32D8D">
        <w:rPr>
          <w:rFonts w:ascii="Times New Roman" w:hAnsi="Times New Roman" w:cs="Times New Roman"/>
          <w:bCs/>
          <w:sz w:val="24"/>
          <w:szCs w:val="24"/>
        </w:rPr>
        <w:t>rror bars represent standard deviation (n</w:t>
      </w:r>
      <w:r w:rsidR="00B9763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B3DAC" w:rsidRPr="00D32D8D">
        <w:rPr>
          <w:rFonts w:ascii="Times New Roman" w:hAnsi="Times New Roman" w:cs="Times New Roman"/>
          <w:bCs/>
          <w:sz w:val="24"/>
          <w:szCs w:val="24"/>
        </w:rPr>
        <w:t>=</w:t>
      </w:r>
      <w:r w:rsidR="00B9763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B3DAC" w:rsidRPr="00D32D8D">
        <w:rPr>
          <w:rFonts w:ascii="Times New Roman" w:hAnsi="Times New Roman" w:cs="Times New Roman"/>
          <w:bCs/>
          <w:sz w:val="24"/>
          <w:szCs w:val="24"/>
        </w:rPr>
        <w:t>5)</w:t>
      </w:r>
      <w:r w:rsidR="00C828DE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9B3DA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27" w:name="_Hlk4319026"/>
      <w:r w:rsidR="009303B6" w:rsidRPr="00D32D8D">
        <w:rPr>
          <w:rFonts w:ascii="Times New Roman" w:hAnsi="Times New Roman" w:cs="Times New Roman"/>
          <w:bCs/>
          <w:sz w:val="24"/>
          <w:szCs w:val="24"/>
        </w:rPr>
        <w:t xml:space="preserve">Post-mortem </w:t>
      </w:r>
      <w:bookmarkEnd w:id="27"/>
      <w:r w:rsidR="008356AA" w:rsidRPr="00D32D8D">
        <w:rPr>
          <w:rFonts w:ascii="Times New Roman" w:hAnsi="Times New Roman" w:cs="Times New Roman"/>
          <w:bCs/>
          <w:sz w:val="24"/>
          <w:szCs w:val="24"/>
        </w:rPr>
        <w:t>(c</w:t>
      </w:r>
      <w:r w:rsidR="00596190" w:rsidRPr="00D32D8D">
        <w:rPr>
          <w:rFonts w:ascii="Times New Roman" w:hAnsi="Times New Roman" w:cs="Times New Roman"/>
          <w:bCs/>
          <w:sz w:val="24"/>
          <w:szCs w:val="24"/>
        </w:rPr>
        <w:t>) TEM</w:t>
      </w:r>
      <w:r w:rsidR="008356AA" w:rsidRPr="00D32D8D">
        <w:rPr>
          <w:rFonts w:ascii="Times New Roman" w:hAnsi="Times New Roman" w:cs="Times New Roman"/>
          <w:bCs/>
          <w:sz w:val="24"/>
          <w:szCs w:val="24"/>
        </w:rPr>
        <w:t xml:space="preserve">, (d) </w:t>
      </w:r>
      <w:r w:rsidR="00480C27" w:rsidRPr="00D32D8D">
        <w:rPr>
          <w:rFonts w:ascii="Times New Roman" w:hAnsi="Times New Roman" w:cs="Times New Roman"/>
          <w:bCs/>
          <w:sz w:val="24"/>
          <w:szCs w:val="24"/>
        </w:rPr>
        <w:t>h</w:t>
      </w:r>
      <w:r w:rsidR="00F5376C" w:rsidRPr="00D32D8D">
        <w:rPr>
          <w:rFonts w:ascii="Times New Roman" w:hAnsi="Times New Roman" w:cs="Times New Roman"/>
          <w:bCs/>
          <w:sz w:val="24"/>
          <w:szCs w:val="24"/>
        </w:rPr>
        <w:t>igh resolution TEM (</w:t>
      </w:r>
      <w:r w:rsidR="008356AA" w:rsidRPr="00D32D8D">
        <w:rPr>
          <w:rFonts w:ascii="Times New Roman" w:hAnsi="Times New Roman" w:cs="Times New Roman"/>
          <w:bCs/>
          <w:sz w:val="24"/>
          <w:szCs w:val="24"/>
        </w:rPr>
        <w:t>HRTEM</w:t>
      </w:r>
      <w:r w:rsidR="00F5376C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59619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356AA" w:rsidRPr="00D32D8D">
        <w:rPr>
          <w:rFonts w:ascii="Times New Roman" w:hAnsi="Times New Roman" w:cs="Times New Roman"/>
          <w:bCs/>
          <w:sz w:val="24"/>
          <w:szCs w:val="24"/>
        </w:rPr>
        <w:t xml:space="preserve">and (e) STEM images of the </w:t>
      </w:r>
      <w:r w:rsidR="00596190" w:rsidRPr="00D32D8D">
        <w:rPr>
          <w:rFonts w:ascii="Times New Roman" w:hAnsi="Times New Roman" w:cs="Times New Roman"/>
          <w:bCs/>
          <w:sz w:val="24"/>
          <w:szCs w:val="24"/>
        </w:rPr>
        <w:t xml:space="preserve">branched Au particles </w:t>
      </w:r>
      <w:r w:rsidR="000F36CD" w:rsidRPr="00D32D8D">
        <w:rPr>
          <w:rFonts w:ascii="Times New Roman" w:hAnsi="Times New Roman" w:cs="Times New Roman"/>
          <w:bCs/>
          <w:sz w:val="24"/>
          <w:szCs w:val="24"/>
        </w:rPr>
        <w:t>show</w:t>
      </w:r>
      <w:r w:rsidR="008356A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67D12" w:rsidRPr="00D32D8D">
        <w:rPr>
          <w:rFonts w:ascii="Times New Roman" w:hAnsi="Times New Roman" w:cs="Times New Roman"/>
          <w:bCs/>
          <w:sz w:val="24"/>
          <w:szCs w:val="24"/>
        </w:rPr>
        <w:t xml:space="preserve">the multi-twinned structure and the </w:t>
      </w:r>
      <w:r w:rsidR="00163DDC" w:rsidRPr="00D32D8D">
        <w:rPr>
          <w:rFonts w:ascii="Times New Roman" w:hAnsi="Times New Roman" w:cs="Times New Roman"/>
          <w:bCs/>
          <w:sz w:val="24"/>
          <w:szCs w:val="24"/>
        </w:rPr>
        <w:t>twin boundary</w:t>
      </w:r>
      <w:r w:rsidR="00AC5E85" w:rsidRPr="00D32D8D">
        <w:rPr>
          <w:rFonts w:ascii="Times New Roman" w:hAnsi="Times New Roman" w:cs="Times New Roman"/>
          <w:bCs/>
          <w:sz w:val="24"/>
          <w:szCs w:val="24"/>
        </w:rPr>
        <w:t xml:space="preserve"> at Au{111} at the tip of the branch</w:t>
      </w:r>
      <w:r w:rsidR="00471DB0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D839B0" w:rsidRPr="00D32D8D">
        <w:rPr>
          <w:rFonts w:ascii="Times New Roman" w:hAnsi="Times New Roman" w:cs="Times New Roman"/>
          <w:bCs/>
          <w:sz w:val="24"/>
          <w:szCs w:val="24"/>
        </w:rPr>
        <w:t>Scale bars: (c) 50 nm, (d) 2 nm, (e) 100 nm.</w:t>
      </w:r>
    </w:p>
    <w:p w14:paraId="406B5105" w14:textId="77777777" w:rsidR="00657D0E" w:rsidRPr="00D32D8D" w:rsidRDefault="00657D0E" w:rsidP="00A53EAF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0D2FFBFA" w14:textId="3AF7274E" w:rsidR="00453536" w:rsidRPr="00D32D8D" w:rsidRDefault="00977A65" w:rsidP="002B1F18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 xml:space="preserve">We also observed the formation of </w:t>
      </w:r>
      <w:r w:rsidR="002E76DD" w:rsidRPr="00D32D8D">
        <w:rPr>
          <w:rFonts w:ascii="Times New Roman" w:hAnsi="Times New Roman" w:cs="Times New Roman"/>
          <w:bCs/>
          <w:sz w:val="24"/>
          <w:szCs w:val="24"/>
        </w:rPr>
        <w:t>b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>ranched particles 1</w:t>
      </w:r>
      <w:r w:rsidR="006954C8" w:rsidRPr="00D32D8D">
        <w:rPr>
          <w:rFonts w:ascii="Times New Roman" w:hAnsi="Times New Roman" w:cs="Times New Roman"/>
          <w:bCs/>
          <w:sz w:val="24"/>
          <w:szCs w:val="24"/>
        </w:rPr>
        <w:t>−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2 µm 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>awa</w:t>
      </w:r>
      <w:r w:rsidR="00332D07" w:rsidRPr="00D32D8D">
        <w:rPr>
          <w:rFonts w:ascii="Times New Roman" w:hAnsi="Times New Roman" w:cs="Times New Roman"/>
          <w:bCs/>
          <w:sz w:val="24"/>
          <w:szCs w:val="24"/>
        </w:rPr>
        <w:t>y</w:t>
      </w:r>
      <w:r w:rsidR="002E76D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32D07" w:rsidRPr="00D32D8D">
        <w:rPr>
          <w:rFonts w:ascii="Times New Roman" w:hAnsi="Times New Roman" w:cs="Times New Roman"/>
          <w:bCs/>
          <w:sz w:val="24"/>
          <w:szCs w:val="24"/>
        </w:rPr>
        <w:t xml:space="preserve">from the </w:t>
      </w:r>
      <w:r w:rsidR="002E76DD" w:rsidRPr="00D32D8D">
        <w:rPr>
          <w:rFonts w:ascii="Times New Roman" w:hAnsi="Times New Roman" w:cs="Times New Roman"/>
          <w:bCs/>
          <w:sz w:val="24"/>
          <w:szCs w:val="24"/>
        </w:rPr>
        <w:t xml:space="preserve">electron beam </w:t>
      </w:r>
      <w:r w:rsidR="00332D07" w:rsidRPr="00D32D8D">
        <w:rPr>
          <w:rFonts w:ascii="Times New Roman" w:hAnsi="Times New Roman" w:cs="Times New Roman"/>
          <w:bCs/>
          <w:sz w:val="24"/>
          <w:szCs w:val="24"/>
        </w:rPr>
        <w:t xml:space="preserve">irradiation </w:t>
      </w:r>
      <w:r w:rsidR="00366F1E" w:rsidRPr="00D32D8D">
        <w:rPr>
          <w:rFonts w:ascii="Times New Roman" w:hAnsi="Times New Roman" w:cs="Times New Roman"/>
          <w:bCs/>
          <w:sz w:val="24"/>
          <w:szCs w:val="24"/>
        </w:rPr>
        <w:t>area</w:t>
      </w:r>
      <w:r w:rsidR="00BB78B1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BB78B1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BB78B1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Start w:id="28" w:name="_Hlk4367921"/>
      <w:r w:rsidR="00EB587E" w:rsidRPr="00D32D8D">
        <w:rPr>
          <w:rFonts w:ascii="Times New Roman" w:hAnsi="Times New Roman" w:cs="Times New Roman"/>
          <w:bCs/>
          <w:sz w:val="24"/>
          <w:szCs w:val="24"/>
        </w:rPr>
        <w:t>TEM images were taken at regions perpendicular to the beam path and along the direction of the liquid flow after 15 min of electron beam irradiation at the window corner. W</w:t>
      </w:r>
      <w:r w:rsidR="009865BF" w:rsidRPr="00D32D8D">
        <w:rPr>
          <w:rFonts w:ascii="Times New Roman" w:hAnsi="Times New Roman" w:cs="Times New Roman"/>
          <w:bCs/>
          <w:sz w:val="24"/>
          <w:szCs w:val="24"/>
        </w:rPr>
        <w:t>e propose that this is</w:t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t xml:space="preserve"> likely due 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to 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>the migration of scattered electrons along the Si</w:t>
      </w:r>
      <w:r w:rsidR="00D1613A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D1613A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t>windows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 in liquid</w:t>
      </w:r>
      <w:bookmarkEnd w:id="28"/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3421BF" w:rsidRPr="00D32D8D">
        <w:rPr>
          <w:rFonts w:ascii="Times New Roman" w:hAnsi="Times New Roman" w:cs="Times New Roman"/>
          <w:bCs/>
          <w:sz w:val="24"/>
          <w:szCs w:val="24"/>
        </w:rPr>
        <w:t xml:space="preserve">along with the 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rapid diffusion of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F5758" w:rsidRPr="00D32D8D">
        <w:rPr>
          <w:rFonts w:ascii="Times New Roman" w:hAnsi="Times New Roman" w:cs="Times New Roman"/>
          <w:bCs/>
          <w:sz w:val="24"/>
          <w:szCs w:val="24"/>
        </w:rPr>
        <w:t xml:space="preserve">(diffusion coefficient: </w:t>
      </w:r>
      <w:r w:rsidR="003E372D" w:rsidRPr="00D32D8D">
        <w:rPr>
          <w:rFonts w:ascii="Times New Roman" w:hAnsi="Times New Roman" w:cs="Times New Roman"/>
          <w:bCs/>
          <w:sz w:val="24"/>
          <w:szCs w:val="24"/>
        </w:rPr>
        <w:t>~5</w:t>
      </w:r>
      <w:r w:rsidR="002F5758" w:rsidRPr="00D32D8D">
        <w:rPr>
          <w:rFonts w:ascii="Times New Roman" w:hAnsi="Times New Roman" w:cs="Times New Roman"/>
          <w:bCs/>
          <w:sz w:val="24"/>
          <w:szCs w:val="24"/>
        </w:rPr>
        <w:t xml:space="preserve"> x 10</w:t>
      </w:r>
      <w:r w:rsidR="002F5758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-5</w:t>
      </w:r>
      <w:r w:rsidR="002F5758" w:rsidRPr="00D32D8D">
        <w:rPr>
          <w:rFonts w:ascii="Times New Roman" w:hAnsi="Times New Roman" w:cs="Times New Roman"/>
          <w:bCs/>
          <w:sz w:val="24"/>
          <w:szCs w:val="24"/>
        </w:rPr>
        <w:t xml:space="preserve"> cm</w:t>
      </w:r>
      <w:r w:rsidR="002F5758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2</w:t>
      </w:r>
      <w:r w:rsidR="002F5758" w:rsidRPr="00D32D8D">
        <w:rPr>
          <w:rFonts w:ascii="Times New Roman" w:hAnsi="Times New Roman" w:cs="Times New Roman"/>
          <w:bCs/>
          <w:sz w:val="24"/>
          <w:szCs w:val="24"/>
        </w:rPr>
        <w:t>/s</w:t>
      </w:r>
      <w:r w:rsidR="00FD6738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C146FB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UYXk8L0F1dGhvcj48WWVhcj4yMDA4PC9ZZWFyPjxSZWNO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UYXk8L0F1dGhvcj48WWVhcj4yMDA4PC9ZZWFyPjxSZWNO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146FB" w:rsidRPr="00D32D8D">
        <w:rPr>
          <w:rFonts w:ascii="Times New Roman" w:hAnsi="Times New Roman" w:cs="Times New Roman"/>
          <w:bCs/>
          <w:sz w:val="24"/>
          <w:szCs w:val="24"/>
        </w:rPr>
      </w:r>
      <w:r w:rsidR="00C146FB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61, 62</w:t>
      </w:r>
      <w:r w:rsidR="00C146FB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F575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>under thermodynamic equilibrium,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uaXRrZXI8L0F1dGhvcj48WWVhcj4xOTg5PC9ZZWFy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TY2huaXRrZXI8L0F1dGhvcj48WWVhcj4xOTg5PC9ZZWFy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1, 52, 63, 64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="00BB78B1" w:rsidRPr="00D32D8D">
        <w:rPr>
          <w:rFonts w:ascii="Times New Roman" w:hAnsi="Times New Roman" w:cs="Times New Roman"/>
          <w:bCs/>
          <w:sz w:val="24"/>
          <w:szCs w:val="24"/>
        </w:rPr>
        <w:t>triggered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 xml:space="preserve">growth of branched Au particles </w:t>
      </w:r>
      <w:r w:rsidR="00453536" w:rsidRPr="00D32D8D">
        <w:rPr>
          <w:rFonts w:ascii="Times New Roman" w:hAnsi="Times New Roman" w:cs="Times New Roman"/>
          <w:bCs/>
          <w:sz w:val="24"/>
          <w:szCs w:val="24"/>
        </w:rPr>
        <w:t xml:space="preserve">close to </w:t>
      </w:r>
      <w:r w:rsidR="00D1613A" w:rsidRPr="00D32D8D">
        <w:rPr>
          <w:rFonts w:ascii="Times New Roman" w:hAnsi="Times New Roman" w:cs="Times New Roman"/>
          <w:bCs/>
          <w:sz w:val="24"/>
          <w:szCs w:val="24"/>
        </w:rPr>
        <w:t>the irradiated area</w:t>
      </w:r>
      <w:bookmarkStart w:id="29" w:name="_Hlk4367977"/>
      <w:r w:rsidR="00D1613A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EE4BD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30" w:name="_Hlk5309724"/>
      <w:bookmarkStart w:id="31" w:name="_Hlk4366379"/>
      <w:r w:rsidR="009A2A8E" w:rsidRPr="00D32D8D">
        <w:rPr>
          <w:rFonts w:ascii="Times New Roman" w:hAnsi="Times New Roman" w:cs="Times New Roman"/>
          <w:bCs/>
          <w:sz w:val="24"/>
          <w:szCs w:val="24"/>
        </w:rPr>
        <w:t xml:space="preserve">In addition, </w:t>
      </w:r>
      <w:r w:rsidR="00AD1E5C" w:rsidRPr="00D32D8D">
        <w:rPr>
          <w:rFonts w:ascii="Times New Roman" w:hAnsi="Times New Roman" w:cs="Times New Roman"/>
          <w:bCs/>
          <w:sz w:val="24"/>
          <w:szCs w:val="24"/>
        </w:rPr>
        <w:t xml:space="preserve">the liquid flow could </w:t>
      </w:r>
      <w:r w:rsidR="00657D0E" w:rsidRPr="00D32D8D">
        <w:rPr>
          <w:rFonts w:ascii="Times New Roman" w:hAnsi="Times New Roman" w:cs="Times New Roman"/>
          <w:bCs/>
          <w:sz w:val="24"/>
          <w:szCs w:val="24"/>
        </w:rPr>
        <w:t xml:space="preserve">potentially </w:t>
      </w:r>
      <w:r w:rsidR="00AD1E5C" w:rsidRPr="00D32D8D">
        <w:rPr>
          <w:rFonts w:ascii="Times New Roman" w:hAnsi="Times New Roman" w:cs="Times New Roman"/>
          <w:bCs/>
          <w:sz w:val="24"/>
          <w:szCs w:val="24"/>
        </w:rPr>
        <w:t xml:space="preserve">remove </w:t>
      </w:r>
      <w:bookmarkStart w:id="32" w:name="_Hlk5310020"/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="00AD1E5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End w:id="32"/>
      <w:r w:rsidR="00AD1E5C" w:rsidRPr="00D32D8D">
        <w:rPr>
          <w:rFonts w:ascii="Times New Roman" w:hAnsi="Times New Roman" w:cs="Times New Roman"/>
          <w:bCs/>
          <w:sz w:val="24"/>
          <w:szCs w:val="24"/>
        </w:rPr>
        <w:t xml:space="preserve">and radiation-induced Au(0) </w:t>
      </w:r>
      <w:r w:rsidR="00B539A0" w:rsidRPr="00D32D8D">
        <w:rPr>
          <w:rFonts w:ascii="Times New Roman" w:hAnsi="Times New Roman" w:cs="Times New Roman"/>
          <w:bCs/>
          <w:sz w:val="24"/>
          <w:szCs w:val="24"/>
        </w:rPr>
        <w:t>outside the irradiation areas</w:t>
      </w:r>
      <w:r w:rsidR="00AD1E5C" w:rsidRPr="00D32D8D">
        <w:rPr>
          <w:rFonts w:ascii="Times New Roman" w:hAnsi="Times New Roman" w:cs="Times New Roman"/>
          <w:bCs/>
          <w:sz w:val="24"/>
          <w:szCs w:val="24"/>
        </w:rPr>
        <w:t xml:space="preserve">, causing </w:t>
      </w:r>
      <w:r w:rsidR="00B539A0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AD1E5C" w:rsidRPr="00D32D8D">
        <w:rPr>
          <w:rFonts w:ascii="Times New Roman" w:hAnsi="Times New Roman" w:cs="Times New Roman"/>
          <w:bCs/>
          <w:sz w:val="24"/>
          <w:szCs w:val="24"/>
        </w:rPr>
        <w:t>formation of Au particles</w:t>
      </w:r>
      <w:r w:rsidR="00A66FB9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A66FB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A66FB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A66FB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bookmarkEnd w:id="30"/>
      <w:r w:rsidR="00A66FB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bookmarkEnd w:id="29"/>
      <w:bookmarkEnd w:id="31"/>
      <w:r w:rsidR="00BB78B1" w:rsidRPr="00D32D8D">
        <w:rPr>
          <w:rFonts w:ascii="Times New Roman" w:hAnsi="Times New Roman" w:cs="Times New Roman"/>
          <w:bCs/>
          <w:sz w:val="24"/>
          <w:szCs w:val="24"/>
        </w:rPr>
        <w:t xml:space="preserve">Beyond 2 µm away (up to ~8 µm) from the irradiation </w:t>
      </w:r>
      <w:r w:rsidR="00366F1E" w:rsidRPr="00D32D8D">
        <w:rPr>
          <w:rFonts w:ascii="Times New Roman" w:hAnsi="Times New Roman" w:cs="Times New Roman"/>
          <w:bCs/>
          <w:sz w:val="24"/>
          <w:szCs w:val="24"/>
        </w:rPr>
        <w:t>area</w:t>
      </w:r>
      <w:r w:rsidR="002E76DD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B7404" w:rsidRPr="00D32D8D">
        <w:rPr>
          <w:rFonts w:ascii="Times New Roman" w:hAnsi="Times New Roman" w:cs="Times New Roman"/>
          <w:bCs/>
          <w:sz w:val="24"/>
          <w:szCs w:val="24"/>
        </w:rPr>
        <w:t xml:space="preserve">Au prisms, rods, and spheres </w:t>
      </w:r>
      <w:r w:rsidR="00BB78B1" w:rsidRPr="00D32D8D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AB7404" w:rsidRPr="00D32D8D">
        <w:rPr>
          <w:rFonts w:ascii="Times New Roman" w:hAnsi="Times New Roman" w:cs="Times New Roman"/>
          <w:bCs/>
          <w:sz w:val="24"/>
          <w:szCs w:val="24"/>
        </w:rPr>
        <w:t>formed</w:t>
      </w:r>
      <w:r w:rsidR="00EE4BD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B7404" w:rsidRPr="00D32D8D">
        <w:rPr>
          <w:rFonts w:ascii="Times New Roman" w:hAnsi="Times New Roman" w:cs="Times New Roman"/>
          <w:bCs/>
          <w:sz w:val="24"/>
          <w:szCs w:val="24"/>
        </w:rPr>
        <w:t xml:space="preserve">while no </w:t>
      </w:r>
      <w:r w:rsidR="00E37C4A" w:rsidRPr="00D32D8D">
        <w:rPr>
          <w:rFonts w:ascii="Times New Roman" w:hAnsi="Times New Roman" w:cs="Times New Roman"/>
          <w:bCs/>
          <w:sz w:val="24"/>
          <w:szCs w:val="24"/>
        </w:rPr>
        <w:t>branched Au particles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A1DBC" w:rsidRPr="00D32D8D">
        <w:rPr>
          <w:rFonts w:ascii="Times New Roman" w:hAnsi="Times New Roman" w:cs="Times New Roman"/>
          <w:bCs/>
          <w:sz w:val="24"/>
          <w:szCs w:val="24"/>
        </w:rPr>
        <w:t>were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 observed </w:t>
      </w:r>
      <w:r w:rsidR="00723277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723277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D1613A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723277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332BD8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DC121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 xml:space="preserve">We </w:t>
      </w:r>
      <w:r w:rsidR="00B15D54" w:rsidRPr="00D32D8D">
        <w:rPr>
          <w:rFonts w:ascii="Times New Roman" w:hAnsi="Times New Roman" w:cs="Times New Roman"/>
          <w:bCs/>
          <w:sz w:val="24"/>
          <w:szCs w:val="24"/>
        </w:rPr>
        <w:t xml:space="preserve">propose that formation of 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>varied Au morphologies at different positions (</w:t>
      </w:r>
      <w:r w:rsidR="002F5385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8A6DB9" w:rsidRPr="00D32D8D">
        <w:rPr>
          <w:rFonts w:ascii="Times New Roman" w:hAnsi="Times New Roman" w:cs="Times New Roman"/>
          <w:bCs/>
          <w:sz w:val="24"/>
          <w:szCs w:val="24"/>
        </w:rPr>
        <w:t>are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 xml:space="preserve"> likely due to</w:t>
      </w:r>
      <w:r w:rsidR="00F1132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5778D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 xml:space="preserve">variation </w:t>
      </w:r>
      <w:r w:rsidR="00DB4CE7" w:rsidRPr="00D32D8D">
        <w:rPr>
          <w:rFonts w:ascii="Times New Roman" w:hAnsi="Times New Roman" w:cs="Times New Roman"/>
          <w:bCs/>
          <w:sz w:val="24"/>
          <w:szCs w:val="24"/>
        </w:rPr>
        <w:t>of l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>iquid layer thickness</w:t>
      </w:r>
      <w:r w:rsidR="00F11321" w:rsidRPr="00D32D8D">
        <w:rPr>
          <w:rFonts w:ascii="Times New Roman" w:hAnsi="Times New Roman" w:cs="Times New Roman"/>
          <w:bCs/>
          <w:sz w:val="24"/>
          <w:szCs w:val="24"/>
        </w:rPr>
        <w:t>es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 xml:space="preserve"> and thereby liquid flow patterns, which affect </w:t>
      </w:r>
      <w:r w:rsidR="00F11321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2F5385" w:rsidRPr="00D32D8D">
        <w:rPr>
          <w:rFonts w:ascii="Times New Roman" w:hAnsi="Times New Roman" w:cs="Times New Roman"/>
          <w:bCs/>
          <w:sz w:val="24"/>
          <w:szCs w:val="24"/>
        </w:rPr>
        <w:t>Au growth kinetics.</w:t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aW08L0F1dGhvcj48WWVhcj4yMDE4PC9ZZWFyPjxSZWNO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LaW08L0F1dGhvcj48WWVhcj4yMDE4PC9ZZWFyPjxSZWNO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45, 46, 49</w:t>
      </w:r>
      <w:r w:rsidR="00DE2D21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B1F1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7829" w:rsidRPr="00D32D8D">
        <w:rPr>
          <w:rFonts w:ascii="Times New Roman" w:hAnsi="Times New Roman" w:cs="Times New Roman"/>
          <w:bCs/>
          <w:sz w:val="24"/>
          <w:szCs w:val="24"/>
        </w:rPr>
        <w:t>This phenomenon is similar to the finding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 xml:space="preserve"> in</w:t>
      </w:r>
      <w:r w:rsidR="002B7829" w:rsidRPr="00D32D8D">
        <w:rPr>
          <w:rFonts w:ascii="Times New Roman" w:hAnsi="Times New Roman" w:cs="Times New Roman"/>
          <w:bCs/>
          <w:sz w:val="24"/>
          <w:szCs w:val="24"/>
        </w:rPr>
        <w:t xml:space="preserve"> microfluidic devices, where </w:t>
      </w:r>
      <w:r w:rsidR="00E94CF8" w:rsidRPr="00D32D8D">
        <w:rPr>
          <w:rFonts w:ascii="Times New Roman" w:hAnsi="Times New Roman" w:cs="Times New Roman"/>
          <w:bCs/>
          <w:sz w:val="24"/>
          <w:szCs w:val="24"/>
        </w:rPr>
        <w:t>NP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7829" w:rsidRPr="00D32D8D">
        <w:rPr>
          <w:rFonts w:ascii="Times New Roman" w:hAnsi="Times New Roman" w:cs="Times New Roman"/>
          <w:bCs/>
          <w:sz w:val="24"/>
          <w:szCs w:val="24"/>
        </w:rPr>
        <w:t>synthesis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 xml:space="preserve"> can be affected by </w:t>
      </w:r>
      <w:r w:rsidR="00F11321" w:rsidRPr="00D32D8D">
        <w:rPr>
          <w:rFonts w:ascii="Times New Roman" w:hAnsi="Times New Roman" w:cs="Times New Roman"/>
          <w:bCs/>
          <w:sz w:val="24"/>
          <w:szCs w:val="24"/>
        </w:rPr>
        <w:t xml:space="preserve">changing 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>flow parameter</w:t>
      </w:r>
      <w:r w:rsidR="00E57DD2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35778D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1D113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dXJhaXN3YW15PC9BdXRob3I+PFllYXI+MjAwOTwvWWVh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EdXJhaXN3YW15PC9BdXRob3I+PFllYXI+MjAwOTwvWWVh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1D1137" w:rsidRPr="00D32D8D">
        <w:rPr>
          <w:rFonts w:ascii="Times New Roman" w:hAnsi="Times New Roman" w:cs="Times New Roman"/>
          <w:bCs/>
          <w:sz w:val="24"/>
          <w:szCs w:val="24"/>
        </w:rPr>
      </w:r>
      <w:r w:rsidR="001D1137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3-15, 65</w:t>
      </w:r>
      <w:r w:rsidR="001D113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5778D" w:rsidRPr="00D32D8D">
        <w:rPr>
          <w:rFonts w:ascii="Times New Roman" w:hAnsi="Times New Roman" w:cs="Times New Roman"/>
          <w:bCs/>
          <w:sz w:val="24"/>
          <w:szCs w:val="24"/>
        </w:rPr>
        <w:t>H</w:t>
      </w:r>
      <w:r w:rsidR="002B1F18" w:rsidRPr="00D32D8D">
        <w:rPr>
          <w:rFonts w:ascii="Times New Roman" w:hAnsi="Times New Roman" w:cs="Times New Roman"/>
          <w:bCs/>
          <w:sz w:val="24"/>
          <w:szCs w:val="24"/>
        </w:rPr>
        <w:t>owever,</w:t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1F18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 xml:space="preserve">mechanism behind it is difficult to explore </w:t>
      </w:r>
      <w:r w:rsidR="002B1F18" w:rsidRPr="00D32D8D">
        <w:rPr>
          <w:rFonts w:ascii="Times New Roman" w:hAnsi="Times New Roman" w:cs="Times New Roman"/>
          <w:bCs/>
          <w:sz w:val="24"/>
          <w:szCs w:val="24"/>
        </w:rPr>
        <w:t>under</w:t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1F18" w:rsidRPr="00D32D8D">
        <w:rPr>
          <w:rFonts w:ascii="Times New Roman" w:hAnsi="Times New Roman" w:cs="Times New Roman"/>
          <w:bCs/>
          <w:i/>
          <w:sz w:val="24"/>
          <w:szCs w:val="24"/>
        </w:rPr>
        <w:t>in-situ</w:t>
      </w:r>
      <w:r w:rsidR="002B1F1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C55EB" w:rsidRPr="00D32D8D">
        <w:rPr>
          <w:rFonts w:ascii="Times New Roman" w:hAnsi="Times New Roman" w:cs="Times New Roman"/>
          <w:bCs/>
          <w:sz w:val="24"/>
          <w:szCs w:val="24"/>
        </w:rPr>
        <w:t>LCTE</w:t>
      </w:r>
      <w:r w:rsidR="00AD01ED" w:rsidRPr="00D32D8D">
        <w:rPr>
          <w:rFonts w:ascii="Times New Roman" w:hAnsi="Times New Roman" w:cs="Times New Roman"/>
          <w:bCs/>
          <w:sz w:val="24"/>
          <w:szCs w:val="24"/>
        </w:rPr>
        <w:t xml:space="preserve">M. </w:t>
      </w:r>
      <w:bookmarkStart w:id="33" w:name="_Hlk532588422"/>
      <w:r w:rsidR="00AD01ED" w:rsidRPr="00D32D8D">
        <w:rPr>
          <w:rFonts w:ascii="Times New Roman" w:hAnsi="Times New Roman" w:cs="Times New Roman"/>
          <w:bCs/>
          <w:sz w:val="24"/>
          <w:szCs w:val="24"/>
        </w:rPr>
        <w:t xml:space="preserve">This requires further studies </w:t>
      </w:r>
      <w:r w:rsidR="009836E3" w:rsidRPr="00D32D8D">
        <w:rPr>
          <w:rFonts w:ascii="Times New Roman" w:hAnsi="Times New Roman" w:cs="Times New Roman"/>
          <w:bCs/>
          <w:sz w:val="24"/>
          <w:szCs w:val="24"/>
        </w:rPr>
        <w:t xml:space="preserve">on the </w:t>
      </w:r>
      <w:r w:rsidR="00AD01ED" w:rsidRPr="00D32D8D">
        <w:rPr>
          <w:rFonts w:ascii="Times New Roman" w:hAnsi="Times New Roman" w:cs="Times New Roman"/>
          <w:bCs/>
          <w:sz w:val="24"/>
          <w:szCs w:val="24"/>
        </w:rPr>
        <w:t>axial dispersion in a single-phase flow</w:t>
      </w:r>
      <w:r w:rsidR="009836E3" w:rsidRPr="00D32D8D">
        <w:rPr>
          <w:rFonts w:ascii="Times New Roman" w:hAnsi="Times New Roman" w:cs="Times New Roman"/>
          <w:bCs/>
          <w:sz w:val="24"/>
          <w:szCs w:val="24"/>
        </w:rPr>
        <w:t xml:space="preserve"> across</w:t>
      </w:r>
      <w:r w:rsidR="00AD01ED" w:rsidRPr="00D32D8D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A33D13" w:rsidRPr="00D32D8D">
        <w:rPr>
          <w:rFonts w:ascii="Times New Roman" w:hAnsi="Times New Roman" w:cs="Times New Roman"/>
          <w:bCs/>
          <w:sz w:val="24"/>
          <w:szCs w:val="24"/>
        </w:rPr>
        <w:t>liquid cell</w:t>
      </w:r>
      <w:r w:rsidR="009836E3" w:rsidRPr="00D32D8D">
        <w:rPr>
          <w:rFonts w:ascii="Times New Roman" w:hAnsi="Times New Roman" w:cs="Times New Roman"/>
          <w:bCs/>
          <w:sz w:val="24"/>
          <w:szCs w:val="24"/>
        </w:rPr>
        <w:t xml:space="preserve"> and controlled NP growth under varied flow rates. </w:t>
      </w:r>
      <w:bookmarkEnd w:id="33"/>
    </w:p>
    <w:p w14:paraId="1AEF1DB0" w14:textId="20EA73FA" w:rsidR="002C5E73" w:rsidRPr="00D32D8D" w:rsidRDefault="00803C57" w:rsidP="00B7413E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Formation of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 Au prisms and rods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could be found to grow 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>from different shapes of the early formed seed particles in the 250 nm cell.</w:t>
      </w:r>
      <w:r w:rsidR="00AF07D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34" w:name="_Hlk4368083"/>
      <w:r w:rsidR="009865BF" w:rsidRPr="00D32D8D">
        <w:rPr>
          <w:rFonts w:ascii="Times New Roman" w:hAnsi="Times New Roman" w:cs="Times New Roman"/>
          <w:bCs/>
          <w:sz w:val="24"/>
          <w:szCs w:val="24"/>
        </w:rPr>
        <w:t xml:space="preserve">Note that the seed particles were pre-formed in areas without direct electron beam irradiation and were likely </w:t>
      </w:r>
      <w:r w:rsidR="00C25680" w:rsidRPr="00D32D8D">
        <w:rPr>
          <w:rFonts w:ascii="Times New Roman" w:hAnsi="Times New Roman" w:cs="Times New Roman"/>
          <w:bCs/>
          <w:sz w:val="24"/>
          <w:szCs w:val="24"/>
        </w:rPr>
        <w:t xml:space="preserve">to be </w:t>
      </w:r>
      <w:r w:rsidR="009865BF" w:rsidRPr="00D32D8D">
        <w:rPr>
          <w:rFonts w:ascii="Times New Roman" w:hAnsi="Times New Roman" w:cs="Times New Roman"/>
          <w:bCs/>
          <w:sz w:val="24"/>
          <w:szCs w:val="24"/>
        </w:rPr>
        <w:t>r</w:t>
      </w:r>
      <w:r w:rsidR="000843C5" w:rsidRPr="00D32D8D">
        <w:rPr>
          <w:rFonts w:ascii="Times New Roman" w:hAnsi="Times New Roman" w:cs="Times New Roman"/>
          <w:bCs/>
          <w:sz w:val="24"/>
          <w:szCs w:val="24"/>
        </w:rPr>
        <w:t>adiation-induced Au(0)</w:t>
      </w:r>
      <w:r w:rsidR="009865BF" w:rsidRPr="00D32D8D">
        <w:rPr>
          <w:rFonts w:ascii="Times New Roman" w:hAnsi="Times New Roman" w:cs="Times New Roman"/>
          <w:bCs/>
          <w:sz w:val="24"/>
          <w:szCs w:val="24"/>
        </w:rPr>
        <w:t xml:space="preserve"> removed from the irradiation area by the liquid flow</w:t>
      </w:r>
      <w:r w:rsidR="000843C5" w:rsidRPr="00D32D8D">
        <w:rPr>
          <w:rFonts w:ascii="Times New Roman" w:hAnsi="Times New Roman" w:cs="Times New Roman"/>
          <w:bCs/>
          <w:sz w:val="24"/>
          <w:szCs w:val="24"/>
        </w:rPr>
        <w:t>.</w:t>
      </w:r>
      <w:bookmarkEnd w:id="34"/>
      <w:r w:rsidR="00E564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E564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E564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r w:rsidR="000A296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Figure 2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 shows the morphological </w:t>
      </w:r>
      <w:r w:rsidR="002C5E73" w:rsidRPr="00D32D8D" w:rsidDel="008C0408">
        <w:rPr>
          <w:rFonts w:ascii="Times New Roman" w:hAnsi="Times New Roman" w:cs="Times New Roman"/>
          <w:bCs/>
          <w:sz w:val="24"/>
          <w:szCs w:val="24"/>
        </w:rPr>
        <w:t>transition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2C5E73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from triangular to a truncated 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hexagonal </w:t>
      </w:r>
      <w:r w:rsidR="002C5E73" w:rsidRPr="00D32D8D" w:rsidDel="008C0408">
        <w:rPr>
          <w:rFonts w:ascii="Times New Roman" w:hAnsi="Times New Roman" w:cs="Times New Roman"/>
          <w:bCs/>
          <w:sz w:val="24"/>
          <w:szCs w:val="24"/>
        </w:rPr>
        <w:t>shape and from rectangular to a rod-like Au structure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 in LCTEM. TEM and SAED analyses suggested that the non-branched Au rods grew in the &lt;110&gt; directions, when observed from the [1</w:t>
      </w:r>
      <m:oMath>
        <m:acc>
          <m:accPr>
            <m:chr m:val="̅"/>
            <m:ctrlPr>
              <w:rPr>
                <w:rFonts w:ascii="Cambria Math" w:hAnsi="Cambria Math" w:cs="Times New Roman"/>
                <w:bCs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acc>
      </m:oMath>
      <w:r w:rsidR="002C5E73" w:rsidRPr="00D32D8D">
        <w:rPr>
          <w:rFonts w:ascii="Times New Roman" w:hAnsi="Times New Roman" w:cs="Times New Roman"/>
          <w:bCs/>
          <w:sz w:val="24"/>
          <w:szCs w:val="24"/>
        </w:rPr>
        <w:t>2] direction (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2b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>). Similarly, 2D triangular and hexagonal structures displayed growth in the &lt;110&gt; directions (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2d</w:t>
      </w:r>
      <w:bookmarkStart w:id="35" w:name="_Hlk11313795"/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−</w:t>
      </w:r>
      <w:bookmarkEnd w:id="35"/>
      <w:r w:rsidR="002C5E73" w:rsidRPr="00D32D8D">
        <w:rPr>
          <w:rFonts w:ascii="Times New Roman" w:hAnsi="Times New Roman" w:cs="Times New Roman"/>
          <w:b/>
          <w:bCs/>
          <w:sz w:val="24"/>
          <w:szCs w:val="24"/>
        </w:rPr>
        <w:t>g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), suggesting that 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hexagonal-shaped Au prisms were likely evolved from </w:t>
      </w:r>
      <w:r w:rsidR="002C5E73" w:rsidRPr="00D32D8D" w:rsidDel="008C0408">
        <w:rPr>
          <w:rFonts w:ascii="Times New Roman" w:hAnsi="Times New Roman" w:cs="Times New Roman"/>
          <w:bCs/>
          <w:sz w:val="24"/>
          <w:szCs w:val="24"/>
        </w:rPr>
        <w:t>triangular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 xml:space="preserve"> or truncated hexagonal</w:t>
      </w:r>
      <w:r w:rsidR="002C5E73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Au prisms</w:t>
      </w:r>
      <w:r w:rsidR="002C5E73" w:rsidRPr="00D32D8D">
        <w:rPr>
          <w:rFonts w:ascii="Times New Roman" w:hAnsi="Times New Roman" w:cs="Times New Roman"/>
          <w:bCs/>
          <w:sz w:val="24"/>
          <w:szCs w:val="24"/>
        </w:rPr>
        <w:t>. This also supports that the final Au particle morphologies are determined by the nascent seed particles.</w:t>
      </w:r>
      <w:r w:rsidR="0081113C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Xia&lt;/Author&gt;&lt;Year&gt;2009&lt;/Year&gt;&lt;RecNum&gt;13&lt;/RecNum&gt;&lt;DisplayText&gt;&lt;style face="superscript"&gt;9&lt;/style&gt;&lt;/DisplayText&gt;&lt;record&gt;&lt;rec-number&gt;13&lt;/rec-number&gt;&lt;foreign-keys&gt;&lt;key app="EN" db-id="922xs9f0pd5ptwerzf2xwxrk5fx2d5psxvvx"&gt;13&lt;/key&gt;&lt;/foreign-keys&gt;&lt;ref-type name="Journal Article"&gt;17&lt;/ref-type&gt;&lt;contributors&gt;&lt;authors&gt;&lt;author&gt;Xia, Younan&lt;/author&gt;&lt;author&gt;Xiong, Yujie&lt;/author&gt;&lt;author&gt;Lim, Byungkwon&lt;/author&gt;&lt;author&gt;Skrabalak, Sara E&lt;/author&gt;&lt;/authors&gt;&lt;/contributors&gt;&lt;titles&gt;&lt;title&gt;Shape-Controlled Synthesis of Metal Nanocrystals: Simple Chemistry Meets Complex Physics?&lt;/title&gt;&lt;secondary-title&gt;Angewandte Chemie International Edition&lt;/secondary-title&gt;&lt;/titles&gt;&lt;periodical&gt;&lt;full-title&gt;Angewandte Chemie International Edition&lt;/full-title&gt;&lt;abbr-1&gt;Angew. Chem. Int. Ed.&lt;/abbr-1&gt;&lt;abbr-2&gt;Angew Chem Int Ed&lt;/abbr-2&gt;&lt;/periodical&gt;&lt;pages&gt;60-103&lt;/pages&gt;&lt;volume&gt;48&lt;/volume&gt;&lt;number&gt;1&lt;/number&gt;&lt;keywords&gt;&lt;keyword&gt;growth&lt;/keyword&gt;&lt;keyword&gt;metal&lt;/keyword&gt;&lt;keyword&gt;nanocrystal&lt;/keyword&gt;&lt;keyword&gt;nucleation&lt;/keyword&gt;&lt;keyword&gt;shape control&lt;/keyword&gt;&lt;/keywords&gt;&lt;dates&gt;&lt;year&gt;2009&lt;/year&gt;&lt;/dates&gt;&lt;publisher&gt;WILEY-VCH Verlag&lt;/publisher&gt;&lt;isbn&gt;1521-3773&lt;/isbn&gt;&lt;urls&gt;&lt;related-urls&gt;&lt;url&gt;http://dx.doi.org/10.1002/anie.200802248&lt;/url&gt;&lt;/related-urls&gt;&lt;/urls&gt;&lt;electronic-resource-num&gt;10.1002/anie.200802248&lt;/electronic-resource-num&gt;&lt;/record&gt;&lt;/Cite&gt;&lt;/EndNote&gt;</w:instrText>
      </w:r>
      <w:r w:rsidR="0081113C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9</w:t>
      </w:r>
      <w:r w:rsidR="0081113C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26FE3BCB" w14:textId="79A4337D" w:rsidR="00D805E3" w:rsidRPr="00D32D8D" w:rsidRDefault="00471DB0" w:rsidP="00D805E3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noProof/>
          <w:sz w:val="24"/>
          <w:szCs w:val="24"/>
          <w:lang w:eastAsia="en-GB"/>
        </w:rPr>
        <w:drawing>
          <wp:inline distT="0" distB="0" distL="0" distR="0" wp14:anchorId="2B584D67" wp14:editId="50BF4917">
            <wp:extent cx="3210268" cy="4052589"/>
            <wp:effectExtent l="0" t="0" r="9525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3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6" t="976" b="507"/>
                    <a:stretch/>
                  </pic:blipFill>
                  <pic:spPr bwMode="auto">
                    <a:xfrm>
                      <a:off x="0" y="0"/>
                      <a:ext cx="3219254" cy="40639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2490C8" w14:textId="1E2A2FAF" w:rsidR="00D805E3" w:rsidRPr="00D32D8D" w:rsidRDefault="00D805E3" w:rsidP="00D805E3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2D2720" w:rsidRPr="00D32D8D">
        <w:rPr>
          <w:rFonts w:ascii="Times New Roman" w:hAnsi="Times New Roman" w:cs="Times New Roman"/>
          <w:b/>
          <w:sz w:val="24"/>
          <w:szCs w:val="24"/>
        </w:rPr>
        <w:t>2</w:t>
      </w:r>
      <w:r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(a) LCTEM image sequences show shape transformations from triangular into truncated hexagonal Au prisms and rectangular into Au rods </w:t>
      </w:r>
      <w:r w:rsidR="00AB5CD8" w:rsidRPr="00D32D8D">
        <w:rPr>
          <w:rFonts w:ascii="Times New Roman" w:hAnsi="Times New Roman" w:cs="Times New Roman"/>
          <w:bCs/>
          <w:sz w:val="24"/>
          <w:szCs w:val="24"/>
        </w:rPr>
        <w:t xml:space="preserve">in a 250 nm liquid cell </w:t>
      </w:r>
      <w:r w:rsidRPr="00D32D8D">
        <w:rPr>
          <w:rFonts w:ascii="Times New Roman" w:hAnsi="Times New Roman" w:cs="Times New Roman"/>
          <w:bCs/>
          <w:sz w:val="24"/>
          <w:szCs w:val="24"/>
        </w:rPr>
        <w:t>(scale bar</w:t>
      </w:r>
      <w:r w:rsidR="00CD1716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A46081" w:rsidRPr="00D32D8D">
        <w:rPr>
          <w:rFonts w:ascii="Times New Roman" w:hAnsi="Times New Roman" w:cs="Times New Roman"/>
          <w:bCs/>
          <w:sz w:val="24"/>
          <w:szCs w:val="24"/>
        </w:rPr>
        <w:t>500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6081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Pr="00D32D8D">
        <w:rPr>
          <w:rFonts w:ascii="Times New Roman" w:hAnsi="Times New Roman" w:cs="Times New Roman"/>
          <w:bCs/>
          <w:sz w:val="24"/>
          <w:szCs w:val="24"/>
        </w:rPr>
        <w:t>m).</w:t>
      </w:r>
      <w:r w:rsidRPr="00D32D8D">
        <w:rPr>
          <w:rFonts w:ascii="Times New Roman" w:hAnsi="Times New Roman" w:cs="Times New Roman"/>
          <w:sz w:val="24"/>
          <w:szCs w:val="24"/>
        </w:rPr>
        <w:t xml:space="preserve"> (b, d, f) </w:t>
      </w:r>
      <w:r w:rsidR="001441E7" w:rsidRPr="00D32D8D">
        <w:rPr>
          <w:rFonts w:ascii="Times New Roman" w:hAnsi="Times New Roman" w:cs="Times New Roman"/>
          <w:i/>
          <w:sz w:val="24"/>
          <w:szCs w:val="24"/>
        </w:rPr>
        <w:t>Post-mortem</w:t>
      </w:r>
      <w:r w:rsidRPr="00D32D8D">
        <w:rPr>
          <w:rFonts w:ascii="Times New Roman" w:hAnsi="Times New Roman" w:cs="Times New Roman"/>
          <w:sz w:val="24"/>
          <w:szCs w:val="24"/>
        </w:rPr>
        <w:t xml:space="preserve"> TEM analys</w:t>
      </w:r>
      <w:r w:rsidR="00F83878" w:rsidRPr="00D32D8D">
        <w:rPr>
          <w:rFonts w:ascii="Times New Roman" w:hAnsi="Times New Roman" w:cs="Times New Roman"/>
          <w:sz w:val="24"/>
          <w:szCs w:val="24"/>
        </w:rPr>
        <w:t>e</w:t>
      </w:r>
      <w:r w:rsidRPr="00D32D8D">
        <w:rPr>
          <w:rFonts w:ascii="Times New Roman" w:hAnsi="Times New Roman" w:cs="Times New Roman"/>
          <w:sz w:val="24"/>
          <w:szCs w:val="24"/>
        </w:rPr>
        <w:t>s and (c, e, g) SAED patterns of Au rods (b, c) and 2D Au prisms (d</w:t>
      </w:r>
      <w:r w:rsidR="006E2911" w:rsidRPr="00D32D8D">
        <w:rPr>
          <w:rFonts w:ascii="Times New Roman" w:hAnsi="Times New Roman" w:cs="Times New Roman"/>
          <w:sz w:val="24"/>
          <w:szCs w:val="24"/>
        </w:rPr>
        <w:t>−</w:t>
      </w:r>
      <w:r w:rsidRPr="00D32D8D">
        <w:rPr>
          <w:rFonts w:ascii="Times New Roman" w:hAnsi="Times New Roman" w:cs="Times New Roman"/>
          <w:sz w:val="24"/>
          <w:szCs w:val="24"/>
        </w:rPr>
        <w:t xml:space="preserve">g) formed by the </w:t>
      </w:r>
      <w:r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Pr="00D32D8D">
        <w:rPr>
          <w:rFonts w:ascii="Times New Roman" w:hAnsi="Times New Roman" w:cs="Times New Roman"/>
          <w:sz w:val="24"/>
          <w:szCs w:val="24"/>
        </w:rPr>
        <w:t xml:space="preserve"> LCTEM experiments</w:t>
      </w:r>
      <w:r w:rsidR="00AB5CD8" w:rsidRPr="00D32D8D">
        <w:rPr>
          <w:rFonts w:ascii="Times New Roman" w:hAnsi="Times New Roman" w:cs="Times New Roman"/>
          <w:sz w:val="24"/>
          <w:szCs w:val="24"/>
        </w:rPr>
        <w:t xml:space="preserve"> in a </w:t>
      </w:r>
      <w:r w:rsidRPr="00D32D8D">
        <w:rPr>
          <w:rFonts w:ascii="Times New Roman" w:hAnsi="Times New Roman" w:cs="Times New Roman"/>
          <w:sz w:val="24"/>
          <w:szCs w:val="24"/>
        </w:rPr>
        <w:t xml:space="preserve">250 nm </w:t>
      </w:r>
      <w:r w:rsidR="00AB5CD8" w:rsidRPr="00D32D8D">
        <w:rPr>
          <w:rFonts w:ascii="Times New Roman" w:hAnsi="Times New Roman" w:cs="Times New Roman"/>
          <w:sz w:val="24"/>
          <w:szCs w:val="24"/>
        </w:rPr>
        <w:t>liquid cell</w:t>
      </w:r>
      <w:r w:rsidRPr="00D32D8D">
        <w:rPr>
          <w:rFonts w:ascii="Times New Roman" w:hAnsi="Times New Roman" w:cs="Times New Roman"/>
          <w:sz w:val="24"/>
          <w:szCs w:val="24"/>
        </w:rPr>
        <w:t>. The SAED patterns show growth in the &lt;110&gt; direction</w:t>
      </w:r>
      <w:r w:rsidR="000424CD" w:rsidRPr="00D32D8D">
        <w:rPr>
          <w:rFonts w:ascii="Times New Roman" w:hAnsi="Times New Roman" w:cs="Times New Roman"/>
          <w:sz w:val="24"/>
          <w:szCs w:val="24"/>
        </w:rPr>
        <w:t>s</w:t>
      </w:r>
      <w:r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BB3A66" w:rsidRPr="00D32D8D">
        <w:rPr>
          <w:rFonts w:ascii="Times New Roman" w:hAnsi="Times New Roman" w:cs="Times New Roman"/>
          <w:sz w:val="24"/>
          <w:szCs w:val="24"/>
        </w:rPr>
        <w:t xml:space="preserve">Scale bars: (b) </w:t>
      </w:r>
      <w:r w:rsidR="006958C0" w:rsidRPr="00D32D8D">
        <w:rPr>
          <w:rFonts w:ascii="Times New Roman" w:hAnsi="Times New Roman" w:cs="Times New Roman"/>
          <w:sz w:val="24"/>
          <w:szCs w:val="24"/>
        </w:rPr>
        <w:t xml:space="preserve">100 nm, (d, f) 200 nm, (c, e, g) </w:t>
      </w:r>
      <w:r w:rsidR="0012394F" w:rsidRPr="00D32D8D">
        <w:rPr>
          <w:rFonts w:ascii="Times New Roman" w:hAnsi="Times New Roman" w:cs="Times New Roman"/>
          <w:sz w:val="24"/>
          <w:szCs w:val="24"/>
        </w:rPr>
        <w:t xml:space="preserve">5 1/nm. </w:t>
      </w:r>
      <w:r w:rsidRPr="00D32D8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883613" w14:textId="77777777" w:rsidR="00D805E3" w:rsidRPr="00D32D8D" w:rsidRDefault="00D805E3" w:rsidP="00D805E3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19EDCF0E" w14:textId="32F5A407" w:rsidR="0052733E" w:rsidRPr="00D32D8D" w:rsidRDefault="00254554" w:rsidP="004A4ABE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W</w:t>
      </w:r>
      <w:r w:rsidR="00CC2B84" w:rsidRPr="00D32D8D">
        <w:rPr>
          <w:rFonts w:ascii="Times New Roman" w:hAnsi="Times New Roman" w:cs="Times New Roman"/>
          <w:bCs/>
          <w:sz w:val="24"/>
          <w:szCs w:val="24"/>
        </w:rPr>
        <w:t>e further found tha</w:t>
      </w:r>
      <w:r w:rsidR="00BB7E87" w:rsidRPr="00D32D8D">
        <w:rPr>
          <w:rFonts w:ascii="Times New Roman" w:hAnsi="Times New Roman" w:cs="Times New Roman"/>
          <w:sz w:val="24"/>
          <w:szCs w:val="24"/>
        </w:rPr>
        <w:t>t</w:t>
      </w:r>
      <w:r w:rsidR="00CC2B84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BB7E87" w:rsidRPr="00D32D8D">
        <w:rPr>
          <w:rFonts w:ascii="Times New Roman" w:hAnsi="Times New Roman" w:cs="Times New Roman"/>
          <w:sz w:val="24"/>
          <w:szCs w:val="24"/>
        </w:rPr>
        <w:t xml:space="preserve">Au </w:t>
      </w:r>
      <w:r w:rsidR="00CC2B84" w:rsidRPr="00D32D8D">
        <w:rPr>
          <w:rFonts w:ascii="Times New Roman" w:hAnsi="Times New Roman" w:cs="Times New Roman"/>
          <w:sz w:val="24"/>
          <w:szCs w:val="24"/>
        </w:rPr>
        <w:t xml:space="preserve">growth was affected by </w:t>
      </w:r>
      <w:r w:rsidR="009A1EB8" w:rsidRPr="00D32D8D">
        <w:rPr>
          <w:rFonts w:ascii="Times New Roman" w:hAnsi="Times New Roman" w:cs="Times New Roman"/>
          <w:sz w:val="24"/>
          <w:szCs w:val="24"/>
        </w:rPr>
        <w:t xml:space="preserve">changing the spacer </w:t>
      </w:r>
      <w:r w:rsidR="00A33D13" w:rsidRPr="00D32D8D">
        <w:rPr>
          <w:rFonts w:ascii="Times New Roman" w:hAnsi="Times New Roman" w:cs="Times New Roman"/>
          <w:sz w:val="24"/>
          <w:szCs w:val="24"/>
        </w:rPr>
        <w:t>thicknesse</w:t>
      </w:r>
      <w:r w:rsidR="005D7A89" w:rsidRPr="00D32D8D">
        <w:rPr>
          <w:rFonts w:ascii="Times New Roman" w:hAnsi="Times New Roman" w:cs="Times New Roman"/>
          <w:sz w:val="24"/>
          <w:szCs w:val="24"/>
        </w:rPr>
        <w:t>s</w:t>
      </w:r>
      <w:r w:rsidR="009A1EB8" w:rsidRPr="00D32D8D">
        <w:rPr>
          <w:rFonts w:ascii="Times New Roman" w:hAnsi="Times New Roman" w:cs="Times New Roman"/>
          <w:sz w:val="24"/>
          <w:szCs w:val="24"/>
        </w:rPr>
        <w:t xml:space="preserve"> (100 nm, 250 nm</w:t>
      </w:r>
      <w:r w:rsidR="002C7F1E" w:rsidRPr="00D32D8D">
        <w:rPr>
          <w:rFonts w:ascii="Times New Roman" w:hAnsi="Times New Roman" w:cs="Times New Roman"/>
          <w:sz w:val="24"/>
          <w:szCs w:val="24"/>
        </w:rPr>
        <w:t>,</w:t>
      </w:r>
      <w:r w:rsidR="009A1EB8" w:rsidRPr="00D32D8D">
        <w:rPr>
          <w:rFonts w:ascii="Times New Roman" w:hAnsi="Times New Roman" w:cs="Times New Roman"/>
          <w:sz w:val="24"/>
          <w:szCs w:val="24"/>
        </w:rPr>
        <w:t xml:space="preserve"> and 1 µm) of </w:t>
      </w:r>
      <w:r w:rsidR="00D35C3C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9A1EB8" w:rsidRPr="00D32D8D">
        <w:rPr>
          <w:rFonts w:ascii="Times New Roman" w:hAnsi="Times New Roman" w:cs="Times New Roman"/>
          <w:sz w:val="24"/>
          <w:szCs w:val="24"/>
        </w:rPr>
        <w:t xml:space="preserve">liquid cells, while maintaining external parameters including the electron fluence, external liquid flow rate and </w:t>
      </w:r>
      <w:r w:rsidR="0005248F" w:rsidRPr="00D32D8D">
        <w:rPr>
          <w:rFonts w:ascii="Times New Roman" w:hAnsi="Times New Roman" w:cs="Times New Roman"/>
          <w:sz w:val="24"/>
          <w:szCs w:val="24"/>
        </w:rPr>
        <w:t xml:space="preserve">supply of the </w:t>
      </w:r>
      <w:r w:rsidR="00024042" w:rsidRPr="00D32D8D">
        <w:rPr>
          <w:rFonts w:ascii="Times New Roman" w:hAnsi="Times New Roman" w:cs="Times New Roman"/>
          <w:sz w:val="24"/>
          <w:szCs w:val="24"/>
        </w:rPr>
        <w:t>H</w:t>
      </w:r>
      <w:r w:rsidR="0005248F" w:rsidRPr="00D32D8D">
        <w:rPr>
          <w:rFonts w:ascii="Times New Roman" w:hAnsi="Times New Roman" w:cs="Times New Roman"/>
          <w:bCs/>
          <w:sz w:val="24"/>
          <w:szCs w:val="24"/>
        </w:rPr>
        <w:t>AuCl</w:t>
      </w:r>
      <w:r w:rsidR="0005248F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4 </w:t>
      </w:r>
      <w:r w:rsidR="0005248F" w:rsidRPr="00D32D8D">
        <w:rPr>
          <w:rFonts w:ascii="Times New Roman" w:hAnsi="Times New Roman" w:cs="Times New Roman"/>
          <w:bCs/>
          <w:sz w:val="24"/>
          <w:szCs w:val="24"/>
        </w:rPr>
        <w:t xml:space="preserve">precursor </w:t>
      </w:r>
      <w:r w:rsidR="0005248F" w:rsidRPr="00D32D8D">
        <w:rPr>
          <w:rFonts w:ascii="Times New Roman" w:hAnsi="Times New Roman" w:cs="Times New Roman"/>
          <w:sz w:val="24"/>
          <w:szCs w:val="24"/>
        </w:rPr>
        <w:t>solution</w:t>
      </w:r>
      <w:r w:rsidR="009A1EB8"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130A5B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B34294" w:rsidRPr="00D32D8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8C6FD8" w:rsidRPr="00D32D8D">
        <w:rPr>
          <w:rFonts w:ascii="Times New Roman" w:hAnsi="Times New Roman" w:cs="Times New Roman"/>
          <w:bCs/>
          <w:sz w:val="24"/>
          <w:szCs w:val="24"/>
        </w:rPr>
        <w:t xml:space="preserve"> shows </w:t>
      </w:r>
      <w:r w:rsidR="00130A5B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8C6FD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2464" w:rsidRPr="00D32D8D">
        <w:rPr>
          <w:rFonts w:ascii="Times New Roman" w:hAnsi="Times New Roman" w:cs="Times New Roman"/>
          <w:bCs/>
          <w:sz w:val="24"/>
          <w:szCs w:val="24"/>
        </w:rPr>
        <w:t xml:space="preserve">growth </w:t>
      </w:r>
      <w:r w:rsidR="00A05656" w:rsidRPr="00D32D8D">
        <w:rPr>
          <w:rFonts w:ascii="Times New Roman" w:hAnsi="Times New Roman" w:cs="Times New Roman"/>
          <w:bCs/>
          <w:sz w:val="24"/>
          <w:szCs w:val="24"/>
        </w:rPr>
        <w:t>in</w:t>
      </w:r>
      <w:r w:rsidR="00ED32AB" w:rsidRPr="00D32D8D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 1 μm </w:t>
      </w:r>
      <w:r w:rsidR="00A05656" w:rsidRPr="00D32D8D">
        <w:rPr>
          <w:rFonts w:ascii="Times New Roman" w:hAnsi="Times New Roman" w:cs="Times New Roman"/>
          <w:bCs/>
          <w:sz w:val="24"/>
          <w:szCs w:val="24"/>
        </w:rPr>
        <w:t>liquid cell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, where the experimental parameters </w:t>
      </w:r>
      <w:r w:rsidR="00B41CCB" w:rsidRPr="00D32D8D">
        <w:rPr>
          <w:rFonts w:ascii="Times New Roman" w:hAnsi="Times New Roman" w:cs="Times New Roman"/>
          <w:bCs/>
          <w:sz w:val="24"/>
          <w:szCs w:val="24"/>
        </w:rPr>
        <w:t>and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41CCB" w:rsidRPr="00D32D8D">
        <w:rPr>
          <w:rFonts w:ascii="Times New Roman" w:hAnsi="Times New Roman" w:cs="Times New Roman"/>
          <w:i/>
          <w:sz w:val="24"/>
          <w:szCs w:val="24"/>
        </w:rPr>
        <w:t>J</w:t>
      </w:r>
      <w:r w:rsidR="00B41CCB" w:rsidRPr="00D32D8D">
        <w:rPr>
          <w:rFonts w:ascii="Times New Roman" w:hAnsi="Times New Roman" w:cs="Times New Roman"/>
          <w:i/>
          <w:sz w:val="24"/>
          <w:szCs w:val="24"/>
          <w:vertAlign w:val="subscript"/>
        </w:rPr>
        <w:t>c</w:t>
      </w:r>
      <w:r w:rsidR="00B41CC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of the electron beam were 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>kept</w:t>
      </w:r>
      <w:r w:rsidR="00F3143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>consistent</w:t>
      </w:r>
      <w:r w:rsidR="00B33CC7" w:rsidRPr="00D32D8D">
        <w:rPr>
          <w:rFonts w:ascii="Times New Roman" w:hAnsi="Times New Roman" w:cs="Times New Roman"/>
          <w:bCs/>
          <w:sz w:val="24"/>
          <w:szCs w:val="24"/>
        </w:rPr>
        <w:t xml:space="preserve"> with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 xml:space="preserve"> the experiments presented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 in </w:t>
      </w:r>
      <w:r w:rsidR="00130A5B" w:rsidRPr="00D32D8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2429CA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64AF8" w:rsidRPr="00D32D8D">
        <w:rPr>
          <w:rFonts w:ascii="Times New Roman" w:hAnsi="Times New Roman" w:cs="Times New Roman"/>
          <w:bCs/>
          <w:sz w:val="24"/>
          <w:szCs w:val="24"/>
        </w:rPr>
        <w:t xml:space="preserve">using a </w:t>
      </w:r>
      <w:r w:rsidR="002429CA" w:rsidRPr="00D32D8D">
        <w:rPr>
          <w:rFonts w:ascii="Times New Roman" w:hAnsi="Times New Roman" w:cs="Times New Roman"/>
          <w:bCs/>
          <w:sz w:val="24"/>
          <w:szCs w:val="24"/>
        </w:rPr>
        <w:t xml:space="preserve">250 nm </w:t>
      </w:r>
      <w:r w:rsidR="00A05656" w:rsidRPr="00D32D8D">
        <w:rPr>
          <w:rFonts w:ascii="Times New Roman" w:hAnsi="Times New Roman" w:cs="Times New Roman"/>
          <w:bCs/>
          <w:sz w:val="24"/>
          <w:szCs w:val="24"/>
        </w:rPr>
        <w:t>liquid cell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. Immediately upon electron beam irradiation, </w:t>
      </w:r>
      <w:r w:rsidR="00D13217" w:rsidRPr="00D32D8D">
        <w:rPr>
          <w:rFonts w:ascii="Times New Roman" w:hAnsi="Times New Roman" w:cs="Times New Roman"/>
          <w:bCs/>
          <w:sz w:val="24"/>
          <w:szCs w:val="24"/>
        </w:rPr>
        <w:t xml:space="preserve">we observed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>small Au particles (~5 nm) in solution (</w:t>
      </w:r>
      <w:r w:rsidR="00130A5B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130A5B" w:rsidRPr="00D32D8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817E5F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FA58DC" w:rsidRPr="00D32D8D">
        <w:rPr>
          <w:rFonts w:ascii="Times New Roman" w:hAnsi="Times New Roman" w:cs="Times New Roman"/>
          <w:b/>
          <w:bCs/>
          <w:sz w:val="24"/>
          <w:szCs w:val="24"/>
        </w:rPr>
        <w:t>Movie S2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). After 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>~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120 sec, </w:t>
      </w:r>
      <w:r w:rsidR="00DA63CC" w:rsidRPr="00D32D8D">
        <w:rPr>
          <w:rFonts w:ascii="Times New Roman" w:hAnsi="Times New Roman" w:cs="Times New Roman"/>
          <w:bCs/>
          <w:sz w:val="24"/>
          <w:szCs w:val="24"/>
        </w:rPr>
        <w:t>Au spheres</w:t>
      </w:r>
      <w:r w:rsidR="00EE1CC3" w:rsidRPr="00D32D8D">
        <w:rPr>
          <w:rFonts w:ascii="Times New Roman" w:hAnsi="Times New Roman" w:cs="Times New Roman"/>
          <w:bCs/>
          <w:sz w:val="24"/>
          <w:szCs w:val="24"/>
        </w:rPr>
        <w:t xml:space="preserve"> (≤ 0.2 µm)</w:t>
      </w:r>
      <w:r w:rsidR="00DA63CC" w:rsidRPr="00D32D8D">
        <w:rPr>
          <w:rFonts w:ascii="Times New Roman" w:hAnsi="Times New Roman" w:cs="Times New Roman"/>
          <w:bCs/>
          <w:sz w:val="24"/>
          <w:szCs w:val="24"/>
        </w:rPr>
        <w:t xml:space="preserve"> as well as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 xml:space="preserve">Au rods and 2D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prisms began to form while</w:t>
      </w:r>
      <w:r w:rsidR="00DA63C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>branched Au particl</w:t>
      </w:r>
      <w:r w:rsidR="007B6A72" w:rsidRPr="00D32D8D">
        <w:rPr>
          <w:rFonts w:ascii="Times New Roman" w:hAnsi="Times New Roman" w:cs="Times New Roman"/>
          <w:bCs/>
          <w:sz w:val="24"/>
          <w:szCs w:val="24"/>
        </w:rPr>
        <w:t>es</w:t>
      </w:r>
      <w:r w:rsidR="00DA63C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0A5B" w:rsidRPr="00D32D8D">
        <w:rPr>
          <w:rFonts w:ascii="Times New Roman" w:hAnsi="Times New Roman" w:cs="Times New Roman"/>
          <w:bCs/>
          <w:sz w:val="24"/>
          <w:szCs w:val="24"/>
        </w:rPr>
        <w:t>were not observed.</w:t>
      </w:r>
      <w:r w:rsidR="00EE0696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BD759A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growth 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 xml:space="preserve">kinetics of </w:t>
      </w:r>
      <w:r w:rsidR="00BD759A" w:rsidRPr="00D32D8D" w:rsidDel="008C0408">
        <w:rPr>
          <w:rFonts w:ascii="Times New Roman" w:hAnsi="Times New Roman" w:cs="Times New Roman"/>
          <w:bCs/>
          <w:sz w:val="24"/>
          <w:szCs w:val="24"/>
        </w:rPr>
        <w:t>Au rods</w:t>
      </w:r>
      <w:r w:rsidR="00C402F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BD759A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C402F3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3b and </w:t>
      </w:r>
      <w:r w:rsidR="00BD759A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C402F3" w:rsidRPr="00D32D8D">
        <w:rPr>
          <w:rFonts w:ascii="Times New Roman" w:hAnsi="Times New Roman" w:cs="Times New Roman"/>
          <w:bCs/>
          <w:sz w:val="24"/>
          <w:szCs w:val="24"/>
        </w:rPr>
        <w:t xml:space="preserve"> and triangles (</w:t>
      </w:r>
      <w:r w:rsidR="00C402F3" w:rsidRPr="00D32D8D">
        <w:rPr>
          <w:rFonts w:ascii="Times New Roman" w:hAnsi="Times New Roman" w:cs="Times New Roman"/>
          <w:b/>
          <w:sz w:val="24"/>
          <w:szCs w:val="24"/>
        </w:rPr>
        <w:t>Figure S3c and S8</w:t>
      </w:r>
      <w:r w:rsidR="00C402F3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A1FFC" w:rsidRPr="00D32D8D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EF61DC" w:rsidRPr="00D32D8D">
        <w:rPr>
          <w:rFonts w:ascii="Times New Roman" w:hAnsi="Times New Roman" w:cs="Times New Roman"/>
          <w:bCs/>
          <w:sz w:val="24"/>
          <w:szCs w:val="24"/>
        </w:rPr>
        <w:t>determined</w:t>
      </w:r>
      <w:r w:rsidR="00BD759A" w:rsidRPr="00D32D8D">
        <w:rPr>
          <w:rFonts w:ascii="Times New Roman" w:hAnsi="Times New Roman" w:cs="Times New Roman"/>
          <w:bCs/>
          <w:sz w:val="24"/>
          <w:szCs w:val="24"/>
        </w:rPr>
        <w:t xml:space="preserve"> by plotting</w:t>
      </w:r>
      <w:r w:rsidR="00CA1FFC" w:rsidRPr="00D32D8D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250043" w:rsidRPr="00D32D8D">
        <w:rPr>
          <w:rFonts w:ascii="Times New Roman" w:hAnsi="Times New Roman" w:cs="Times New Roman"/>
          <w:bCs/>
          <w:sz w:val="24"/>
          <w:szCs w:val="24"/>
        </w:rPr>
        <w:t xml:space="preserve"> 2D-projected area</w:t>
      </w:r>
      <w:r w:rsidR="00CA1FFC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F00BF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0043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="00BD759A" w:rsidRPr="00D32D8D" w:rsidDel="008C0408">
        <w:rPr>
          <w:rFonts w:ascii="Times New Roman" w:hAnsi="Times New Roman" w:cs="Times New Roman"/>
          <w:bCs/>
          <w:sz w:val="24"/>
          <w:szCs w:val="24"/>
        </w:rPr>
        <w:t>s a function of time</w:t>
      </w:r>
      <w:r w:rsidR="008D1F8D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EE069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 xml:space="preserve">The growth of Au rods 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106CB9" w:rsidRPr="00D32D8D">
        <w:rPr>
          <w:rFonts w:ascii="Times New Roman" w:hAnsi="Times New Roman" w:cs="Times New Roman"/>
          <w:bCs/>
          <w:i/>
          <w:sz w:val="24"/>
          <w:szCs w:val="24"/>
        </w:rPr>
        <w:t>β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 xml:space="preserve"> ~0.5</w:t>
      </w:r>
      <w:r w:rsidR="000B713C" w:rsidRPr="00D32D8D">
        <w:rPr>
          <w:rFonts w:ascii="Times New Roman" w:hAnsi="Times New Roman" w:cs="Times New Roman"/>
          <w:bCs/>
          <w:sz w:val="24"/>
          <w:szCs w:val="24"/>
        </w:rPr>
        <w:t>9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 xml:space="preserve">and triangles 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106CB9" w:rsidRPr="00D32D8D">
        <w:rPr>
          <w:rFonts w:ascii="Times New Roman" w:hAnsi="Times New Roman" w:cs="Times New Roman"/>
          <w:bCs/>
          <w:i/>
          <w:sz w:val="24"/>
          <w:szCs w:val="24"/>
        </w:rPr>
        <w:t xml:space="preserve">β 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>~0.</w:t>
      </w:r>
      <w:r w:rsidR="000B713C" w:rsidRPr="00D32D8D">
        <w:rPr>
          <w:rFonts w:ascii="Times New Roman" w:hAnsi="Times New Roman" w:cs="Times New Roman"/>
          <w:bCs/>
          <w:sz w:val="24"/>
          <w:szCs w:val="24"/>
        </w:rPr>
        <w:t>35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CA1FFC" w:rsidRPr="00D32D8D">
        <w:rPr>
          <w:rFonts w:ascii="Times New Roman" w:hAnsi="Times New Roman" w:cs="Times New Roman"/>
          <w:bCs/>
          <w:sz w:val="24"/>
          <w:szCs w:val="24"/>
        </w:rPr>
        <w:t xml:space="preserve">found 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>to be slower than the branched Au growth (</w:t>
      </w:r>
      <w:r w:rsidR="0070738F" w:rsidRPr="00D32D8D">
        <w:rPr>
          <w:rFonts w:ascii="Times New Roman" w:hAnsi="Times New Roman" w:cs="Times New Roman"/>
          <w:b/>
          <w:sz w:val="24"/>
          <w:szCs w:val="24"/>
        </w:rPr>
        <w:t>Figure 1b and S3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 xml:space="preserve">) by measuring the trend of </w:t>
      </w:r>
      <w:r w:rsidR="00106CB9" w:rsidRPr="00D32D8D">
        <w:rPr>
          <w:rFonts w:ascii="Times New Roman" w:hAnsi="Times New Roman" w:cs="Times New Roman"/>
          <w:bCs/>
          <w:sz w:val="24"/>
          <w:szCs w:val="24"/>
        </w:rPr>
        <w:t>Au growth</w:t>
      </w:r>
      <w:r w:rsidR="0070738F" w:rsidRPr="00D32D8D">
        <w:rPr>
          <w:rFonts w:ascii="Times New Roman" w:hAnsi="Times New Roman" w:cs="Times New Roman"/>
          <w:bCs/>
          <w:sz w:val="24"/>
          <w:szCs w:val="24"/>
        </w:rPr>
        <w:t xml:space="preserve"> in the first 180 sec using the power model</w:t>
      </w:r>
      <w:r w:rsidR="00C402F3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C402F3" w:rsidRPr="00D32D8D">
        <w:rPr>
          <w:rFonts w:ascii="Times New Roman" w:hAnsi="Times New Roman" w:cs="Times New Roman"/>
          <w:b/>
          <w:sz w:val="24"/>
          <w:szCs w:val="24"/>
        </w:rPr>
        <w:t>Figure S7b and S8</w:t>
      </w:r>
      <w:r w:rsidR="00C402F3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4A4ABE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3C05B556" w14:textId="784C02F9" w:rsidR="00DE1F7E" w:rsidRPr="00D32D8D" w:rsidRDefault="00645F3E" w:rsidP="004D2561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noProof/>
          <w:sz w:val="24"/>
          <w:szCs w:val="24"/>
        </w:rPr>
        <w:drawing>
          <wp:inline distT="0" distB="0" distL="0" distR="0" wp14:anchorId="171B15D4" wp14:editId="67DECC6B">
            <wp:extent cx="3941909" cy="3952338"/>
            <wp:effectExtent l="0" t="0" r="1905" b="0"/>
            <wp:docPr id="17" name="Picture 17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6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61" r="7561" b="1879"/>
                    <a:stretch/>
                  </pic:blipFill>
                  <pic:spPr bwMode="auto">
                    <a:xfrm>
                      <a:off x="0" y="0"/>
                      <a:ext cx="3950579" cy="39610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1FB16C" w14:textId="191D1081" w:rsidR="00C65538" w:rsidRPr="00D32D8D" w:rsidRDefault="00457C79" w:rsidP="0022015B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2D2720" w:rsidRPr="00D32D8D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(a) Snapshots of </w:t>
      </w:r>
      <w:r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9449BC" w:rsidRPr="00D32D8D">
        <w:rPr>
          <w:rFonts w:ascii="Times New Roman" w:hAnsi="Times New Roman" w:cs="Times New Roman"/>
          <w:bCs/>
          <w:sz w:val="24"/>
          <w:szCs w:val="24"/>
        </w:rPr>
        <w:t xml:space="preserve"> LCTEM experiment show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the formation </w:t>
      </w:r>
      <w:r w:rsidR="009449BC" w:rsidRPr="00D32D8D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spherical and </w:t>
      </w:r>
      <w:r w:rsidR="00F4720B" w:rsidRPr="00D32D8D">
        <w:rPr>
          <w:rFonts w:ascii="Times New Roman" w:hAnsi="Times New Roman" w:cs="Times New Roman"/>
          <w:bCs/>
          <w:sz w:val="24"/>
          <w:szCs w:val="24"/>
        </w:rPr>
        <w:t xml:space="preserve">faceted </w:t>
      </w:r>
      <w:r w:rsidR="00EF61DC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4720B" w:rsidRPr="00D32D8D">
        <w:rPr>
          <w:rFonts w:ascii="Times New Roman" w:hAnsi="Times New Roman" w:cs="Times New Roman"/>
          <w:bCs/>
          <w:sz w:val="24"/>
          <w:szCs w:val="24"/>
        </w:rPr>
        <w:t>particles (</w:t>
      </w:r>
      <w:r w:rsidR="00F4720B" w:rsidRPr="00D32D8D">
        <w:rPr>
          <w:rFonts w:ascii="Times New Roman" w:hAnsi="Times New Roman" w:cs="Times New Roman"/>
          <w:bCs/>
          <w:i/>
          <w:sz w:val="24"/>
          <w:szCs w:val="24"/>
        </w:rPr>
        <w:t>i.e.,</w:t>
      </w:r>
      <w:r w:rsidR="00F4720B" w:rsidRPr="00D32D8D">
        <w:rPr>
          <w:rFonts w:ascii="Times New Roman" w:hAnsi="Times New Roman" w:cs="Times New Roman"/>
          <w:bCs/>
          <w:sz w:val="24"/>
          <w:szCs w:val="24"/>
        </w:rPr>
        <w:t xml:space="preserve"> prisms and rods)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9449BC" w:rsidRPr="00D32D8D">
        <w:rPr>
          <w:rFonts w:ascii="Times New Roman" w:hAnsi="Times New Roman" w:cs="Times New Roman"/>
          <w:bCs/>
          <w:sz w:val="24"/>
          <w:szCs w:val="24"/>
        </w:rPr>
        <w:t>a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1 μm liquid cell</w:t>
      </w:r>
      <w:r w:rsidR="00AB1754" w:rsidRPr="00D32D8D">
        <w:rPr>
          <w:rFonts w:ascii="Times New Roman" w:hAnsi="Times New Roman" w:cs="Times New Roman"/>
          <w:bCs/>
          <w:sz w:val="24"/>
          <w:szCs w:val="24"/>
        </w:rPr>
        <w:t xml:space="preserve"> (scale bar</w:t>
      </w:r>
      <w:r w:rsidR="00CD1716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AB1754" w:rsidRPr="00D32D8D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A46081" w:rsidRPr="00D32D8D">
        <w:rPr>
          <w:rFonts w:ascii="Times New Roman" w:hAnsi="Times New Roman" w:cs="Times New Roman"/>
          <w:bCs/>
          <w:sz w:val="24"/>
          <w:szCs w:val="24"/>
        </w:rPr>
        <w:t>500</w:t>
      </w:r>
      <w:r w:rsidR="00AB175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6081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AB1754" w:rsidRPr="00D32D8D">
        <w:rPr>
          <w:rFonts w:ascii="Times New Roman" w:hAnsi="Times New Roman" w:cs="Times New Roman"/>
          <w:bCs/>
          <w:sz w:val="24"/>
          <w:szCs w:val="24"/>
        </w:rPr>
        <w:t>m)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4720B" w:rsidRPr="00D32D8D">
        <w:rPr>
          <w:rFonts w:ascii="Times New Roman" w:hAnsi="Times New Roman" w:cs="Times New Roman"/>
          <w:bCs/>
          <w:sz w:val="24"/>
          <w:szCs w:val="24"/>
        </w:rPr>
        <w:t xml:space="preserve">Shape transformations 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t>of Au prisms (</w:t>
      </w:r>
      <w:r w:rsidR="00450A1F" w:rsidRPr="00D32D8D">
        <w:rPr>
          <w:rFonts w:ascii="Times New Roman" w:hAnsi="Times New Roman" w:cs="Times New Roman"/>
          <w:bCs/>
          <w:i/>
          <w:sz w:val="24"/>
          <w:szCs w:val="24"/>
        </w:rPr>
        <w:t>e.g.,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t xml:space="preserve"> triangle to hexagons) and elongation of Au rods were observed in 600 sec.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2D-projected areas of </w:t>
      </w:r>
      <w:r w:rsidR="00AC1566" w:rsidRPr="00D32D8D">
        <w:rPr>
          <w:rFonts w:ascii="Times New Roman" w:hAnsi="Times New Roman" w:cs="Times New Roman" w:hint="eastAsia"/>
          <w:bCs/>
          <w:sz w:val="24"/>
          <w:szCs w:val="24"/>
        </w:rPr>
        <w:t>(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>b</w:t>
      </w:r>
      <w:r w:rsidR="00AC1566" w:rsidRPr="00D32D8D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Au rods 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 xml:space="preserve">(n = 6) and (c) Au triangles (n = 4) </w:t>
      </w:r>
      <w:r w:rsidR="00815033" w:rsidRPr="00D32D8D">
        <w:rPr>
          <w:rFonts w:ascii="Times New Roman" w:hAnsi="Times New Roman" w:cs="Times New Roman"/>
          <w:bCs/>
          <w:sz w:val="24"/>
          <w:szCs w:val="24"/>
        </w:rPr>
        <w:t xml:space="preserve">were 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plotted against time across the </w:t>
      </w:r>
      <w:r w:rsidR="0022015B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 experiment</w:t>
      </w:r>
      <w:r w:rsidR="00DD6230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 xml:space="preserve">. Note that (b) was calculated from the </w:t>
      </w:r>
      <w:r w:rsidR="00AC1566" w:rsidRPr="00D32D8D">
        <w:rPr>
          <w:rFonts w:ascii="Times New Roman" w:hAnsi="Times New Roman" w:cs="Times New Roman"/>
          <w:bCs/>
          <w:i/>
          <w:iCs/>
          <w:sz w:val="24"/>
          <w:szCs w:val="24"/>
        </w:rPr>
        <w:t>in situ</w:t>
      </w:r>
      <w:r w:rsidR="00AC1566" w:rsidRPr="00D32D8D">
        <w:rPr>
          <w:rFonts w:ascii="Times New Roman" w:hAnsi="Times New Roman" w:cs="Times New Roman"/>
          <w:bCs/>
          <w:sz w:val="24"/>
          <w:szCs w:val="24"/>
        </w:rPr>
        <w:t xml:space="preserve"> experiment in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2015B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AE1B3C" w:rsidRPr="00D32D8D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22015B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059D0005" w14:textId="77777777" w:rsidR="0022015B" w:rsidRPr="00D32D8D" w:rsidRDefault="0022015B" w:rsidP="0022015B">
      <w:pPr>
        <w:adjustRightInd w:val="0"/>
        <w:snapToGri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17C786" w14:textId="3FFD746A" w:rsidR="00153EAA" w:rsidRPr="00D32D8D" w:rsidRDefault="00C510E0" w:rsidP="00CD1671">
      <w:pPr>
        <w:spacing w:after="0" w:line="360" w:lineRule="auto"/>
        <w:ind w:firstLine="720"/>
        <w:jc w:val="both"/>
        <w:rPr>
          <w:rFonts w:ascii="Times New Roman" w:eastAsia="SimSun" w:hAnsi="Times New Roman" w:cs="Times New Roman"/>
          <w:bCs/>
          <w:sz w:val="24"/>
          <w:szCs w:val="24"/>
          <w:lang w:eastAsia="zh-CN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>When using a smaller spacer (</w:t>
      </w:r>
      <w:r w:rsidRPr="00D32D8D" w:rsidDel="0052733E">
        <w:rPr>
          <w:rFonts w:ascii="Times New Roman" w:hAnsi="Times New Roman" w:cs="Times New Roman"/>
          <w:bCs/>
          <w:sz w:val="24"/>
          <w:szCs w:val="24"/>
        </w:rPr>
        <w:t>100 nm</w:t>
      </w:r>
      <w:r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E42FE2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2364C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anisotropic growth of </w:t>
      </w:r>
      <w:r w:rsidR="002364C5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D32D8D">
        <w:rPr>
          <w:rFonts w:ascii="Times New Roman" w:hAnsi="Times New Roman" w:cs="Times New Roman"/>
          <w:bCs/>
          <w:sz w:val="24"/>
          <w:szCs w:val="24"/>
        </w:rPr>
        <w:t>Au seed</w:t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  <w:t xml:space="preserve"> particle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into </w:t>
      </w:r>
      <w:r w:rsidR="00E42FE2" w:rsidRPr="00D32D8D">
        <w:rPr>
          <w:rFonts w:ascii="Times New Roman" w:hAnsi="Times New Roman" w:cs="Times New Roman"/>
          <w:bCs/>
          <w:sz w:val="24"/>
          <w:szCs w:val="24"/>
        </w:rPr>
        <w:t>b</w:t>
      </w:r>
      <w:r w:rsidR="004B1125" w:rsidRPr="00D32D8D" w:rsidDel="0052733E">
        <w:rPr>
          <w:rFonts w:ascii="Times New Roman" w:hAnsi="Times New Roman" w:cs="Times New Roman"/>
          <w:bCs/>
          <w:sz w:val="24"/>
          <w:szCs w:val="24"/>
        </w:rPr>
        <w:t xml:space="preserve">ranched </w:t>
      </w:r>
      <w:r w:rsidR="00EB404C" w:rsidRPr="00D32D8D">
        <w:rPr>
          <w:rFonts w:ascii="Times New Roman" w:hAnsi="Times New Roman" w:cs="Times New Roman"/>
          <w:bCs/>
          <w:sz w:val="24"/>
          <w:szCs w:val="24"/>
        </w:rPr>
        <w:t xml:space="preserve">structures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was observed. </w:t>
      </w:r>
      <w:bookmarkStart w:id="36" w:name="_Hlk4507538"/>
      <w:r w:rsidRPr="00D32D8D">
        <w:rPr>
          <w:rFonts w:ascii="Times New Roman" w:hAnsi="Times New Roman" w:cs="Times New Roman"/>
          <w:bCs/>
          <w:sz w:val="24"/>
          <w:szCs w:val="24"/>
        </w:rPr>
        <w:t xml:space="preserve">These branched Au </w:t>
      </w:r>
      <w:r w:rsidR="002364C5" w:rsidRPr="00D32D8D">
        <w:rPr>
          <w:rFonts w:ascii="Times New Roman" w:hAnsi="Times New Roman" w:cs="Times New Roman"/>
          <w:bCs/>
          <w:sz w:val="24"/>
          <w:szCs w:val="24"/>
        </w:rPr>
        <w:t xml:space="preserve">particles </w:t>
      </w:r>
      <w:r w:rsidR="00716C55" w:rsidRPr="00D32D8D">
        <w:rPr>
          <w:rFonts w:ascii="Times New Roman" w:hAnsi="Times New Roman" w:cs="Times New Roman"/>
          <w:bCs/>
          <w:sz w:val="24"/>
          <w:szCs w:val="24"/>
        </w:rPr>
        <w:t>(&gt;4 particle</w:t>
      </w:r>
      <w:r w:rsidR="008F4780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9D61E2" w:rsidRPr="00D32D8D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Pr="00D32D8D">
        <w:rPr>
          <w:rFonts w:ascii="Times New Roman" w:hAnsi="Times New Roman" w:cs="Times New Roman"/>
          <w:bCs/>
          <w:sz w:val="24"/>
          <w:szCs w:val="24"/>
        </w:rPr>
        <w:t>display</w:t>
      </w:r>
      <w:r w:rsidR="002364C5" w:rsidRPr="00D32D8D">
        <w:rPr>
          <w:rFonts w:ascii="Times New Roman" w:hAnsi="Times New Roman" w:cs="Times New Roman"/>
          <w:bCs/>
          <w:sz w:val="24"/>
          <w:szCs w:val="24"/>
        </w:rPr>
        <w:t>ed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32BD8" w:rsidRPr="00D32D8D">
        <w:rPr>
          <w:rFonts w:ascii="Times New Roman" w:hAnsi="Times New Roman" w:cs="Times New Roman"/>
          <w:bCs/>
          <w:sz w:val="24"/>
          <w:szCs w:val="24"/>
        </w:rPr>
        <w:t>sharper</w:t>
      </w:r>
      <w:r w:rsidR="004B1125" w:rsidRPr="00D32D8D">
        <w:rPr>
          <w:rFonts w:ascii="Times New Roman" w:hAnsi="Times New Roman" w:cs="Times New Roman"/>
          <w:bCs/>
          <w:sz w:val="24"/>
          <w:szCs w:val="24"/>
        </w:rPr>
        <w:t xml:space="preserve"> tips </w:t>
      </w:r>
      <w:r w:rsidR="00B24428" w:rsidRPr="00D32D8D">
        <w:rPr>
          <w:rFonts w:ascii="Times New Roman" w:hAnsi="Times New Roman" w:cs="Times New Roman"/>
          <w:bCs/>
          <w:sz w:val="24"/>
          <w:szCs w:val="24"/>
        </w:rPr>
        <w:t xml:space="preserve">and larger particle sizes </w:t>
      </w:r>
      <w:r w:rsidR="00585F42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9F6802" w:rsidRPr="00D32D8D">
        <w:rPr>
          <w:rFonts w:ascii="Times New Roman" w:hAnsi="Times New Roman" w:cs="Times New Roman"/>
          <w:bCs/>
          <w:sz w:val="24"/>
          <w:szCs w:val="24"/>
        </w:rPr>
        <w:t>0.5</w:t>
      </w:r>
      <w:r w:rsidR="009F6802" w:rsidRPr="00D32D8D" w:rsidDel="0052733E">
        <w:rPr>
          <w:rFonts w:ascii="Times New Roman" w:hAnsi="Times New Roman" w:cs="Times New Roman"/>
          <w:sz w:val="24"/>
          <w:szCs w:val="24"/>
        </w:rPr>
        <w:t>−</w:t>
      </w:r>
      <w:r w:rsidR="009F6802" w:rsidRPr="00D32D8D">
        <w:rPr>
          <w:rFonts w:ascii="Times New Roman" w:hAnsi="Times New Roman" w:cs="Times New Roman"/>
          <w:bCs/>
          <w:sz w:val="24"/>
          <w:szCs w:val="24"/>
        </w:rPr>
        <w:t>2 µm</w:t>
      </w:r>
      <w:r w:rsidR="00585F42" w:rsidRPr="00D32D8D">
        <w:rPr>
          <w:rFonts w:ascii="Times New Roman" w:hAnsi="Times New Roman" w:cs="Times New Roman"/>
          <w:bCs/>
          <w:sz w:val="24"/>
          <w:szCs w:val="24"/>
        </w:rPr>
        <w:t>) (</w:t>
      </w:r>
      <w:r w:rsidR="00585F42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585F4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4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, S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9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="00713F08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E1B3C" w:rsidRPr="00D32D8D">
        <w:rPr>
          <w:rFonts w:ascii="Times New Roman" w:hAnsi="Times New Roman" w:cs="Times New Roman"/>
          <w:b/>
          <w:bCs/>
          <w:sz w:val="24"/>
          <w:szCs w:val="24"/>
        </w:rPr>
        <w:t>Movie S3</w:t>
      </w:r>
      <w:r w:rsidR="00585F42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E6732C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bookmarkEnd w:id="36"/>
      <w:r w:rsidR="00450A1F" w:rsidRPr="00D32D8D">
        <w:rPr>
          <w:rFonts w:ascii="Times New Roman" w:hAnsi="Times New Roman" w:cs="Times New Roman"/>
          <w:bCs/>
          <w:sz w:val="24"/>
          <w:szCs w:val="24"/>
        </w:rPr>
        <w:t xml:space="preserve">compared to </w:t>
      </w:r>
      <w:r w:rsidR="00314631" w:rsidRPr="00D32D8D">
        <w:rPr>
          <w:rFonts w:ascii="Times New Roman" w:hAnsi="Times New Roman" w:cs="Times New Roman"/>
          <w:bCs/>
          <w:sz w:val="24"/>
          <w:szCs w:val="24"/>
        </w:rPr>
        <w:t xml:space="preserve">those </w:t>
      </w:r>
      <w:r w:rsidR="001D4A9A" w:rsidRPr="00D32D8D">
        <w:rPr>
          <w:rFonts w:ascii="Times New Roman" w:hAnsi="Times New Roman" w:cs="Times New Roman"/>
          <w:bCs/>
          <w:sz w:val="24"/>
          <w:szCs w:val="24"/>
        </w:rPr>
        <w:t xml:space="preserve">seen </w:t>
      </w:r>
      <w:r w:rsidR="006401FF" w:rsidRPr="00D32D8D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80494A" w:rsidRPr="00D32D8D">
        <w:rPr>
          <w:rFonts w:ascii="Times New Roman" w:hAnsi="Times New Roman" w:cs="Times New Roman"/>
          <w:bCs/>
          <w:sz w:val="24"/>
          <w:szCs w:val="24"/>
        </w:rPr>
        <w:t xml:space="preserve">the 250 nm </w:t>
      </w:r>
      <w:r w:rsidR="00A05656" w:rsidRPr="00D32D8D">
        <w:rPr>
          <w:rFonts w:ascii="Times New Roman" w:hAnsi="Times New Roman" w:cs="Times New Roman"/>
          <w:bCs/>
          <w:sz w:val="24"/>
          <w:szCs w:val="24"/>
        </w:rPr>
        <w:t xml:space="preserve">liquid </w:t>
      </w:r>
      <w:r w:rsidR="0080494A" w:rsidRPr="00D32D8D">
        <w:rPr>
          <w:rFonts w:ascii="Times New Roman" w:hAnsi="Times New Roman" w:cs="Times New Roman"/>
          <w:bCs/>
          <w:sz w:val="24"/>
          <w:szCs w:val="24"/>
        </w:rPr>
        <w:t>cell (</w:t>
      </w:r>
      <w:r w:rsidR="0080494A" w:rsidRPr="00D32D8D">
        <w:rPr>
          <w:rFonts w:ascii="Times New Roman" w:hAnsi="Times New Roman" w:cs="Times New Roman"/>
          <w:b/>
          <w:bCs/>
          <w:sz w:val="24"/>
          <w:szCs w:val="24"/>
        </w:rPr>
        <w:t>Figure 1</w:t>
      </w:r>
      <w:r w:rsidR="0080494A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4B1125" w:rsidRPr="00D32D8D" w:rsidDel="0052733E">
        <w:rPr>
          <w:rFonts w:ascii="Times New Roman" w:hAnsi="Times New Roman" w:cs="Times New Roman"/>
          <w:bCs/>
          <w:sz w:val="24"/>
          <w:szCs w:val="24"/>
        </w:rPr>
        <w:t>.</w:t>
      </w:r>
      <w:r w:rsidR="00626C89" w:rsidRPr="00D32D8D">
        <w:rPr>
          <w:rFonts w:ascii="Times New Roman" w:hAnsi="Times New Roman" w:cs="Times New Roman"/>
        </w:rPr>
        <w:t xml:space="preserve"> </w:t>
      </w:r>
      <w:r w:rsidR="000F4E8D" w:rsidRPr="00D32D8D">
        <w:rPr>
          <w:rFonts w:ascii="Times New Roman" w:hAnsi="Times New Roman" w:cs="Times New Roman"/>
          <w:bCs/>
          <w:sz w:val="24"/>
          <w:szCs w:val="24"/>
        </w:rPr>
        <w:t xml:space="preserve">In addition, </w:t>
      </w:r>
      <w:r w:rsidR="00237896" w:rsidRPr="00D32D8D">
        <w:rPr>
          <w:rFonts w:ascii="Times New Roman" w:hAnsi="Times New Roman" w:cs="Times New Roman"/>
          <w:bCs/>
          <w:sz w:val="24"/>
          <w:szCs w:val="24"/>
        </w:rPr>
        <w:t xml:space="preserve">multiple twin boundaries, including penta-, hexa- or higher-order twinned structures 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can be seen</w:t>
      </w:r>
      <w:r w:rsidR="00237896" w:rsidRPr="00D32D8D">
        <w:rPr>
          <w:rFonts w:ascii="Times New Roman" w:hAnsi="Times New Roman" w:cs="Times New Roman"/>
          <w:bCs/>
          <w:sz w:val="24"/>
          <w:szCs w:val="24"/>
        </w:rPr>
        <w:t xml:space="preserve"> in the </w:t>
      </w:r>
      <w:r w:rsidR="005D7A89" w:rsidRPr="00D32D8D">
        <w:rPr>
          <w:rFonts w:ascii="Times New Roman" w:hAnsi="Times New Roman" w:cs="Times New Roman"/>
          <w:bCs/>
          <w:sz w:val="24"/>
          <w:szCs w:val="24"/>
        </w:rPr>
        <w:t xml:space="preserve">electron </w:t>
      </w:r>
      <w:r w:rsidR="00237896" w:rsidRPr="00D32D8D">
        <w:rPr>
          <w:rFonts w:ascii="Times New Roman" w:hAnsi="Times New Roman" w:cs="Times New Roman"/>
          <w:bCs/>
          <w:sz w:val="24"/>
          <w:szCs w:val="24"/>
        </w:rPr>
        <w:t>beam-induced Au</w:t>
      </w:r>
      <w:r w:rsidR="00855046" w:rsidRPr="00D32D8D">
        <w:rPr>
          <w:rFonts w:ascii="Times New Roman" w:hAnsi="Times New Roman" w:cs="Times New Roman"/>
          <w:bCs/>
          <w:sz w:val="24"/>
          <w:szCs w:val="24"/>
        </w:rPr>
        <w:t xml:space="preserve"> seed particles</w:t>
      </w:r>
      <w:r w:rsidR="00237896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D1F8D" w:rsidRPr="00D32D8D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="00694231" w:rsidRPr="00D32D8D">
        <w:rPr>
          <w:rFonts w:ascii="Times New Roman" w:hAnsi="Times New Roman" w:cs="Times New Roman"/>
          <w:bCs/>
          <w:sz w:val="24"/>
          <w:szCs w:val="24"/>
        </w:rPr>
        <w:t xml:space="preserve">agrees with the finding 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t>that</w:t>
      </w:r>
      <w:r w:rsidR="003309A2" w:rsidRPr="00D32D8D">
        <w:rPr>
          <w:rFonts w:ascii="Times New Roman" w:hAnsi="Times New Roman" w:cs="Times New Roman"/>
          <w:bCs/>
          <w:sz w:val="24"/>
          <w:szCs w:val="24"/>
        </w:rPr>
        <w:t xml:space="preserve"> the presence of twinned facets favoured branched Au structures</w:t>
      </w:r>
      <w:r w:rsidR="001F26E0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1F26E0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70377E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1F26E0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3309A2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2E627F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Lofton&lt;/Author&gt;&lt;Year&gt;2005&lt;/Year&gt;&lt;RecNum&gt;52&lt;/RecNum&gt;&lt;DisplayText&gt;&lt;style face="superscript"&gt;59&lt;/style&gt;&lt;/DisplayText&gt;&lt;record&gt;&lt;rec-number&gt;52&lt;/rec-number&gt;&lt;foreign-keys&gt;&lt;key app="EN" db-id="922xs9f0pd5ptwerzf2xwxrk5fx2d5psxvvx"&gt;52&lt;/key&gt;&lt;/foreign-keys&gt;&lt;ref-type name="Journal Article"&gt;17&lt;/ref-type&gt;&lt;contributors&gt;&lt;authors&gt;&lt;author&gt;Lofton, C.&lt;/author&gt;&lt;author&gt;Sigmund, W.&lt;/author&gt;&lt;/authors&gt;&lt;/contributors&gt;&lt;titles&gt;&lt;title&gt;Mechanisms Controlling Crystal Habits of Gold and Silver Colloid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1197-1208&lt;/pages&gt;&lt;volume&gt;15&lt;/volume&gt;&lt;number&gt;7&lt;/number&gt;&lt;keywords&gt;&lt;keyword&gt;Colloids&lt;/keyword&gt;&lt;keyword&gt;Crystal growth&lt;/keyword&gt;&lt;keyword&gt;Crystal structures&lt;/keyword&gt;&lt;keyword&gt;Gold&lt;/keyword&gt;&lt;keyword&gt;Silver&lt;/keyword&gt;&lt;/keywords&gt;&lt;dates&gt;&lt;year&gt;2005&lt;/year&gt;&lt;/dates&gt;&lt;publisher&gt;WILEY-VCH Verlag&lt;/publisher&gt;&lt;isbn&gt;1616-3028&lt;/isbn&gt;&lt;urls&gt;&lt;related-urls&gt;&lt;url&gt;http://dx.doi.org/10.1002/adfm.200400091&lt;/url&gt;&lt;/related-urls&gt;&lt;/urls&gt;&lt;electronic-resource-num&gt;10.1002/adfm.200400091&lt;/electronic-resource-num&gt;&lt;/record&gt;&lt;/Cite&gt;&lt;/EndNote&gt;</w:instrText>
      </w:r>
      <w:r w:rsidR="002E627F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9</w:t>
      </w:r>
      <w:r w:rsidR="002E627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3789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80831" w:rsidRPr="00D32D8D">
        <w:rPr>
          <w:rFonts w:ascii="Times New Roman" w:hAnsi="Times New Roman" w:cs="Times New Roman"/>
          <w:bCs/>
          <w:sz w:val="24"/>
          <w:szCs w:val="24"/>
        </w:rPr>
        <w:t xml:space="preserve">In particular, </w:t>
      </w:r>
      <w:r w:rsidR="00BB7E87" w:rsidRPr="00D32D8D">
        <w:rPr>
          <w:rFonts w:ascii="Times New Roman" w:hAnsi="Times New Roman" w:cs="Times New Roman"/>
          <w:bCs/>
          <w:sz w:val="24"/>
          <w:szCs w:val="24"/>
        </w:rPr>
        <w:t xml:space="preserve">rapid 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>growth of the branches</w:t>
      </w:r>
      <w:r w:rsidR="00510D8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t xml:space="preserve">in the 100 nm liquid cell </w:t>
      </w:r>
      <w:r w:rsidR="000F4E8D" w:rsidRPr="00D32D8D">
        <w:rPr>
          <w:rFonts w:ascii="Times New Roman" w:hAnsi="Times New Roman" w:cs="Times New Roman"/>
          <w:bCs/>
          <w:sz w:val="24"/>
          <w:szCs w:val="24"/>
        </w:rPr>
        <w:t>resulted in a</w:t>
      </w:r>
      <w:r w:rsidR="00C8140F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4E8D" w:rsidRPr="00D32D8D">
        <w:rPr>
          <w:rFonts w:ascii="Times New Roman" w:hAnsi="Times New Roman" w:cs="Times New Roman"/>
          <w:bCs/>
          <w:sz w:val="24"/>
          <w:szCs w:val="24"/>
        </w:rPr>
        <w:t>polycrystalline structure (</w:t>
      </w:r>
      <w:r w:rsidR="000F4E8D" w:rsidRPr="00D32D8D">
        <w:rPr>
          <w:rFonts w:ascii="Times New Roman" w:hAnsi="Times New Roman" w:cs="Times New Roman"/>
          <w:b/>
          <w:bCs/>
          <w:sz w:val="24"/>
          <w:szCs w:val="24"/>
        </w:rPr>
        <w:t>Figure S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0F4E8D" w:rsidRPr="00D32D8D">
        <w:rPr>
          <w:rFonts w:ascii="Times New Roman" w:hAnsi="Times New Roman" w:cs="Times New Roman"/>
          <w:bCs/>
          <w:sz w:val="24"/>
          <w:szCs w:val="24"/>
        </w:rPr>
        <w:t>) and l</w:t>
      </w:r>
      <w:r w:rsidR="00510D89" w:rsidRPr="00D32D8D">
        <w:rPr>
          <w:rFonts w:ascii="Times New Roman" w:hAnsi="Times New Roman" w:cs="Times New Roman"/>
          <w:bCs/>
          <w:sz w:val="24"/>
          <w:szCs w:val="24"/>
        </w:rPr>
        <w:t>ed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 xml:space="preserve"> to tip splitting</w:t>
      </w:r>
      <w:r w:rsidR="00A9226C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>and</w:t>
      </w:r>
      <w:r w:rsidR="001F26E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>d</w:t>
      </w:r>
      <w:r w:rsidR="004A7F5D" w:rsidRPr="00D32D8D">
        <w:rPr>
          <w:rFonts w:ascii="Times New Roman" w:hAnsi="Times New Roman" w:cs="Times New Roman"/>
          <w:bCs/>
          <w:sz w:val="24"/>
          <w:szCs w:val="24"/>
        </w:rPr>
        <w:t xml:space="preserve">evelopment </w:t>
      </w:r>
      <w:r w:rsidR="00450A1F" w:rsidRPr="00D32D8D">
        <w:rPr>
          <w:rFonts w:ascii="Times New Roman" w:hAnsi="Times New Roman" w:cs="Times New Roman"/>
          <w:bCs/>
          <w:sz w:val="24"/>
          <w:szCs w:val="24"/>
        </w:rPr>
        <w:t>of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 xml:space="preserve"> new branches</w:t>
      </w:r>
      <w:r w:rsidR="00FF5EB2" w:rsidRPr="00D32D8D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="00FF5EB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FF5EB2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A9226C" w:rsidRPr="00D32D8D">
        <w:rPr>
          <w:rFonts w:ascii="Times New Roman" w:hAnsi="Times New Roman" w:cs="Times New Roman"/>
          <w:bCs/>
          <w:sz w:val="24"/>
          <w:szCs w:val="24"/>
        </w:rPr>
        <w:t xml:space="preserve">, which was not observed in the </w:t>
      </w:r>
      <w:r w:rsidR="00B80831" w:rsidRPr="00D32D8D">
        <w:rPr>
          <w:rFonts w:ascii="Times New Roman" w:hAnsi="Times New Roman" w:cs="Times New Roman"/>
          <w:bCs/>
          <w:sz w:val="24"/>
          <w:szCs w:val="24"/>
        </w:rPr>
        <w:t xml:space="preserve">branched </w:t>
      </w:r>
      <w:r w:rsidR="00A9226C" w:rsidRPr="00D32D8D">
        <w:rPr>
          <w:rFonts w:ascii="Times New Roman" w:hAnsi="Times New Roman" w:cs="Times New Roman"/>
          <w:bCs/>
          <w:sz w:val="24"/>
          <w:szCs w:val="24"/>
        </w:rPr>
        <w:t>particl</w:t>
      </w:r>
      <w:r w:rsidR="006401FF" w:rsidRPr="00D32D8D">
        <w:rPr>
          <w:rFonts w:ascii="Times New Roman" w:hAnsi="Times New Roman" w:cs="Times New Roman"/>
          <w:bCs/>
          <w:sz w:val="24"/>
          <w:szCs w:val="24"/>
        </w:rPr>
        <w:t xml:space="preserve">es formed in the 250 nm </w:t>
      </w:r>
      <w:r w:rsidR="00512C44" w:rsidRPr="00D32D8D">
        <w:rPr>
          <w:rFonts w:ascii="Times New Roman" w:hAnsi="Times New Roman" w:cs="Times New Roman"/>
          <w:bCs/>
          <w:sz w:val="24"/>
          <w:szCs w:val="24"/>
        </w:rPr>
        <w:t>liquid cell</w:t>
      </w:r>
      <w:r w:rsidR="00C012D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9226C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4A7F5D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FF5EB2" w:rsidRPr="00D32D8D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A9226C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134740" w:rsidRPr="00D32D8D">
        <w:rPr>
          <w:rFonts w:ascii="Times New Roman" w:hAnsi="Times New Roman" w:cs="Times New Roman"/>
          <w:bCs/>
          <w:sz w:val="24"/>
          <w:szCs w:val="24"/>
        </w:rPr>
        <w:t>.</w:t>
      </w:r>
      <w:bookmarkStart w:id="37" w:name="_Hlk4365252"/>
      <w:bookmarkStart w:id="38" w:name="_Hlk4315197"/>
      <w:r w:rsidR="00A84E2F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bookmarkStart w:id="39" w:name="_Hlk4366103"/>
      <w:bookmarkEnd w:id="37"/>
      <w:r w:rsidR="00A66FB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We note </w:t>
      </w:r>
      <w:bookmarkEnd w:id="39"/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that </w: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t>electron-liquid interactions can cause complex fluid behaviours in the 100 nm cell and result in non-thermodynamic conditions and kinetic growth of the Au particles.</w:t>
      </w:r>
      <w:bookmarkStart w:id="40" w:name="_Hlk5307110"/>
      <w:r w:rsidR="00A33D6D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Evans&lt;/Author&gt;&lt;Year&gt;2011&lt;/Year&gt;&lt;RecNum&gt;29&lt;/RecNum&gt;&lt;DisplayText&gt;&lt;style face="superscript"&gt;25&lt;/style&gt;&lt;/DisplayText&gt;&lt;record&gt;&lt;rec-number&gt;29&lt;/rec-number&gt;&lt;foreign-keys&gt;&lt;key app="EN" db-id="922xs9f0pd5ptwerzf2xwxrk5fx2d5psxvvx"&gt;29&lt;/key&gt;&lt;/foreign-keys&gt;&lt;ref-type name="Journal Article"&gt;17&lt;/ref-type&gt;&lt;contributors&gt;&lt;authors&gt;&lt;author&gt;Evans, James E.&lt;/author&gt;&lt;author&gt;Jungjohann, Katherine L.&lt;/author&gt;&lt;author&gt;Browning, Nigel D.&lt;/author&gt;&lt;author&gt;Arslan, Ilke&lt;/author&gt;&lt;/authors&gt;&lt;/contributors&gt;&lt;titles&gt;&lt;title&gt;Controlled Growth of Nanoparticles from Solution with In Situ Liquid Transmission Electron Microscopy&lt;/title&gt;&lt;secondary-title&gt;Nano Letters&lt;/secondary-title&gt;&lt;/titles&gt;&lt;periodical&gt;&lt;full-title&gt;Nano Letters&lt;/full-title&gt;&lt;abbr-1&gt;Nano Lett.&lt;/abbr-1&gt;&lt;abbr-2&gt;Nano Lett&lt;/abbr-2&gt;&lt;/periodical&gt;&lt;pages&gt;2809-2813&lt;/pages&gt;&lt;volume&gt;11&lt;/volume&gt;&lt;number&gt;7&lt;/number&gt;&lt;dates&gt;&lt;year&gt;2011&lt;/year&gt;&lt;pub-dates&gt;&lt;date&gt;2011/07/13&lt;/date&gt;&lt;/pub-dates&gt;&lt;/dates&gt;&lt;publisher&gt;American Chemical Society&lt;/publisher&gt;&lt;isbn&gt;1530-6984&lt;/isbn&gt;&lt;urls&gt;&lt;related-urls&gt;&lt;url&gt;http://dx.doi.org/10.1021/nl201166k&lt;/url&gt;&lt;/related-urls&gt;&lt;/urls&gt;&lt;electronic-resource-num&gt;10.1021/nl201166k&lt;/electronic-resource-num&gt;&lt;/record&gt;&lt;/Cite&gt;&lt;/EndNote&gt;</w:instrText>
      </w:r>
      <w:r w:rsidR="00A33D6D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5</w:t>
      </w:r>
      <w:r w:rsidR="00A33D6D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41" w:name="_Hlk5310154"/>
      <w:r w:rsidR="006D201B" w:rsidRPr="00D32D8D">
        <w:rPr>
          <w:rFonts w:ascii="Times New Roman" w:hAnsi="Times New Roman" w:cs="Times New Roman"/>
          <w:bCs/>
          <w:sz w:val="24"/>
          <w:szCs w:val="24"/>
        </w:rPr>
        <w:t xml:space="preserve">The liquid flow may also assist Au nucleation </w:t>
      </w:r>
      <w:r w:rsidR="00F409CF" w:rsidRPr="00D32D8D">
        <w:rPr>
          <w:rFonts w:ascii="Times New Roman" w:hAnsi="Times New Roman" w:cs="Times New Roman"/>
          <w:bCs/>
          <w:sz w:val="24"/>
          <w:szCs w:val="24"/>
        </w:rPr>
        <w:t>and</w:t>
      </w:r>
      <w:r w:rsidR="006D201B" w:rsidRPr="00D32D8D">
        <w:rPr>
          <w:rFonts w:ascii="Times New Roman" w:hAnsi="Times New Roman" w:cs="Times New Roman"/>
          <w:bCs/>
          <w:sz w:val="24"/>
          <w:szCs w:val="24"/>
        </w:rPr>
        <w:t xml:space="preserve"> growth outside the irradiation area</w:t>
      </w:r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.</w:t>
      </w:r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bookmarkEnd w:id="41"/>
      <w:r w:rsidR="00641E5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bookmarkEnd w:id="40"/>
      <w:r w:rsidR="00CD1671" w:rsidRPr="00D32D8D">
        <w:rPr>
          <w:rFonts w:ascii="Times New Roman" w:hAnsi="Times New Roman" w:cs="Times New Roman"/>
          <w:bCs/>
          <w:sz w:val="24"/>
          <w:szCs w:val="24"/>
        </w:rPr>
        <w:t>For example, we observed occurrence of electron beam-induced ion diffusion under LCTEM, which produced Au seed particles at the periphery of the electron beam irradiation area (</w:t>
      </w:r>
      <w:r w:rsidR="00CD1671" w:rsidRPr="00D32D8D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t xml:space="preserve">). </w:t>
      </w:r>
      <w:bookmarkEnd w:id="38"/>
      <w:r w:rsidR="00CD1671" w:rsidRPr="00D32D8D">
        <w:rPr>
          <w:rFonts w:ascii="Times New Roman" w:hAnsi="Times New Roman" w:cs="Times New Roman"/>
          <w:bCs/>
          <w:sz w:val="24"/>
          <w:szCs w:val="24"/>
        </w:rPr>
        <w:t>This phenomenon has been reported to trigger nucleation and growth of lead sulphide</w:t>
      </w:r>
      <w:r w:rsidR="00435DB5" w:rsidRPr="00D32D8D">
        <w:rPr>
          <w:rFonts w:ascii="Times New Roman" w:hAnsi="Times New Roman" w:cs="Times New Roman"/>
          <w:bCs/>
          <w:sz w:val="24"/>
          <w:szCs w:val="24"/>
        </w:rPr>
        <w:t xml:space="preserve"> NPs</w: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t xml:space="preserve"> in a region surrounding the initial electron beam irradiation.</w: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Evans&lt;/Author&gt;&lt;Year&gt;2011&lt;/Year&gt;&lt;RecNum&gt;29&lt;/RecNum&gt;&lt;DisplayText&gt;&lt;style face="superscript"&gt;25&lt;/style&gt;&lt;/DisplayText&gt;&lt;record&gt;&lt;rec-number&gt;29&lt;/rec-number&gt;&lt;foreign-keys&gt;&lt;key app="EN" db-id="922xs9f0pd5ptwerzf2xwxrk5fx2d5psxvvx"&gt;29&lt;/key&gt;&lt;/foreign-keys&gt;&lt;ref-type name="Journal Article"&gt;17&lt;/ref-type&gt;&lt;contributors&gt;&lt;authors&gt;&lt;author&gt;Evans, James E.&lt;/author&gt;&lt;author&gt;Jungjohann, Katherine L.&lt;/author&gt;&lt;author&gt;Browning, Nigel D.&lt;/author&gt;&lt;author&gt;Arslan, Ilke&lt;/author&gt;&lt;/authors&gt;&lt;/contributors&gt;&lt;titles&gt;&lt;title&gt;Controlled Growth of Nanoparticles from Solution with In Situ Liquid Transmission Electron Microscopy&lt;/title&gt;&lt;secondary-title&gt;Nano Letters&lt;/secondary-title&gt;&lt;/titles&gt;&lt;periodical&gt;&lt;full-title&gt;Nano Letters&lt;/full-title&gt;&lt;abbr-1&gt;Nano Lett.&lt;/abbr-1&gt;&lt;abbr-2&gt;Nano Lett&lt;/abbr-2&gt;&lt;/periodical&gt;&lt;pages&gt;2809-2813&lt;/pages&gt;&lt;volume&gt;11&lt;/volume&gt;&lt;number&gt;7&lt;/number&gt;&lt;dates&gt;&lt;year&gt;2011&lt;/year&gt;&lt;pub-dates&gt;&lt;date&gt;2011/07/13&lt;/date&gt;&lt;/pub-dates&gt;&lt;/dates&gt;&lt;publisher&gt;American Chemical Society&lt;/publisher&gt;&lt;isbn&gt;1530-6984&lt;/isbn&gt;&lt;urls&gt;&lt;related-urls&gt;&lt;url&gt;http://dx.doi.org/10.1021/nl201166k&lt;/url&gt;&lt;/related-urls&gt;&lt;/urls&gt;&lt;electronic-resource-num&gt;10.1021/nl201166k&lt;/electronic-resource-num&gt;&lt;/record&gt;&lt;/Cite&gt;&lt;/EndNote&gt;</w:instrTex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5</w:t>
      </w:r>
      <w:r w:rsidR="00CD1671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5F33A82B" w14:textId="5A745673" w:rsidR="003B0387" w:rsidRPr="00D32D8D" w:rsidRDefault="008B21FC" w:rsidP="003B0387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noProof/>
          <w:sz w:val="24"/>
          <w:szCs w:val="24"/>
          <w:lang w:eastAsia="en-GB"/>
        </w:rPr>
        <w:drawing>
          <wp:inline distT="0" distB="0" distL="0" distR="0" wp14:anchorId="3C255F4E" wp14:editId="2194797D">
            <wp:extent cx="4476750" cy="223001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1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75" b="2151"/>
                    <a:stretch/>
                  </pic:blipFill>
                  <pic:spPr bwMode="auto">
                    <a:xfrm>
                      <a:off x="0" y="0"/>
                      <a:ext cx="4510715" cy="22469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C7528F" w14:textId="3B22D919" w:rsidR="003B0387" w:rsidRPr="00D32D8D" w:rsidRDefault="003B0387" w:rsidP="003B0387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2" w:name="_Hlk4506792"/>
      <w:r w:rsidRPr="00D32D8D">
        <w:rPr>
          <w:rFonts w:ascii="Times New Roman" w:hAnsi="Times New Roman" w:cs="Times New Roman"/>
          <w:b/>
          <w:bCs/>
          <w:sz w:val="24"/>
          <w:szCs w:val="24"/>
        </w:rPr>
        <w:t>Figure 4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Snapshots of </w:t>
      </w:r>
      <w:r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LCTEM show the formation of branched Au particles in the 100 nm liquid cell, where fast growth at the Au branches was observed</w:t>
      </w:r>
      <w:r w:rsidR="008B21FC" w:rsidRPr="00D32D8D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followed by splitting of the Au branches</w:t>
      </w:r>
      <w:r w:rsidR="008B21FC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Note that the Au seed particle at 0 sec was pre-formed on the liquid cell window. </w:t>
      </w:r>
      <w:r w:rsidR="008B21FC" w:rsidRPr="00D32D8D">
        <w:rPr>
          <w:rFonts w:ascii="Times New Roman" w:hAnsi="Times New Roman" w:cs="Times New Roman"/>
          <w:bCs/>
          <w:sz w:val="24"/>
          <w:szCs w:val="24"/>
        </w:rPr>
        <w:t>T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he splitting of the Au branches </w:t>
      </w:r>
      <w:r w:rsidR="008B21FC" w:rsidRPr="00D32D8D">
        <w:rPr>
          <w:rFonts w:ascii="Times New Roman" w:hAnsi="Times New Roman" w:cs="Times New Roman"/>
          <w:bCs/>
          <w:sz w:val="24"/>
          <w:szCs w:val="24"/>
        </w:rPr>
        <w:t>from 120 sec was indicated by arrows</w:t>
      </w:r>
      <w:r w:rsidR="00713F08" w:rsidRPr="00D32D8D">
        <w:rPr>
          <w:rFonts w:ascii="Times New Roman" w:hAnsi="Times New Roman" w:cs="Times New Roman"/>
          <w:bCs/>
          <w:sz w:val="24"/>
          <w:szCs w:val="24"/>
        </w:rPr>
        <w:t xml:space="preserve"> (s</w:t>
      </w:r>
      <w:r w:rsidRPr="00D32D8D">
        <w:rPr>
          <w:rFonts w:ascii="Times New Roman" w:hAnsi="Times New Roman" w:cs="Times New Roman"/>
          <w:bCs/>
          <w:sz w:val="24"/>
          <w:szCs w:val="24"/>
        </w:rPr>
        <w:t>cale bars: 500 nm</w:t>
      </w:r>
      <w:r w:rsidR="00713F08" w:rsidRPr="00D32D8D">
        <w:rPr>
          <w:rFonts w:ascii="Times New Roman" w:hAnsi="Times New Roman" w:cs="Times New Roman"/>
          <w:bCs/>
          <w:sz w:val="24"/>
          <w:szCs w:val="24"/>
        </w:rPr>
        <w:t>).</w:t>
      </w:r>
    </w:p>
    <w:bookmarkEnd w:id="42"/>
    <w:p w14:paraId="1FFA44F2" w14:textId="77777777" w:rsidR="003B0387" w:rsidRPr="00D32D8D" w:rsidRDefault="003B0387" w:rsidP="00463561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2E8F2BD3" w14:textId="0FAED4C3" w:rsidR="00121E4D" w:rsidRPr="00D32D8D" w:rsidRDefault="004A4B40" w:rsidP="00121E4D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As shown above</w:t>
      </w:r>
      <w:r w:rsidR="00406A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, the differences in </w:t>
      </w:r>
      <w:r w:rsidR="00366F1E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electron beam </w:t>
      </w:r>
      <w:r w:rsidR="007B2E0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irradiation-induced </w:t>
      </w:r>
      <w:r w:rsidR="00406A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Au growth was </w:t>
      </w:r>
      <w:r w:rsidR="000448B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primarily</w:t>
      </w:r>
      <w:r w:rsidR="00406A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caused by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changing the thicknes</w:t>
      </w:r>
      <w:r w:rsidR="00DF555B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s</w:t>
      </w:r>
      <w:r w:rsidR="003B038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(100 nm, 250 nm and 1 μm)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of</w:t>
      </w:r>
      <w:r w:rsidR="00406A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liquid cell</w:t>
      </w:r>
      <w:r w:rsidR="00153EAA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s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(</w:t>
      </w:r>
      <w:r w:rsidR="003B0387" w:rsidRPr="00D32D8D">
        <w:rPr>
          <w:rFonts w:ascii="Times New Roman" w:eastAsia="SimSun" w:hAnsi="Times New Roman" w:cs="Times New Roman"/>
          <w:b/>
          <w:bCs/>
          <w:sz w:val="24"/>
          <w:szCs w:val="24"/>
          <w:lang w:eastAsia="zh-CN"/>
        </w:rPr>
        <w:t>Figure 5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)</w:t>
      </w:r>
      <w:r w:rsidR="00153EAA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.</w:t>
      </w:r>
      <w:r w:rsidR="00406A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12069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All the LCTEM experiments were conducted </w:t>
      </w:r>
      <w:r w:rsidR="00120690" w:rsidRPr="00D32D8D">
        <w:rPr>
          <w:rFonts w:ascii="Times New Roman" w:hAnsi="Times New Roman" w:cs="Times New Roman"/>
          <w:bCs/>
          <w:sz w:val="24"/>
          <w:szCs w:val="24"/>
        </w:rPr>
        <w:t>under a constant flow (5 µL/min) of fresh HAuCl</w:t>
      </w:r>
      <w:r w:rsidR="00120690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120690" w:rsidRPr="00D32D8D">
        <w:rPr>
          <w:rFonts w:ascii="Times New Roman" w:hAnsi="Times New Roman" w:cs="Times New Roman"/>
          <w:bCs/>
          <w:sz w:val="24"/>
          <w:szCs w:val="24"/>
        </w:rPr>
        <w:t xml:space="preserve"> precursor solution under the same concentration. </w:t>
      </w:r>
      <w:r w:rsidR="0012069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By foregoing the use of templating surfactant molecules</w:t>
      </w:r>
      <w:r w:rsidR="0099600D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,</w:t>
      </w:r>
      <w:r w:rsidR="0012069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we sacrifice a degree of control over size and shape distribution</w:t>
      </w:r>
      <w:r w:rsidR="0099600D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of nanocrystals. However, with</w:t>
      </w:r>
      <w:r w:rsidR="0012069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our simplified approach, </w:t>
      </w:r>
      <w:r w:rsidR="0099600D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lastRenderedPageBreak/>
        <w:t xml:space="preserve">we can </w:t>
      </w:r>
      <w:r w:rsidR="00C17D0B" w:rsidRPr="00D32D8D">
        <w:rPr>
          <w:rFonts w:ascii="Times New Roman" w:hAnsi="Times New Roman" w:cs="Times New Roman"/>
          <w:bCs/>
          <w:sz w:val="24"/>
          <w:szCs w:val="24"/>
        </w:rPr>
        <w:t xml:space="preserve">propose three factors that may contribute to the formation of large branched Au particles in the 100 nm and 250 nm liquid cells. 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 xml:space="preserve">First, the twinning of nascent seed particles </w:t>
      </w:r>
      <w:r w:rsidR="0099600D" w:rsidRPr="00D32D8D">
        <w:rPr>
          <w:rFonts w:ascii="Times New Roman" w:hAnsi="Times New Roman" w:cs="Times New Roman"/>
          <w:bCs/>
          <w:sz w:val="24"/>
          <w:szCs w:val="24"/>
        </w:rPr>
        <w:t xml:space="preserve">formed in LCTEM 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821DA8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821DA8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S4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, S5 </w:t>
      </w:r>
      <w:r w:rsidR="0099600D" w:rsidRPr="00D32D8D">
        <w:rPr>
          <w:rFonts w:ascii="Times New Roman" w:hAnsi="Times New Roman" w:cs="Times New Roman"/>
          <w:b/>
          <w:bCs/>
          <w:sz w:val="24"/>
          <w:szCs w:val="24"/>
        </w:rPr>
        <w:t>and S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) increases lattice strain and provides symmetry breaking to induce anisotropic growth of branched Au particles</w:t>
      </w:r>
      <w:r w:rsidR="006D313E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b2huc29uPC9BdXRob3I+PFllYXI+MjAwMjwvWWVhcj48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Kb2huc29uPC9BdXRob3I+PFllYXI+MjAwMjwvWWVhcj48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7-59</w:t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D313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Second, the fast diffusion-limited growth of Au particles in thin liquid cells tends to induce anisotropic overgrowth, since the atomic addition is faster than diffusion along the low-energy facets (</w:t>
      </w:r>
      <w:r w:rsidR="00821DA8" w:rsidRPr="00D32D8D">
        <w:rPr>
          <w:rFonts w:ascii="Times New Roman" w:hAnsi="Times New Roman" w:cs="Times New Roman"/>
          <w:bCs/>
          <w:i/>
          <w:sz w:val="24"/>
          <w:szCs w:val="24"/>
        </w:rPr>
        <w:t>e.g.,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 xml:space="preserve"> {111}). 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>Oppositely, at lower growth rates, crystals may undergo relaxation during the growth process to minimise the total surface energy,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Zheng&lt;/Author&gt;&lt;Year&gt;2009&lt;/Year&gt;&lt;RecNum&gt;35&lt;/RecNum&gt;&lt;DisplayText&gt;&lt;style face="superscript"&gt;34&lt;/style&gt;&lt;/DisplayText&gt;&lt;record&gt;&lt;rec-number&gt;35&lt;/rec-number&gt;&lt;foreign-keys&gt;&lt;key app="EN" db-id="922xs9f0pd5ptwerzf2xwxrk5fx2d5psxvvx"&gt;35&lt;/key&gt;&lt;/foreign-keys&gt;&lt;ref-type name="Journal Article"&gt;17&lt;/ref-type&gt;&lt;contributors&gt;&lt;authors&gt;&lt;author&gt;Zheng, Haimei&lt;/author&gt;&lt;author&gt;Smith, Rachel K.&lt;/author&gt;&lt;author&gt;Jun, Young-wook&lt;/author&gt;&lt;author&gt;Kisielowski, Christian&lt;/author&gt;&lt;author&gt;Dahmen, Ulrich&lt;/author&gt;&lt;author&gt;Alivisatos, A. Paul&lt;/author&gt;&lt;/authors&gt;&lt;/contributors&gt;&lt;titles&gt;&lt;title&gt;Observation of Single Colloidal Platinum Nanocrystal Growth Trajectories&lt;/title&gt;&lt;secondary-title&gt;Science&lt;/secondary-title&gt;&lt;/titles&gt;&lt;periodical&gt;&lt;full-title&gt;Science&lt;/full-title&gt;&lt;abbr-1&gt;Science&lt;/abbr-1&gt;&lt;abbr-2&gt;Science&lt;/abbr-2&gt;&lt;/periodical&gt;&lt;pages&gt;1309-1312&lt;/pages&gt;&lt;volume&gt;324&lt;/volume&gt;&lt;number&gt;5932&lt;/number&gt;&lt;dates&gt;&lt;year&gt;2009&lt;/year&gt;&lt;/dates&gt;&lt;urls&gt;&lt;/urls&gt;&lt;electronic-resource-num&gt;10.1126/science.1172104&lt;/electronic-resource-num&gt;&lt;/record&gt;&lt;/Cite&gt;&lt;/EndNote&gt;</w:instrTex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34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 xml:space="preserve"> and likely form polyhedral structures with </w:t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  <w:t>high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 xml:space="preserve">-energy facets such as the </w:t>
      </w:r>
      <w:r w:rsidR="007B2E08" w:rsidRPr="00D32D8D">
        <w:rPr>
          <w:rFonts w:ascii="Times New Roman" w:hAnsi="Times New Roman" w:cs="Times New Roman"/>
        </w:rPr>
        <w:t>{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>100</w:t>
      </w:r>
      <w:r w:rsidR="007B2E08" w:rsidRPr="00D32D8D">
        <w:rPr>
          <w:rFonts w:ascii="Times New Roman" w:hAnsi="Times New Roman" w:cs="Times New Roman"/>
        </w:rPr>
        <w:t>}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7B2E08" w:rsidRPr="00D32D8D">
        <w:rPr>
          <w:rFonts w:ascii="Times New Roman" w:hAnsi="Times New Roman" w:cs="Times New Roman"/>
        </w:rPr>
        <w:t>{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>110</w:t>
      </w:r>
      <w:r w:rsidR="007B2E08" w:rsidRPr="00D32D8D">
        <w:rPr>
          <w:rFonts w:ascii="Times New Roman" w:hAnsi="Times New Roman" w:cs="Times New Roman"/>
        </w:rPr>
        <w:t xml:space="preserve">} 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>planes.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aW48L0F1dGhvcj48WWVhcj4yMDA1PC9ZZWFyPjxSZWNO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ZaW48L0F1dGhvcj48WWVhcj4yMDA1PC9ZZWFyPjxSZWNO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5, 66, 67</w:t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7B2E0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43" w:name="_Hlk4509089"/>
      <w:r w:rsidR="00821DA8" w:rsidRPr="00D32D8D">
        <w:rPr>
          <w:rFonts w:ascii="Times New Roman" w:hAnsi="Times New Roman" w:cs="Times New Roman"/>
          <w:bCs/>
          <w:sz w:val="24"/>
          <w:szCs w:val="24"/>
        </w:rPr>
        <w:t>Third, the lower number of Au seed particles</w:t>
      </w:r>
      <w:bookmarkEnd w:id="43"/>
      <w:r w:rsidR="00C466C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C3E2B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in </w:t>
      </w:r>
      <w:r w:rsidR="00DB4CE7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e </w:t>
      </w:r>
      <w:r w:rsidR="00CC3E2B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>100 nm cell</w:t>
      </w:r>
      <w:r w:rsidR="00C466C9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is another factor leading to anisotropic Au growth and the formation of larger particles (</w:t>
      </w:r>
      <w:r w:rsidR="00821DA8" w:rsidRPr="00D32D8D">
        <w:rPr>
          <w:rFonts w:ascii="Times New Roman" w:hAnsi="Times New Roman" w:cs="Times New Roman"/>
          <w:b/>
          <w:bCs/>
          <w:sz w:val="24"/>
          <w:szCs w:val="24"/>
        </w:rPr>
        <w:t>Figures 1</w:t>
      </w:r>
      <w:r w:rsidR="00961776" w:rsidRPr="00D32D8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821DA8" w:rsidRPr="00D32D8D">
        <w:rPr>
          <w:rFonts w:ascii="Times New Roman" w:hAnsi="Times New Roman" w:cs="Times New Roman"/>
          <w:b/>
          <w:bCs/>
          <w:sz w:val="24"/>
          <w:szCs w:val="24"/>
        </w:rPr>
        <w:t>, 3</w:t>
      </w:r>
      <w:r w:rsidR="00A87645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a and </w:t>
      </w:r>
      <w:r w:rsidR="00821DA8" w:rsidRPr="00D32D8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). According to the literature</w:t>
      </w:r>
      <w:r w:rsidR="00FB5073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czwvQXV0aG9yPjxZZWFyPjE5NzM8L1llYXI+PFJl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begin">
          <w:fldData xml:space="preserve">PEVuZE5vdGU+PENpdGU+PEF1dGhvcj5GcmVuczwvQXV0aG9yPjxZZWFyPjE5NzM8L1llYXI+PFJl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</w:fldData>
        </w:fldCha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.DATA </w:instrText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2, 68-70</w:t>
      </w:r>
      <w:r w:rsidR="00E82127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2749E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21DA8" w:rsidRPr="00D32D8D">
        <w:rPr>
          <w:rFonts w:ascii="Times New Roman" w:hAnsi="Times New Roman" w:cs="Times New Roman"/>
          <w:bCs/>
          <w:sz w:val="24"/>
          <w:szCs w:val="24"/>
        </w:rPr>
        <w:t>reducing the number of seed particles promotes anisotropy of gold nanorods and nanostars and increases the sizes of the branched Au structures.</w:t>
      </w:r>
      <w:r w:rsidR="00821DA8" w:rsidRPr="00D32D8D" w:rsidDel="00DF30D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A04F9" w:rsidRPr="00D32D8D">
        <w:rPr>
          <w:rFonts w:ascii="Times New Roman" w:hAnsi="Times New Roman" w:cs="Times New Roman"/>
          <w:bCs/>
          <w:sz w:val="24"/>
          <w:szCs w:val="24"/>
        </w:rPr>
        <w:t xml:space="preserve">It is therefore reasonable </w:t>
      </w:r>
      <w:r w:rsidR="003B1126" w:rsidRPr="00D32D8D">
        <w:rPr>
          <w:rFonts w:ascii="Times New Roman" w:hAnsi="Times New Roman" w:cs="Times New Roman"/>
          <w:bCs/>
          <w:sz w:val="24"/>
          <w:szCs w:val="24"/>
        </w:rPr>
        <w:t>that</w:t>
      </w:r>
      <w:r w:rsidR="005A04F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16D31" w:rsidRPr="00D32D8D">
        <w:rPr>
          <w:rFonts w:ascii="Times New Roman" w:hAnsi="Times New Roman" w:cs="Times New Roman"/>
          <w:bCs/>
          <w:sz w:val="24"/>
          <w:szCs w:val="24"/>
        </w:rPr>
        <w:t xml:space="preserve">large </w:t>
      </w:r>
      <w:r w:rsidR="005A04F9" w:rsidRPr="00D32D8D">
        <w:rPr>
          <w:rFonts w:ascii="Times New Roman" w:hAnsi="Times New Roman" w:cs="Times New Roman"/>
          <w:bCs/>
          <w:sz w:val="24"/>
          <w:szCs w:val="24"/>
        </w:rPr>
        <w:t>branched Au structures</w:t>
      </w:r>
      <w:r w:rsidR="003B1126" w:rsidRPr="00D32D8D">
        <w:rPr>
          <w:rFonts w:ascii="Times New Roman" w:hAnsi="Times New Roman" w:cs="Times New Roman"/>
          <w:bCs/>
          <w:sz w:val="24"/>
          <w:szCs w:val="24"/>
        </w:rPr>
        <w:t xml:space="preserve"> were the energetically favoured products</w:t>
      </w:r>
      <w:r w:rsidR="005A04F9" w:rsidRPr="00D32D8D">
        <w:rPr>
          <w:rFonts w:ascii="Times New Roman" w:hAnsi="Times New Roman" w:cs="Times New Roman"/>
          <w:bCs/>
          <w:sz w:val="24"/>
          <w:szCs w:val="24"/>
        </w:rPr>
        <w:t xml:space="preserve"> from diffusion</w:t>
      </w:r>
      <w:r w:rsidR="00701ECE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5A04F9" w:rsidRPr="00D32D8D">
        <w:rPr>
          <w:rFonts w:ascii="Times New Roman" w:hAnsi="Times New Roman" w:cs="Times New Roman"/>
          <w:bCs/>
          <w:sz w:val="24"/>
          <w:szCs w:val="24"/>
        </w:rPr>
        <w:t>limited growth when using thin liquid cells.</w:t>
      </w:r>
      <w:r w:rsidR="002E7DB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5BE0E7B" w14:textId="389B3FE6" w:rsidR="00A879D1" w:rsidRPr="00D32D8D" w:rsidRDefault="00835D31" w:rsidP="006457E0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4" w:name="_Hlk7458798"/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In particular, under </w:t>
      </w:r>
      <w:r w:rsidR="0079777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externally-controlled liquid</w:t>
      </w:r>
      <w:r w:rsidR="00E10B1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injection</w:t>
      </w:r>
      <w:r w:rsidR="0079777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,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the liquid flow rate in a thin cell</w: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B702BA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is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supposed to be higher than that in a thick cell</w:t>
      </w:r>
      <w:r w:rsidR="00C74C18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,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which subsequently removed the </w:t>
      </w:r>
      <w:r w:rsidRPr="00D32D8D">
        <w:rPr>
          <w:rFonts w:ascii="Times New Roman" w:hAnsi="Times New Roman" w:cs="Times New Roman"/>
          <w:sz w:val="24"/>
          <w:szCs w:val="24"/>
        </w:rPr>
        <w:t>radiation-induced Au</w:t>
      </w:r>
      <w:r w:rsidR="0015016D" w:rsidRPr="00D32D8D">
        <w:rPr>
          <w:rFonts w:ascii="Times New Roman" w:hAnsi="Times New Roman" w:cs="Times New Roman"/>
          <w:sz w:val="24"/>
          <w:szCs w:val="24"/>
        </w:rPr>
        <w:t>(0)</w:t>
      </w:r>
      <w:r w:rsidR="00535AEB" w:rsidRPr="00D32D8D">
        <w:rPr>
          <w:rFonts w:ascii="Times New Roman" w:hAnsi="Times New Roman" w:cs="Times New Roman"/>
          <w:sz w:val="24"/>
          <w:szCs w:val="24"/>
        </w:rPr>
        <w:t xml:space="preserve"> by the liquid flow</w: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.</w: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166F37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166F37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r w:rsidR="00F85A75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9132E3" w:rsidRPr="00D32D8D">
        <w:rPr>
          <w:rFonts w:ascii="Times New Roman" w:hAnsi="Times New Roman" w:cs="Times New Roman"/>
          <w:bCs/>
          <w:sz w:val="24"/>
          <w:szCs w:val="24"/>
        </w:rPr>
        <w:t xml:space="preserve">This </w:t>
      </w:r>
      <w:r w:rsidR="007B1C0E" w:rsidRPr="00D32D8D">
        <w:rPr>
          <w:rFonts w:ascii="Times New Roman" w:hAnsi="Times New Roman" w:cs="Times New Roman"/>
          <w:bCs/>
          <w:sz w:val="24"/>
          <w:szCs w:val="24"/>
        </w:rPr>
        <w:t xml:space="preserve">will </w:t>
      </w:r>
      <w:r w:rsidR="001A0C43" w:rsidRPr="00D32D8D">
        <w:rPr>
          <w:rFonts w:ascii="Times New Roman" w:hAnsi="Times New Roman" w:cs="Times New Roman"/>
          <w:bCs/>
          <w:sz w:val="24"/>
          <w:szCs w:val="24"/>
        </w:rPr>
        <w:t xml:space="preserve">reduce </w:t>
      </w:r>
      <w:r w:rsidR="007B1C0E" w:rsidRPr="00D32D8D">
        <w:rPr>
          <w:rFonts w:ascii="Times New Roman" w:hAnsi="Times New Roman" w:cs="Times New Roman"/>
          <w:bCs/>
          <w:sz w:val="24"/>
          <w:szCs w:val="24"/>
        </w:rPr>
        <w:t>the probability of Au seed formation in thin cells</w:t>
      </w:r>
      <w:r w:rsidR="001A0C43" w:rsidRPr="00D32D8D">
        <w:rPr>
          <w:rFonts w:ascii="Times New Roman" w:hAnsi="Times New Roman" w:cs="Times New Roman"/>
          <w:bCs/>
          <w:sz w:val="24"/>
          <w:szCs w:val="24"/>
        </w:rPr>
        <w:t xml:space="preserve"> and thereby lower the seed number</w:t>
      </w:r>
      <w:r w:rsidR="00B4325D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1A0C43" w:rsidRPr="00D32D8D">
        <w:rPr>
          <w:rFonts w:ascii="Times New Roman" w:hAnsi="Times New Roman" w:cs="Times New Roman"/>
          <w:bCs/>
          <w:sz w:val="24"/>
          <w:szCs w:val="24"/>
        </w:rPr>
        <w:t xml:space="preserve"> in solution</w:t>
      </w:r>
      <w:r w:rsidR="007B1C0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F0A7A" w:rsidRPr="00D32D8D">
        <w:rPr>
          <w:rFonts w:ascii="Times New Roman" w:hAnsi="Times New Roman" w:cs="Times New Roman"/>
          <w:bCs/>
          <w:sz w:val="24"/>
          <w:szCs w:val="24"/>
        </w:rPr>
        <w:t xml:space="preserve">as shown in </w:t>
      </w:r>
      <w:r w:rsidR="007B1C0E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7B1C0E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1a and 3a</w:t>
      </w:r>
      <w:r w:rsidR="009132E3" w:rsidRPr="00D32D8D">
        <w:rPr>
          <w:rFonts w:ascii="Times New Roman" w:hAnsi="Times New Roman" w:cs="Times New Roman"/>
          <w:bCs/>
          <w:sz w:val="24"/>
          <w:szCs w:val="24"/>
        </w:rPr>
        <w:t>.</w:t>
      </w:r>
      <w:bookmarkEnd w:id="44"/>
      <w:r w:rsidR="009132E3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60684" w:rsidRPr="00D32D8D">
        <w:rPr>
          <w:rFonts w:ascii="Times New Roman" w:hAnsi="Times New Roman" w:cs="Times New Roman"/>
          <w:bCs/>
          <w:sz w:val="24"/>
          <w:szCs w:val="24"/>
        </w:rPr>
        <w:t xml:space="preserve">Moreover, </w:t>
      </w:r>
      <w:r w:rsidR="00535AEB" w:rsidRPr="00D32D8D">
        <w:rPr>
          <w:rFonts w:ascii="Times New Roman" w:hAnsi="Times New Roman" w:cs="Times New Roman"/>
          <w:bCs/>
          <w:sz w:val="24"/>
          <w:szCs w:val="24"/>
        </w:rPr>
        <w:t>to reach the critical nucleus size to continue growth under such condition,</w:t>
      </w:r>
      <w:r w:rsidR="007B1C0E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6F5A" w:rsidRPr="00D32D8D">
        <w:rPr>
          <w:rFonts w:ascii="Times New Roman" w:hAnsi="Times New Roman" w:cs="Times New Roman"/>
          <w:bCs/>
          <w:sz w:val="24"/>
          <w:szCs w:val="24"/>
        </w:rPr>
        <w:t>the Au seed particles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35AEB" w:rsidRPr="00D32D8D">
        <w:rPr>
          <w:rFonts w:ascii="Times New Roman" w:hAnsi="Times New Roman" w:cs="Times New Roman"/>
          <w:bCs/>
          <w:sz w:val="24"/>
          <w:szCs w:val="24"/>
        </w:rPr>
        <w:t xml:space="preserve">were more </w:t>
      </w:r>
      <w:r w:rsidR="008F6F5A" w:rsidRPr="00D32D8D">
        <w:rPr>
          <w:rFonts w:ascii="Times New Roman" w:hAnsi="Times New Roman" w:cs="Times New Roman"/>
          <w:bCs/>
          <w:sz w:val="24"/>
          <w:szCs w:val="24"/>
        </w:rPr>
        <w:t>likely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 xml:space="preserve"> to </w:t>
      </w:r>
      <w:r w:rsidR="008F6F5A" w:rsidRPr="00D32D8D">
        <w:rPr>
          <w:rFonts w:ascii="Times New Roman" w:hAnsi="Times New Roman" w:cs="Times New Roman"/>
          <w:bCs/>
          <w:sz w:val="24"/>
          <w:szCs w:val="24"/>
        </w:rPr>
        <w:t>form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80A1D" w:rsidRPr="00D32D8D">
        <w:rPr>
          <w:rFonts w:ascii="Times New Roman" w:hAnsi="Times New Roman" w:cs="Times New Roman"/>
          <w:bCs/>
          <w:sz w:val="24"/>
          <w:szCs w:val="24"/>
        </w:rPr>
        <w:t>through</w:t>
      </w:r>
      <w:r w:rsidR="0071395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6F5A" w:rsidRPr="00D32D8D">
        <w:rPr>
          <w:rFonts w:ascii="Times New Roman" w:hAnsi="Times New Roman" w:cs="Times New Roman"/>
          <w:bCs/>
          <w:sz w:val="24"/>
          <w:szCs w:val="24"/>
        </w:rPr>
        <w:t xml:space="preserve">a rapid </w:t>
      </w:r>
      <w:r w:rsidR="00B90E71" w:rsidRPr="00D32D8D">
        <w:rPr>
          <w:rFonts w:ascii="Times New Roman" w:hAnsi="Times New Roman" w:cs="Times New Roman"/>
          <w:bCs/>
          <w:sz w:val="24"/>
          <w:szCs w:val="24"/>
        </w:rPr>
        <w:t>reaction</w:t>
      </w:r>
      <w:r w:rsidR="00FA3A99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85A75" w:rsidRPr="00D32D8D">
        <w:rPr>
          <w:rFonts w:ascii="Times New Roman" w:hAnsi="Times New Roman" w:cs="Times New Roman"/>
          <w:bCs/>
          <w:sz w:val="24"/>
          <w:szCs w:val="24"/>
        </w:rPr>
        <w:t xml:space="preserve">which </w:t>
      </w:r>
      <w:r w:rsidR="00535AEB" w:rsidRPr="00D32D8D">
        <w:rPr>
          <w:rFonts w:ascii="Times New Roman" w:hAnsi="Times New Roman" w:cs="Times New Roman"/>
          <w:bCs/>
          <w:sz w:val="24"/>
          <w:szCs w:val="24"/>
        </w:rPr>
        <w:t xml:space="preserve">favoured the formation of 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>fivefold or higher-fold twin</w:t>
      </w:r>
      <w:r w:rsidR="00A879D1" w:rsidRPr="00D32D8D">
        <w:rPr>
          <w:rFonts w:ascii="Times New Roman" w:hAnsi="Times New Roman" w:cs="Times New Roman"/>
          <w:bCs/>
          <w:sz w:val="24"/>
          <w:szCs w:val="24"/>
        </w:rPr>
        <w:t>ning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 xml:space="preserve"> of the seed particles (</w:t>
      </w:r>
      <w:r w:rsidR="00C56F2A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DF7368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C56F2A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1e, S4, </w:t>
      </w:r>
      <w:r w:rsidR="00B7413E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S5 </w:t>
      </w:r>
      <w:r w:rsidR="00C56F2A" w:rsidRPr="00D32D8D">
        <w:rPr>
          <w:rFonts w:ascii="Times New Roman" w:hAnsi="Times New Roman" w:cs="Times New Roman"/>
          <w:b/>
          <w:bCs/>
          <w:sz w:val="24"/>
          <w:szCs w:val="24"/>
        </w:rPr>
        <w:t>and S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10</w:t>
      </w:r>
      <w:r w:rsidR="00C56F2A" w:rsidRPr="00D32D8D">
        <w:rPr>
          <w:rFonts w:ascii="Times New Roman" w:hAnsi="Times New Roman" w:cs="Times New Roman"/>
          <w:bCs/>
          <w:sz w:val="24"/>
          <w:szCs w:val="24"/>
        </w:rPr>
        <w:t>).</w:t>
      </w:r>
      <w:r w:rsidR="00080A1D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Uyeda&lt;/Author&gt;&lt;Year&gt;1973&lt;/Year&gt;&lt;RecNum&gt;86&lt;/RecNum&gt;&lt;DisplayText&gt;&lt;style face="superscript"&gt;71, 72&lt;/style&gt;&lt;/DisplayText&gt;&lt;record&gt;&lt;rec-number&gt;86&lt;/rec-number&gt;&lt;foreign-keys&gt;&lt;key app="EN" db-id="922xs9f0pd5ptwerzf2xwxrk5fx2d5psxvvx"&gt;86&lt;/key&gt;&lt;/foreign-keys&gt;&lt;ref-type name="Journal Article"&gt;17&lt;/ref-type&gt;&lt;contributors&gt;&lt;authors&gt;&lt;author&gt;Uyeda, Natsu&lt;/author&gt;&lt;author&gt;Nishino, Misao&lt;/author&gt;&lt;author&gt;Suito, Eiji&lt;/author&gt;&lt;/authors&gt;&lt;/contributors&gt;&lt;titles&gt;&lt;title&gt;Nucleus interaction and fine structures of colloidal gold particles&lt;/title&gt;&lt;secondary-title&gt;Journal of Colloid and Interface Science&lt;/secondary-title&gt;&lt;/titles&gt;&lt;periodical&gt;&lt;full-title&gt;Journal of Colloid and Interface Science&lt;/full-title&gt;&lt;abbr-1&gt;J. Colloid Interface Sci.&lt;/abbr-1&gt;&lt;abbr-2&gt;J Colloid Interface Sci&lt;/abbr-2&gt;&lt;abbr-3&gt;Journal of Colloid &amp;amp; Interface Science&lt;/abbr-3&gt;&lt;/periodical&gt;&lt;pages&gt;264-276&lt;/pages&gt;&lt;volume&gt;43&lt;/volume&gt;&lt;number&gt;2&lt;/number&gt;&lt;dates&gt;&lt;year&gt;1973&lt;/year&gt;&lt;pub-dates&gt;&lt;date&gt;1973/05/01/&lt;/date&gt;&lt;/pub-dates&gt;&lt;/dates&gt;&lt;isbn&gt;0021-9797&lt;/isbn&gt;&lt;urls&gt;&lt;related-urls&gt;&lt;url&gt;http://www.sciencedirect.com/science/article/pii/0021979773903743&lt;/url&gt;&lt;/related-urls&gt;&lt;/urls&gt;&lt;electronic-resource-num&gt;https://doi.org/10.1016/0021-9797(73)90374-3&lt;/electronic-resource-num&gt;&lt;/record&gt;&lt;/Cite&gt;&lt;Cite&gt;&lt;Author&gt;Hofmeister&lt;/Author&gt;&lt;Year&gt;2004&lt;/Year&gt;&lt;RecNum&gt;87&lt;/RecNum&gt;&lt;record&gt;&lt;rec-number&gt;87&lt;/rec-number&gt;&lt;foreign-keys&gt;&lt;key app="EN" db-id="922xs9f0pd5ptwerzf2xwxrk5fx2d5psxvvx"&gt;87&lt;/key&gt;&lt;/foreign-keys&gt;&lt;ref-type name="Encyclopedia"&gt;53&lt;/ref-type&gt;&lt;contributors&gt;&lt;authors&gt;&lt;author&gt;H. Hofmeister&lt;/author&gt;&lt;/authors&gt;&lt;secondary-authors&gt;&lt;author&gt;H. Naiwa&lt;/author&gt;&lt;/secondary-authors&gt;&lt;/contributors&gt;&lt;titles&gt;&lt;title&gt;Fivefold Twinned Nanoparticles&lt;/title&gt;&lt;secondary-title&gt;Handbook of Nanotechnology&lt;/secondary-title&gt;&lt;/titles&gt;&lt;dates&gt;&lt;year&gt;2004&lt;/year&gt;&lt;/dates&gt;&lt;pub-location&gt;California, USA&lt;/pub-location&gt;&lt;publisher&gt;American Scientific Publishers&lt;/publisher&gt;&lt;urls&gt;&lt;/urls&gt;&lt;/record&gt;&lt;/Cite&gt;&lt;/EndNote&gt;</w:instrText>
      </w:r>
      <w:r w:rsidR="00080A1D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71, 72</w:t>
      </w:r>
      <w:r w:rsidR="00080A1D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8B7618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45" w:name="_Hlk4509397"/>
      <w:r w:rsidR="00B21EE4" w:rsidRPr="00D32D8D">
        <w:rPr>
          <w:rFonts w:ascii="Times New Roman" w:hAnsi="Times New Roman" w:cs="Times New Roman"/>
          <w:bCs/>
          <w:sz w:val="24"/>
          <w:szCs w:val="24"/>
        </w:rPr>
        <w:t>However, f</w:t>
      </w:r>
      <w:r w:rsidR="008B7618" w:rsidRPr="00D32D8D">
        <w:rPr>
          <w:rFonts w:ascii="Times New Roman" w:hAnsi="Times New Roman" w:cs="Times New Roman"/>
          <w:bCs/>
          <w:sz w:val="24"/>
          <w:szCs w:val="24"/>
        </w:rPr>
        <w:t xml:space="preserve">urther </w:t>
      </w:r>
      <w:r w:rsidR="001A0C43" w:rsidRPr="00D32D8D">
        <w:rPr>
          <w:rFonts w:ascii="Times New Roman" w:hAnsi="Times New Roman" w:cs="Times New Roman"/>
          <w:bCs/>
          <w:sz w:val="24"/>
          <w:szCs w:val="24"/>
        </w:rPr>
        <w:t>studies are required to reveal</w:t>
      </w:r>
      <w:r w:rsidR="008B7618" w:rsidRPr="00D32D8D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B21EE4" w:rsidRPr="00D32D8D">
        <w:rPr>
          <w:rFonts w:ascii="Times New Roman" w:hAnsi="Times New Roman" w:cs="Times New Roman"/>
          <w:bCs/>
          <w:sz w:val="24"/>
          <w:szCs w:val="24"/>
        </w:rPr>
        <w:t xml:space="preserve">effect of </w:t>
      </w:r>
      <w:r w:rsidR="008B7618" w:rsidRPr="00D32D8D">
        <w:rPr>
          <w:rFonts w:ascii="Times New Roman" w:hAnsi="Times New Roman" w:cs="Times New Roman"/>
          <w:bCs/>
          <w:sz w:val="24"/>
          <w:szCs w:val="24"/>
        </w:rPr>
        <w:t>internal and external flow rates</w:t>
      </w:r>
      <w:r w:rsidR="00B21EE4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61E78" w:rsidRPr="00D32D8D">
        <w:rPr>
          <w:rFonts w:ascii="Times New Roman" w:hAnsi="Times New Roman" w:cs="Times New Roman"/>
          <w:bCs/>
          <w:sz w:val="24"/>
          <w:szCs w:val="24"/>
        </w:rPr>
        <w:t xml:space="preserve">of the open flow system </w:t>
      </w:r>
      <w:r w:rsidR="00B21EE4" w:rsidRPr="00D32D8D">
        <w:rPr>
          <w:rFonts w:ascii="Times New Roman" w:hAnsi="Times New Roman" w:cs="Times New Roman"/>
          <w:bCs/>
          <w:sz w:val="24"/>
          <w:szCs w:val="24"/>
        </w:rPr>
        <w:t>toward NP nucleation and growth kinetics</w:t>
      </w:r>
      <w:r w:rsidR="008B7618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bookmarkEnd w:id="45"/>
    <w:p w14:paraId="70D1EFED" w14:textId="68E86CBB" w:rsidR="00356F7F" w:rsidRPr="00D32D8D" w:rsidDel="0052733E" w:rsidRDefault="00423032" w:rsidP="008E050F">
      <w:pPr>
        <w:spacing w:after="0" w:line="360" w:lineRule="auto"/>
        <w:ind w:firstLine="720"/>
        <w:jc w:val="both"/>
        <w:rPr>
          <w:rFonts w:ascii="Times New Roman" w:eastAsia="SimSun" w:hAnsi="Times New Roman" w:cs="Times New Roman"/>
          <w:bCs/>
          <w:sz w:val="24"/>
          <w:szCs w:val="24"/>
          <w:lang w:eastAsia="zh-CN"/>
        </w:rPr>
      </w:pP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One may </w:t>
      </w:r>
      <w:r w:rsidR="0080799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also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argue that</w:t>
      </w:r>
      <w:r w:rsidR="00422061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9B10AF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the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concentration of</w:t>
      </w:r>
      <w:r w:rsidR="00422061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the m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ain reducing species</w:t>
      </w:r>
      <w:r w:rsidR="00422061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,</w:t>
      </w:r>
      <m:oMath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  <w:lang w:eastAsia="zh-CN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could</w:t>
      </w:r>
      <w:r w:rsidR="00807999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vary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when changing the size of the liquid cells. This possibility </w:t>
      </w:r>
      <w:r w:rsidR="00422061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could </w:t>
      </w:r>
      <w:r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>be excluded since</w:t>
      </w:r>
      <w:bookmarkStart w:id="46" w:name="_Hlk522182548"/>
      <w:r w:rsidR="00EE7CEB" w:rsidRPr="00D32D8D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bookmarkEnd w:id="46"/>
      <w:r w:rsidR="00EE7CEB" w:rsidRPr="00D32D8D">
        <w:rPr>
          <w:rFonts w:ascii="Times New Roman" w:hAnsi="Times New Roman" w:cs="Times New Roman"/>
          <w:sz w:val="24"/>
          <w:szCs w:val="24"/>
        </w:rPr>
        <w:t xml:space="preserve"> were majorly generated at a distance of approximately 10 nm or less </w:t>
      </w:r>
      <w:r w:rsidR="007C30C7">
        <w:rPr>
          <w:rFonts w:ascii="Times New Roman" w:hAnsi="Times New Roman" w:cs="Times New Roman"/>
          <w:sz w:val="24"/>
          <w:szCs w:val="24"/>
        </w:rPr>
        <w:t>from</w:t>
      </w:r>
      <w:r w:rsidR="00EE7CEB" w:rsidRPr="00D32D8D">
        <w:rPr>
          <w:rFonts w:ascii="Times New Roman" w:hAnsi="Times New Roman" w:cs="Times New Roman"/>
          <w:sz w:val="24"/>
          <w:szCs w:val="24"/>
        </w:rPr>
        <w:t xml:space="preserve"> the </w:t>
      </w:r>
      <w:r w:rsidR="00EE7CEB" w:rsidRPr="00D32D8D">
        <w:rPr>
          <w:rFonts w:ascii="Times New Roman" w:hAnsi="Times New Roman" w:cs="Times New Roman"/>
          <w:bCs/>
          <w:sz w:val="24"/>
          <w:szCs w:val="24"/>
        </w:rPr>
        <w:t>Si</w:t>
      </w:r>
      <w:r w:rsidR="00EE7CEB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EE7CEB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EE7CEB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EE7CEB" w:rsidRPr="00D32D8D">
        <w:rPr>
          <w:rFonts w:ascii="Times New Roman" w:hAnsi="Times New Roman" w:cs="Times New Roman"/>
          <w:bCs/>
          <w:sz w:val="24"/>
          <w:szCs w:val="24"/>
        </w:rPr>
        <w:t xml:space="preserve"> window</w:t>
      </w:r>
      <w:r w:rsidR="00EE7CEB" w:rsidRPr="00D32D8D">
        <w:rPr>
          <w:rFonts w:ascii="Times New Roman" w:hAnsi="Times New Roman" w:cs="Times New Roman"/>
          <w:sz w:val="24"/>
          <w:szCs w:val="24"/>
        </w:rPr>
        <w:t>/liquid interface</w:t>
      </w:r>
      <w:r w:rsidR="00422061" w:rsidRPr="00D32D8D">
        <w:rPr>
          <w:rFonts w:ascii="Times New Roman" w:hAnsi="Times New Roman" w:cs="Times New Roman"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sz w:val="24"/>
          <w:szCs w:val="24"/>
        </w:rPr>
        <w:t xml:space="preserve">and </w:t>
      </w:r>
      <w:r w:rsidR="00422061" w:rsidRPr="00D32D8D">
        <w:rPr>
          <w:rFonts w:ascii="Times New Roman" w:hAnsi="Times New Roman" w:cs="Times New Roman"/>
          <w:sz w:val="24"/>
          <w:szCs w:val="24"/>
        </w:rPr>
        <w:t xml:space="preserve">therefore independent of the </w:t>
      </w:r>
      <w:r w:rsidRPr="00D32D8D">
        <w:rPr>
          <w:rFonts w:ascii="Times New Roman" w:hAnsi="Times New Roman" w:cs="Times New Roman"/>
          <w:sz w:val="24"/>
          <w:szCs w:val="24"/>
        </w:rPr>
        <w:t>thickness</w:t>
      </w:r>
      <w:r w:rsidR="00422061" w:rsidRPr="00D32D8D">
        <w:rPr>
          <w:rFonts w:ascii="Times New Roman" w:hAnsi="Times New Roman" w:cs="Times New Roman"/>
          <w:sz w:val="24"/>
          <w:szCs w:val="24"/>
        </w:rPr>
        <w:t>es</w:t>
      </w:r>
      <w:r w:rsidRPr="00D32D8D">
        <w:rPr>
          <w:rFonts w:ascii="Times New Roman" w:hAnsi="Times New Roman" w:cs="Times New Roman"/>
          <w:sz w:val="24"/>
          <w:szCs w:val="24"/>
        </w:rPr>
        <w:t xml:space="preserve"> of</w:t>
      </w:r>
      <w:r w:rsidR="00094982" w:rsidRPr="00D32D8D">
        <w:rPr>
          <w:rFonts w:ascii="Times New Roman" w:hAnsi="Times New Roman" w:cs="Times New Roman"/>
          <w:sz w:val="24"/>
          <w:szCs w:val="24"/>
        </w:rPr>
        <w:t xml:space="preserve"> the</w:t>
      </w:r>
      <w:r w:rsidRPr="00D32D8D">
        <w:rPr>
          <w:rFonts w:ascii="Times New Roman" w:hAnsi="Times New Roman" w:cs="Times New Roman"/>
          <w:sz w:val="24"/>
          <w:szCs w:val="24"/>
        </w:rPr>
        <w:t xml:space="preserve"> liquid cells </w:t>
      </w:r>
      <w:r w:rsidR="00422061" w:rsidRPr="00D32D8D">
        <w:rPr>
          <w:rFonts w:ascii="Times New Roman" w:hAnsi="Times New Roman" w:cs="Times New Roman"/>
          <w:sz w:val="24"/>
          <w:szCs w:val="24"/>
        </w:rPr>
        <w:t xml:space="preserve">that were much larger </w:t>
      </w:r>
      <w:r w:rsidR="00195704" w:rsidRPr="00D32D8D">
        <w:rPr>
          <w:rFonts w:ascii="Times New Roman" w:hAnsi="Times New Roman" w:cs="Times New Roman"/>
          <w:sz w:val="24"/>
          <w:szCs w:val="24"/>
        </w:rPr>
        <w:t xml:space="preserve">than </w:t>
      </w:r>
      <w:r w:rsidR="00422061" w:rsidRPr="00D32D8D">
        <w:rPr>
          <w:rFonts w:ascii="Times New Roman" w:hAnsi="Times New Roman" w:cs="Times New Roman"/>
          <w:sz w:val="24"/>
          <w:szCs w:val="24"/>
        </w:rPr>
        <w:t>the size</w:t>
      </w:r>
      <w:r w:rsidR="00EE7CEB" w:rsidRPr="00D32D8D">
        <w:rPr>
          <w:rFonts w:ascii="Times New Roman" w:hAnsi="Times New Roman" w:cs="Times New Roman"/>
          <w:sz w:val="24"/>
          <w:szCs w:val="24"/>
        </w:rPr>
        <w:t>.</w:t>
      </w:r>
      <w:r w:rsidR="00EE7CEB" w:rsidRPr="00D32D8D">
        <w:rPr>
          <w:rFonts w:ascii="Times New Roman" w:hAnsi="Times New Roman" w:cs="Times New Roman"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pta&lt;/Author&gt;&lt;Year&gt;2018&lt;/Year&gt;&lt;RecNum&gt;102&lt;/RecNum&gt;&lt;DisplayText&gt;&lt;style face="superscript"&gt;73, 74&lt;/style&gt;&lt;/DisplayText&gt;&lt;record&gt;&lt;rec-number&gt;102&lt;/rec-number&gt;&lt;foreign-keys&gt;&lt;key app="EN" db-id="2rdxwapzg90zzle0dznpddrsefp2e9f9srzr" timestamp="1534432959"&gt;102&lt;/key&gt;&lt;/foreign-keys&gt;&lt;ref-type name="Journal Article"&gt;17&lt;/ref-type&gt;&lt;contributors&gt;&lt;authors&gt;&lt;author&gt;Gupta, Tanya&lt;/author&gt;&lt;author&gt;Schneider, Nicholas M.&lt;/author&gt;&lt;author&gt;Park, Jeung Hun&lt;/author&gt;&lt;author&gt;Steingart, Dan&lt;/author&gt;&lt;author&gt;Ross, Frances M.&lt;/author&gt;&lt;/authors&gt;&lt;/contributors&gt;&lt;titles&gt;&lt;title&gt;Spatially dependent dose rate in liquid cell transmission electron microscopy&lt;/title&gt;&lt;secondary-title&gt;Nanoscale&lt;/secondary-title&gt;&lt;/titles&gt;&lt;periodical&gt;&lt;full-title&gt;Nanoscale&lt;/full-title&gt;&lt;/periodical&gt;&lt;pages&gt;7702-7710&lt;/pages&gt;&lt;volume&gt;10&lt;/volume&gt;&lt;number&gt;16&lt;/number&gt;&lt;dates&gt;&lt;year&gt;2018&lt;/year&gt;&lt;/dates&gt;&lt;publisher&gt;The Royal Society of Chemistry&lt;/publisher&gt;&lt;isbn&gt;2040-3364&lt;/isbn&gt;&lt;work-type&gt;10.1039/C8NR01935E&lt;/work-type&gt;&lt;urls&gt;&lt;related-urls&gt;&lt;url&gt;http://dx.doi.org/10.1039/C8NR01935E&lt;/url&gt;&lt;/related-urls&gt;&lt;/urls&gt;&lt;electronic-resource-num&gt;10.1039/C8NR01935E&lt;/electronic-resource-num&gt;&lt;/record&gt;&lt;/Cite&gt;&lt;Cite&gt;&lt;Author&gt;Berger&lt;/Author&gt;&lt;Year&gt;1988&lt;/Year&gt;&lt;RecNum&gt;111&lt;/RecNum&gt;&lt;record&gt;&lt;rec-number&gt;111&lt;/rec-number&gt;&lt;foreign-keys&gt;&lt;key app="EN" db-id="2rdxwapzg90zzle0dznpddrsefp2e9f9srzr" timestamp="1535153127"&gt;111&lt;/key&gt;&lt;/foreign-keys&gt;&lt;ref-type name="Book"&gt;6&lt;/ref-type&gt;&lt;contributors&gt;&lt;authors&gt;&lt;author&gt;Berger, J., Coursey, J. S., Zucker, M. A., Chang, J.&lt;/author&gt;&lt;/authors&gt;&lt;/contributors&gt;&lt;titles&gt;&lt;title&gt;Stopping-Power &amp;amp; Range Tables for Electrons, Protons, and Helium Ions&lt;/title&gt;&lt;/titles&gt;&lt;dates&gt;&lt;year&gt;1988&lt;/year&gt;&lt;/dates&gt;&lt;publisher&gt;NIST&lt;/publisher&gt;&lt;urls&gt;&lt;/urls&gt;&lt;/record&gt;&lt;/Cite&gt;&lt;/EndNote&gt;</w:instrText>
      </w:r>
      <w:r w:rsidR="00EE7CEB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73, 74</w:t>
      </w:r>
      <w:r w:rsidR="00EE7CEB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EE7CEB" w:rsidRPr="00D32D8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9DFA22" w14:textId="04577AB4" w:rsidR="002D5284" w:rsidRPr="00D32D8D" w:rsidDel="008C0408" w:rsidRDefault="00CA3A0F" w:rsidP="00D27896">
      <w:pPr>
        <w:spacing w:after="0"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noProof/>
          <w:sz w:val="16"/>
          <w:szCs w:val="16"/>
          <w:lang w:eastAsia="en-GB"/>
        </w:rPr>
        <w:lastRenderedPageBreak/>
        <w:drawing>
          <wp:inline distT="0" distB="0" distL="0" distR="0" wp14:anchorId="2B0AFAE6" wp14:editId="70E2D361">
            <wp:extent cx="4057650" cy="255526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2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1" r="2480"/>
                    <a:stretch/>
                  </pic:blipFill>
                  <pic:spPr bwMode="auto">
                    <a:xfrm>
                      <a:off x="0" y="0"/>
                      <a:ext cx="4065477" cy="25601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91C95D" w14:textId="728842A1" w:rsidR="00211AEC" w:rsidRPr="00D32D8D" w:rsidRDefault="00CA057A" w:rsidP="00211AEC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CD238C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5 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>(a) Schematic view shows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the proposed </w:t>
      </w:r>
      <w:r w:rsidR="00B235B1" w:rsidRPr="00D32D8D">
        <w:rPr>
          <w:rFonts w:ascii="Times New Roman" w:hAnsi="Times New Roman" w:cs="Times New Roman"/>
          <w:bCs/>
          <w:sz w:val="24"/>
          <w:szCs w:val="24"/>
        </w:rPr>
        <w:t xml:space="preserve">relationship between 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>liquid thickness</w:t>
      </w:r>
      <w:r w:rsidR="00B235B1" w:rsidRPr="00D32D8D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4B2D5A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Au growth rate </w:t>
      </w:r>
      <w:r w:rsidR="00B235B1" w:rsidRPr="00D32D8D">
        <w:rPr>
          <w:rFonts w:ascii="Times New Roman" w:hAnsi="Times New Roman" w:cs="Times New Roman"/>
          <w:bCs/>
          <w:sz w:val="24"/>
          <w:szCs w:val="24"/>
        </w:rPr>
        <w:t xml:space="preserve">as well as the 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final particle morphology. </w:t>
      </w:r>
      <w:r w:rsidR="004B2D5A" w:rsidRPr="00D32D8D">
        <w:rPr>
          <w:rFonts w:ascii="Times New Roman" w:hAnsi="Times New Roman" w:cs="Times New Roman"/>
          <w:bCs/>
          <w:sz w:val="24"/>
          <w:szCs w:val="24"/>
        </w:rPr>
        <w:t>D</w:t>
      </w:r>
      <w:r w:rsidR="004B2D5A" w:rsidRPr="00D32D8D">
        <w:rPr>
          <w:rFonts w:ascii="Times New Roman" w:hAnsi="Times New Roman" w:cs="Times New Roman"/>
          <w:sz w:val="24"/>
          <w:szCs w:val="24"/>
        </w:rPr>
        <w:t>iffusion</w:t>
      </w:r>
      <w:r w:rsidR="00701ECE" w:rsidRPr="00D32D8D">
        <w:rPr>
          <w:rFonts w:ascii="Times New Roman" w:hAnsi="Times New Roman" w:cs="Times New Roman"/>
          <w:sz w:val="24"/>
          <w:szCs w:val="24"/>
        </w:rPr>
        <w:t>-</w:t>
      </w:r>
      <w:r w:rsidR="004B2D5A" w:rsidRPr="00D32D8D">
        <w:rPr>
          <w:rFonts w:ascii="Times New Roman" w:hAnsi="Times New Roman" w:cs="Times New Roman"/>
          <w:sz w:val="24"/>
          <w:szCs w:val="24"/>
        </w:rPr>
        <w:t xml:space="preserve">limited growth into branched Au particles in thin liquid cells is proposed to be due to the lower number of </w:t>
      </w:r>
      <w:r w:rsidR="00E56418" w:rsidRPr="00D32D8D">
        <w:rPr>
          <w:rFonts w:ascii="Times New Roman" w:hAnsi="Times New Roman" w:cs="Times New Roman"/>
          <w:sz w:val="24"/>
          <w:szCs w:val="24"/>
        </w:rPr>
        <w:t xml:space="preserve">Au </w:t>
      </w:r>
      <w:r w:rsidR="004B2D5A" w:rsidRPr="00D32D8D">
        <w:rPr>
          <w:rFonts w:ascii="Times New Roman" w:hAnsi="Times New Roman" w:cs="Times New Roman"/>
          <w:sz w:val="24"/>
          <w:szCs w:val="24"/>
        </w:rPr>
        <w:t xml:space="preserve">seed particles and enhanced ion diffusion. 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>(b</w:t>
      </w:r>
      <w:r w:rsidR="00210E74" w:rsidRPr="00D32D8D">
        <w:rPr>
          <w:rFonts w:ascii="Times New Roman" w:hAnsi="Times New Roman" w:cs="Times New Roman"/>
          <w:bCs/>
          <w:sz w:val="24"/>
          <w:szCs w:val="24"/>
        </w:rPr>
        <w:t>−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d) </w:t>
      </w:r>
      <w:r w:rsidR="00705352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LCTEM </w:t>
      </w:r>
      <w:r w:rsidR="005B70E8" w:rsidRPr="00D32D8D">
        <w:rPr>
          <w:rFonts w:ascii="Times New Roman" w:hAnsi="Times New Roman" w:cs="Times New Roman"/>
          <w:bCs/>
          <w:sz w:val="24"/>
          <w:szCs w:val="24"/>
        </w:rPr>
        <w:t>i</w:t>
      </w:r>
      <w:r w:rsidR="00610571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mages of different Au morphologies 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>formed during</w:t>
      </w:r>
      <w:r w:rsidR="00610571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the </w:t>
      </w:r>
      <w:r w:rsidR="00610571" w:rsidRPr="00D32D8D" w:rsidDel="008C0408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705352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experiment</w:t>
      </w:r>
      <w:r w:rsidR="00610571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using varied thickness</w:t>
      </w:r>
      <w:r w:rsidR="00A25E75" w:rsidRPr="00D32D8D" w:rsidDel="008C0408">
        <w:rPr>
          <w:rFonts w:ascii="Times New Roman" w:hAnsi="Times New Roman" w:cs="Times New Roman"/>
          <w:bCs/>
          <w:sz w:val="24"/>
          <w:szCs w:val="24"/>
        </w:rPr>
        <w:t>es</w:t>
      </w:r>
      <w:r w:rsidR="00705352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of the </w:t>
      </w:r>
      <w:r w:rsidR="00AB5CD8" w:rsidRPr="00D32D8D">
        <w:rPr>
          <w:rFonts w:ascii="Times New Roman" w:hAnsi="Times New Roman" w:cs="Times New Roman"/>
          <w:bCs/>
          <w:sz w:val="24"/>
          <w:szCs w:val="24"/>
        </w:rPr>
        <w:t xml:space="preserve">liquid cell </w:t>
      </w:r>
      <w:r w:rsidR="00705352" w:rsidRPr="00D32D8D" w:rsidDel="008C0408">
        <w:rPr>
          <w:rFonts w:ascii="Times New Roman" w:hAnsi="Times New Roman" w:cs="Times New Roman"/>
          <w:bCs/>
          <w:sz w:val="24"/>
          <w:szCs w:val="24"/>
        </w:rPr>
        <w:t>spacers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>: (b) 100 nm</w:t>
      </w:r>
      <w:r w:rsidR="009E2891" w:rsidRPr="00D32D8D">
        <w:rPr>
          <w:rFonts w:ascii="Times New Roman" w:hAnsi="Times New Roman" w:cs="Times New Roman"/>
          <w:bCs/>
          <w:sz w:val="24"/>
          <w:szCs w:val="24"/>
        </w:rPr>
        <w:t xml:space="preserve"> (scale bar: 1 </w:t>
      </w:r>
      <w:r w:rsidR="009E2891" w:rsidRPr="00D32D8D" w:rsidDel="008C0408">
        <w:rPr>
          <w:rFonts w:ascii="Times New Roman" w:hAnsi="Times New Roman" w:cs="Times New Roman"/>
          <w:bCs/>
          <w:sz w:val="24"/>
          <w:szCs w:val="24"/>
        </w:rPr>
        <w:t>μm</w:t>
      </w:r>
      <w:r w:rsidR="009E2891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>, (c) 250 nm</w:t>
      </w:r>
      <w:r w:rsidR="009E2891" w:rsidRPr="00D32D8D">
        <w:rPr>
          <w:rFonts w:ascii="Times New Roman" w:hAnsi="Times New Roman" w:cs="Times New Roman"/>
          <w:bCs/>
          <w:sz w:val="24"/>
          <w:szCs w:val="24"/>
        </w:rPr>
        <w:t xml:space="preserve"> (s</w:t>
      </w:r>
      <w:r w:rsidR="009E2891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cale bar: </w:t>
      </w:r>
      <w:r w:rsidR="0055134C" w:rsidRPr="00D32D8D">
        <w:rPr>
          <w:rFonts w:ascii="Times New Roman" w:hAnsi="Times New Roman" w:cs="Times New Roman"/>
          <w:bCs/>
          <w:sz w:val="24"/>
          <w:szCs w:val="24"/>
        </w:rPr>
        <w:t>500</w:t>
      </w:r>
      <w:r w:rsidR="009E2891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5134C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9E2891" w:rsidRPr="00D32D8D" w:rsidDel="008C0408">
        <w:rPr>
          <w:rFonts w:ascii="Times New Roman" w:hAnsi="Times New Roman" w:cs="Times New Roman"/>
          <w:bCs/>
          <w:sz w:val="24"/>
          <w:szCs w:val="24"/>
        </w:rPr>
        <w:t>m</w:t>
      </w:r>
      <w:r w:rsidR="009E2891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and (d</w:t>
      </w:r>
      <w:r w:rsidR="00610571" w:rsidRPr="00D32D8D" w:rsidDel="008C0408">
        <w:rPr>
          <w:rFonts w:ascii="Times New Roman" w:hAnsi="Times New Roman" w:cs="Times New Roman"/>
          <w:bCs/>
          <w:sz w:val="24"/>
          <w:szCs w:val="24"/>
        </w:rPr>
        <w:t>) 1 μm</w:t>
      </w:r>
      <w:r w:rsidR="004D126C" w:rsidRPr="00D32D8D">
        <w:rPr>
          <w:rFonts w:ascii="Times New Roman" w:hAnsi="Times New Roman" w:cs="Times New Roman"/>
          <w:bCs/>
          <w:sz w:val="24"/>
          <w:szCs w:val="24"/>
        </w:rPr>
        <w:t xml:space="preserve"> (s</w:t>
      </w:r>
      <w:r w:rsidR="003A54C3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cale bar: </w:t>
      </w:r>
      <w:r w:rsidR="0055134C" w:rsidRPr="00D32D8D">
        <w:rPr>
          <w:rFonts w:ascii="Times New Roman" w:hAnsi="Times New Roman" w:cs="Times New Roman"/>
          <w:bCs/>
          <w:sz w:val="24"/>
          <w:szCs w:val="24"/>
        </w:rPr>
        <w:t>500</w:t>
      </w:r>
      <w:r w:rsidR="003A54C3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F0222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3A54C3" w:rsidRPr="00D32D8D" w:rsidDel="008C0408">
        <w:rPr>
          <w:rFonts w:ascii="Times New Roman" w:hAnsi="Times New Roman" w:cs="Times New Roman"/>
          <w:bCs/>
          <w:sz w:val="24"/>
          <w:szCs w:val="24"/>
        </w:rPr>
        <w:t>m</w:t>
      </w:r>
      <w:r w:rsidR="004D126C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3A54C3" w:rsidRPr="00D32D8D" w:rsidDel="008C0408">
        <w:rPr>
          <w:rFonts w:ascii="Times New Roman" w:hAnsi="Times New Roman" w:cs="Times New Roman"/>
          <w:bCs/>
          <w:sz w:val="24"/>
          <w:szCs w:val="24"/>
        </w:rPr>
        <w:t>.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(e</w:t>
      </w:r>
      <w:r w:rsidR="00A25E75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5B70E8" w:rsidRPr="00D32D8D">
        <w:rPr>
          <w:rFonts w:ascii="Times New Roman" w:hAnsi="Times New Roman" w:cs="Times New Roman"/>
          <w:bCs/>
          <w:sz w:val="24"/>
          <w:szCs w:val="24"/>
        </w:rPr>
        <w:t>Summary of</w:t>
      </w:r>
      <w:r w:rsidR="00FC6CF6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the Au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 xml:space="preserve"> growth rate, morphologies</w:t>
      </w:r>
      <w:r w:rsidR="00304220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 xml:space="preserve">structures observed for </w:t>
      </w:r>
      <w:r w:rsidR="00FD6DD9" w:rsidRPr="00D32D8D" w:rsidDel="008C0408">
        <w:rPr>
          <w:rFonts w:ascii="Times New Roman" w:hAnsi="Times New Roman" w:cs="Times New Roman"/>
          <w:bCs/>
          <w:sz w:val="24"/>
          <w:szCs w:val="24"/>
        </w:rPr>
        <w:t>different liquid thickness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>es</w:t>
      </w:r>
      <w:r w:rsidR="00FD6DD9" w:rsidRPr="00D32D8D" w:rsidDel="008C0408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6EE6B48C" w14:textId="7077F18F" w:rsidR="000D36C3" w:rsidRPr="00D32D8D" w:rsidRDefault="00314630" w:rsidP="00314630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EED8D82" w14:textId="6E25F8CA" w:rsidR="005F36DD" w:rsidRPr="00D32D8D" w:rsidRDefault="00B854B4" w:rsidP="00DA5B5C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 xml:space="preserve">Finally, 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>we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33E70" w:rsidRPr="00D32D8D">
        <w:rPr>
          <w:rFonts w:ascii="Times New Roman" w:hAnsi="Times New Roman" w:cs="Times New Roman"/>
          <w:bCs/>
          <w:sz w:val="24"/>
          <w:szCs w:val="24"/>
        </w:rPr>
        <w:t>investigated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 the role of Au</w:t>
      </w:r>
      <w:r w:rsidR="005D1DA2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 mass transfer 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>the growth and reshaping of Au particles</w:t>
      </w:r>
      <w:r w:rsidR="00A33E70" w:rsidRPr="00D32D8D">
        <w:rPr>
          <w:rFonts w:ascii="Times New Roman" w:hAnsi="Times New Roman" w:cs="Times New Roman"/>
          <w:bCs/>
          <w:sz w:val="24"/>
          <w:szCs w:val="24"/>
        </w:rPr>
        <w:t xml:space="preserve">. This </w:t>
      </w:r>
      <w:r w:rsidR="004A592F" w:rsidRPr="00D32D8D">
        <w:rPr>
          <w:rFonts w:ascii="Times New Roman" w:hAnsi="Times New Roman" w:cs="Times New Roman"/>
          <w:bCs/>
          <w:sz w:val="24"/>
          <w:szCs w:val="24"/>
        </w:rPr>
        <w:t xml:space="preserve">was </w:t>
      </w:r>
      <w:r w:rsidR="00910592" w:rsidRPr="00D32D8D">
        <w:rPr>
          <w:rFonts w:ascii="Times New Roman" w:hAnsi="Times New Roman" w:cs="Times New Roman"/>
          <w:bCs/>
          <w:sz w:val="24"/>
          <w:szCs w:val="24"/>
        </w:rPr>
        <w:t xml:space="preserve">studied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>by employing an Au-binding biological template</w:t>
      </w:r>
      <w:bookmarkStart w:id="47" w:name="_Hlk503011570"/>
      <w:r w:rsidR="00A33E70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bookmarkEnd w:id="47"/>
      <w:r w:rsidR="005E46E2" w:rsidRPr="00D32D8D">
        <w:rPr>
          <w:rFonts w:ascii="Times New Roman" w:hAnsi="Times New Roman" w:cs="Times New Roman"/>
          <w:bCs/>
          <w:sz w:val="24"/>
          <w:szCs w:val="24"/>
        </w:rPr>
        <w:t xml:space="preserve">Previously,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 nucleation and growth of calcium carbonate crystals immobilised in a </w:t>
      </w:r>
      <w:r w:rsidR="005E46E2" w:rsidRPr="00D32D8D">
        <w:rPr>
          <w:rFonts w:ascii="Times New Roman" w:hAnsi="Times New Roman" w:cs="Times New Roman"/>
          <w:bCs/>
          <w:sz w:val="24"/>
          <w:szCs w:val="24"/>
        </w:rPr>
        <w:t xml:space="preserve">biomimetic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polystyrene sulphonate (PSS) matrix </w:t>
      </w:r>
      <w:r w:rsidR="005E46E2" w:rsidRPr="00D32D8D">
        <w:rPr>
          <w:rFonts w:ascii="Times New Roman" w:hAnsi="Times New Roman" w:cs="Times New Roman"/>
          <w:bCs/>
          <w:sz w:val="24"/>
          <w:szCs w:val="24"/>
        </w:rPr>
        <w:t xml:space="preserve">was reported to be </w:t>
      </w:r>
      <w:r w:rsidR="0040401B" w:rsidRPr="00D32D8D">
        <w:rPr>
          <w:rFonts w:ascii="Times New Roman" w:hAnsi="Times New Roman" w:cs="Times New Roman"/>
          <w:bCs/>
          <w:sz w:val="24"/>
          <w:szCs w:val="24"/>
        </w:rPr>
        <w:t xml:space="preserve">restricted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by </w:t>
      </w:r>
      <w:r w:rsidR="005E46E2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>Ca</w:t>
      </w:r>
      <w:r w:rsidR="005D1DA2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2+</w:t>
      </w:r>
      <w:r w:rsidR="00157837" w:rsidRPr="00D32D8D">
        <w:rPr>
          <w:rFonts w:ascii="Times New Roman" w:hAnsi="Times New Roman" w:cs="Times New Roman"/>
          <w:bCs/>
          <w:sz w:val="24"/>
          <w:szCs w:val="24"/>
        </w:rPr>
        <w:t>−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>PSS binding.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Smeets&lt;/Author&gt;&lt;Year&gt;2015&lt;/Year&gt;&lt;RecNum&gt;60&lt;/RecNum&gt;&lt;DisplayText&gt;&lt;style face="superscript"&gt;75&lt;/style&gt;&lt;/DisplayText&gt;&lt;record&gt;&lt;rec-number&gt;60&lt;/rec-number&gt;&lt;foreign-keys&gt;&lt;key app="EN" db-id="922xs9f0pd5ptwerzf2xwxrk5fx2d5psxvvx"&gt;60&lt;/key&gt;&lt;/foreign-keys&gt;&lt;ref-type name="Journal Article"&gt;17&lt;/ref-type&gt;&lt;contributors&gt;&lt;authors&gt;&lt;author&gt;Smeets, Paul J. M.&lt;/author&gt;&lt;author&gt;Cho, Kang Rae&lt;/author&gt;&lt;author&gt;Kempen, Ralph G. E.&lt;/author&gt;&lt;author&gt;Sommerdijk, Nico A. J. M.&lt;/author&gt;&lt;author&gt;De Yoreo, James J.&lt;/author&gt;&lt;/authors&gt;&lt;/contributors&gt;&lt;titles&gt;&lt;title&gt;Calcium carbonate nucleation driven by ion binding in a biomimetic matrix revealed by in situ electron microscopy&lt;/title&gt;&lt;secondary-title&gt;Nat Mater&lt;/secondary-title&gt;&lt;/titles&gt;&lt;periodical&gt;&lt;full-title&gt;Nature Materials&lt;/full-title&gt;&lt;abbr-1&gt;Nat. Mater.&lt;/abbr-1&gt;&lt;abbr-2&gt;Nat Mater&lt;/abbr-2&gt;&lt;/periodical&gt;&lt;pages&gt;394-399&lt;/pages&gt;&lt;volume&gt;14&lt;/volume&gt;&lt;number&gt;4&lt;/number&gt;&lt;dates&gt;&lt;year&gt;2015&lt;/year&gt;&lt;pub-dates&gt;&lt;date&gt;04//print&lt;/date&gt;&lt;/pub-dates&gt;&lt;/dates&gt;&lt;publisher&gt;Nature Publishing Group&lt;/publisher&gt;&lt;isbn&gt;1476-1122&lt;/isbn&gt;&lt;work-type&gt;Letter&lt;/work-type&gt;&lt;urls&gt;&lt;related-urls&gt;&lt;url&gt;http://dx.doi.org/10.1038/nmat4193&lt;/url&gt;&lt;/related-urls&gt;&lt;/urls&gt;&lt;electronic-resource-num&gt;10.1038/nmat4193&amp;#xD;http://www.nature.com/nmat/journal/v14/n4/abs/nmat4193.html#supplementary-information&lt;/electronic-resource-num&gt;&lt;/record&gt;&lt;/Cite&gt;&lt;/EndNote&gt;</w:instrTex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75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 xml:space="preserve"> Here, an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Au-binding islet amyloid polypeptide (IAPP), a type II diabetes related amyloid peptid</w:t>
      </w:r>
      <w:r w:rsidR="00A33E70" w:rsidRPr="00D32D8D">
        <w:rPr>
          <w:rFonts w:ascii="Times New Roman" w:hAnsi="Times New Roman" w:cs="Times New Roman"/>
          <w:bCs/>
          <w:sz w:val="24"/>
          <w:szCs w:val="24"/>
        </w:rPr>
        <w:t>e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was selected</w:t>
      </w:r>
      <w:r w:rsidR="005D1DA2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where we have previously observed that the synergistic effect of electrostatic forces, </w:t>
      </w:r>
      <w:r w:rsidR="004231F0" w:rsidRPr="00D32D8D">
        <w:rPr>
          <w:rFonts w:ascii="Times New Roman" w:hAnsi="Times New Roman" w:cs="Times New Roman"/>
          <w:bCs/>
          <w:sz w:val="24"/>
          <w:szCs w:val="24"/>
        </w:rPr>
        <w:t xml:space="preserve">multivalent 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>Au-amine coordination, and Au</w:t>
      </w:r>
      <w:r w:rsidR="00352CB8" w:rsidRPr="00D32D8D">
        <w:rPr>
          <w:rFonts w:ascii="Times New Roman" w:hAnsi="Times New Roman" w:cs="Times New Roman"/>
          <w:bCs/>
          <w:sz w:val="24"/>
          <w:szCs w:val="24"/>
        </w:rPr>
        <w:t>–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>thiol bonding dr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>ive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IAPP</w:t>
      </w:r>
      <w:r w:rsidR="00352CB8" w:rsidRPr="00D32D8D">
        <w:rPr>
          <w:rFonts w:ascii="Times New Roman" w:hAnsi="Times New Roman" w:cs="Times New Roman"/>
          <w:bCs/>
          <w:sz w:val="24"/>
          <w:szCs w:val="24"/>
        </w:rPr>
        <w:t>–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Au interactions preferentially on the </w:t>
      </w:r>
      <w:r w:rsidR="008645DE" w:rsidRPr="00D32D8D">
        <w:rPr>
          <w:rFonts w:ascii="Times New Roman" w:hAnsi="Times New Roman" w:cs="Times New Roman"/>
          <w:bCs/>
          <w:sz w:val="24"/>
          <w:szCs w:val="24"/>
        </w:rPr>
        <w:t xml:space="preserve">{111} 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>surface</w:t>
      </w:r>
      <w:r w:rsidR="006969B4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and accelerate</w:t>
      </w:r>
      <w:r w:rsidR="00D35C3C" w:rsidRPr="00D32D8D">
        <w:rPr>
          <w:rFonts w:ascii="Times New Roman" w:hAnsi="Times New Roman" w:cs="Times New Roman"/>
          <w:bCs/>
          <w:sz w:val="24"/>
          <w:szCs w:val="24"/>
        </w:rPr>
        <w:t>s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peptide self-assembly into fibrils.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166F37" w:rsidRPr="00D32D8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Wang&lt;/Author&gt;&lt;Year&gt;2017&lt;/Year&gt;&lt;RecNum&gt;12&lt;/RecNum&gt;&lt;DisplayText&gt;&lt;style face="superscript"&gt;11&lt;/style&gt;&lt;/DisplayText&gt;&lt;record&gt;&lt;rec-number&gt;12&lt;/rec-number&gt;&lt;foreign-keys&gt;&lt;key app="EN" db-id="922xs9f0pd5ptwerzf2xwxrk5fx2d5psxvvx"&gt;12&lt;/key&gt;&lt;/foreign-keys&gt;&lt;ref-type name="Journal Article"&gt;17&lt;/ref-type&gt;&lt;contributors&gt;&lt;authors&gt;&lt;author&gt;Wang, Shih-Ting&lt;/author&gt;&lt;author&gt;Lin, Yiyang&lt;/author&gt;&lt;author&gt;Todorova, Nevena&lt;/author&gt;&lt;author&gt;Xu, Yingqi&lt;/author&gt;&lt;author&gt;Mazo, Manuel&lt;/author&gt;&lt;author&gt;Rana, Subinoy&lt;/author&gt;&lt;author&gt;Leonardo, Vincent&lt;/author&gt;&lt;author&gt;Amdursky, Nadav&lt;/author&gt;&lt;author&gt;Spicer, Christopher D.&lt;/author&gt;&lt;author&gt;Alexander, Bruce D.&lt;/author&gt;&lt;author&gt;Edwards, Alison A.&lt;/author&gt;&lt;author&gt;Matthews, Steve J.&lt;/author&gt;&lt;author&gt;Yarovsky, Irene&lt;/author&gt;&lt;author&gt;Stevens, Molly M.&lt;/author&gt;&lt;/authors&gt;&lt;/contributors&gt;&lt;titles&gt;&lt;title&gt;Facet-Dependent Interactions of Islet Amyloid Polypeptide with Gold Nanoparticles: Implications for Fibril Formation and Peptide-Induced Lipid Membrane Disruption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550-1560&lt;/pages&gt;&lt;volume&gt;29&lt;/volume&gt;&lt;number&gt;4&lt;/number&gt;&lt;dates&gt;&lt;year&gt;2017&lt;/year&gt;&lt;pub-dates&gt;&lt;date&gt;2017/02/28&lt;/date&gt;&lt;/pub-dates&gt;&lt;/dates&gt;&lt;publisher&gt;American Chemical Society&lt;/publisher&gt;&lt;isbn&gt;0897-4756&lt;/isbn&gt;&lt;urls&gt;&lt;related-urls&gt;&lt;url&gt;http://dx.doi.org/10.1021/acs.chemmater.6b04144&lt;/url&gt;&lt;/related-urls&gt;&lt;/urls&gt;&lt;electronic-resource-num&gt;10.1021/acs.chemmater.6b04144&lt;/electronic-resource-num&gt;&lt;/record&gt;&lt;/Cite&gt;&lt;/EndNote&gt;</w:instrTex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166F37" w:rsidRPr="00D32D8D">
        <w:rPr>
          <w:rFonts w:ascii="Times New Roman" w:hAnsi="Times New Roman" w:cs="Times New Roman"/>
          <w:bCs/>
          <w:noProof/>
          <w:sz w:val="24"/>
          <w:szCs w:val="24"/>
          <w:vertAlign w:val="superscript"/>
        </w:rPr>
        <w:t>11</w:t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5E6D0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2444FDE8" w14:textId="65D71312" w:rsidR="007439D3" w:rsidRPr="00D32D8D" w:rsidRDefault="00BD642A" w:rsidP="005F36DD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vertAlign w:val="superscript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t xml:space="preserve">Initially, </w:t>
      </w:r>
      <w:r w:rsidR="007B5800" w:rsidRPr="00D32D8D">
        <w:rPr>
          <w:rFonts w:ascii="Times New Roman" w:hAnsi="Times New Roman" w:cs="Times New Roman"/>
          <w:bCs/>
          <w:sz w:val="24"/>
          <w:szCs w:val="24"/>
        </w:rPr>
        <w:t>mature</w:t>
      </w:r>
      <w:r w:rsidR="00546EFC" w:rsidRPr="00D32D8D">
        <w:rPr>
          <w:rFonts w:ascii="Times New Roman" w:hAnsi="Times New Roman" w:cs="Times New Roman"/>
          <w:bCs/>
          <w:sz w:val="24"/>
          <w:szCs w:val="24"/>
        </w:rPr>
        <w:t xml:space="preserve"> IAPP fibrils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capable of binding </w:t>
      </w:r>
      <w:r w:rsidR="00CC5695" w:rsidRPr="00D32D8D">
        <w:rPr>
          <w:rFonts w:ascii="Times New Roman" w:hAnsi="Times New Roman" w:cs="Times New Roman"/>
          <w:bCs/>
          <w:sz w:val="24"/>
          <w:szCs w:val="24"/>
        </w:rPr>
        <w:t>Au NP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were produced (</w:t>
      </w:r>
      <w:r w:rsidRPr="00D32D8D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) and their adhesion to </w:t>
      </w:r>
      <w:r w:rsidR="00AF32E9" w:rsidRPr="00D32D8D">
        <w:rPr>
          <w:rFonts w:ascii="Times New Roman" w:hAnsi="Times New Roman" w:cs="Times New Roman"/>
          <w:bCs/>
          <w:sz w:val="24"/>
          <w:szCs w:val="24"/>
        </w:rPr>
        <w:t>Si</w:t>
      </w:r>
      <w:r w:rsidR="00AF32E9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x</w:t>
      </w:r>
      <w:r w:rsidR="00AF32E9" w:rsidRPr="00D32D8D">
        <w:rPr>
          <w:rFonts w:ascii="Times New Roman" w:hAnsi="Times New Roman" w:cs="Times New Roman"/>
          <w:bCs/>
          <w:sz w:val="24"/>
          <w:szCs w:val="24"/>
        </w:rPr>
        <w:t>N</w:t>
      </w:r>
      <w:r w:rsidR="00AF32E9" w:rsidRPr="00D32D8D">
        <w:rPr>
          <w:rFonts w:ascii="Times New Roman" w:hAnsi="Times New Roman" w:cs="Times New Roman"/>
          <w:bCs/>
          <w:sz w:val="24"/>
          <w:szCs w:val="24"/>
          <w:vertAlign w:val="subscript"/>
        </w:rPr>
        <w:t>y</w:t>
      </w:r>
      <w:r w:rsidR="00316AA6" w:rsidRPr="00D32D8D">
        <w:rPr>
          <w:rFonts w:ascii="Times New Roman" w:hAnsi="Times New Roman" w:cs="Times New Roman"/>
          <w:bCs/>
          <w:sz w:val="24"/>
          <w:szCs w:val="24"/>
        </w:rPr>
        <w:t xml:space="preserve"> surface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were established </w:t>
      </w:r>
      <w:r w:rsidRPr="00D32D8D">
        <w:rPr>
          <w:rFonts w:ascii="Times New Roman" w:hAnsi="Times New Roman" w:cs="Times New Roman"/>
          <w:bCs/>
          <w:i/>
          <w:sz w:val="24"/>
          <w:szCs w:val="24"/>
        </w:rPr>
        <w:t>ex situ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93F01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93208A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1D56A3" w:rsidRPr="00D32D8D"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1D56A3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964824" w:rsidRPr="00D32D8D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625044" w:rsidRPr="00D32D8D">
        <w:rPr>
          <w:rFonts w:ascii="Times New Roman" w:hAnsi="Times New Roman" w:cs="Times New Roman"/>
          <w:bCs/>
          <w:sz w:val="24"/>
          <w:szCs w:val="24"/>
        </w:rPr>
        <w:t>To study the effect of Au-binding IAPP on the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 formation of branched Au structures</w:t>
      </w:r>
      <w:r w:rsidR="003F5936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F5936" w:rsidRPr="00D32D8D">
        <w:rPr>
          <w:rFonts w:ascii="Times New Roman" w:hAnsi="Times New Roman" w:cs="Times New Roman"/>
          <w:bCs/>
          <w:i/>
          <w:sz w:val="24"/>
          <w:szCs w:val="24"/>
        </w:rPr>
        <w:t>in situ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150B1D" w:rsidRPr="00D32D8D">
        <w:rPr>
          <w:rFonts w:ascii="Times New Roman" w:hAnsi="Times New Roman" w:cs="Times New Roman"/>
          <w:bCs/>
          <w:sz w:val="24"/>
          <w:szCs w:val="24"/>
        </w:rPr>
        <w:t xml:space="preserve">we deposited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IAPP fibrils on the</w:t>
      </w:r>
      <w:r w:rsidR="006D481E" w:rsidRPr="00D32D8D">
        <w:rPr>
          <w:rFonts w:ascii="Times New Roman" w:hAnsi="Times New Roman" w:cs="Times New Roman"/>
          <w:bCs/>
          <w:sz w:val="24"/>
          <w:szCs w:val="24"/>
        </w:rPr>
        <w:t xml:space="preserve"> 250 nm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 spacer</w:t>
      </w:r>
      <w:r w:rsidR="00AB5CD8" w:rsidRPr="00D32D8D">
        <w:rPr>
          <w:rFonts w:ascii="Times New Roman" w:hAnsi="Times New Roman" w:cs="Times New Roman"/>
          <w:bCs/>
          <w:sz w:val="24"/>
          <w:szCs w:val="24"/>
        </w:rPr>
        <w:t xml:space="preserve"> window</w:t>
      </w:r>
      <w:r w:rsidR="00EB404C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F5936" w:rsidRPr="00D32D8D">
        <w:rPr>
          <w:rFonts w:ascii="Times New Roman" w:hAnsi="Times New Roman" w:cs="Times New Roman"/>
          <w:bCs/>
          <w:sz w:val="24"/>
          <w:szCs w:val="24"/>
        </w:rPr>
        <w:t xml:space="preserve">assembled the cell and were able to confirm </w:t>
      </w:r>
      <w:r w:rsidR="007C2AE5" w:rsidRPr="00D32D8D">
        <w:rPr>
          <w:rFonts w:ascii="Times New Roman" w:hAnsi="Times New Roman" w:cs="Times New Roman"/>
          <w:bCs/>
          <w:sz w:val="24"/>
          <w:szCs w:val="24"/>
        </w:rPr>
        <w:t>their</w:t>
      </w:r>
      <w:r w:rsidR="003F5936" w:rsidRPr="00D32D8D">
        <w:rPr>
          <w:rFonts w:ascii="Times New Roman" w:hAnsi="Times New Roman" w:cs="Times New Roman"/>
          <w:bCs/>
          <w:sz w:val="24"/>
          <w:szCs w:val="24"/>
        </w:rPr>
        <w:t xml:space="preserve"> adhesion by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 LCTEM </w:t>
      </w:r>
      <w:r w:rsidR="003F5936" w:rsidRPr="00D32D8D">
        <w:rPr>
          <w:rFonts w:ascii="Times New Roman" w:hAnsi="Times New Roman" w:cs="Times New Roman"/>
          <w:bCs/>
          <w:sz w:val="24"/>
          <w:szCs w:val="24"/>
        </w:rPr>
        <w:t xml:space="preserve">imaging 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>of</w:t>
      </w:r>
      <w:r w:rsidR="003F5936" w:rsidRPr="00D32D8D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 negatively stained fibrils (</w:t>
      </w:r>
      <w:r w:rsidR="00197CD2" w:rsidRPr="00D32D8D">
        <w:rPr>
          <w:rFonts w:ascii="Times New Roman" w:hAnsi="Times New Roman" w:cs="Times New Roman"/>
          <w:b/>
          <w:bCs/>
          <w:sz w:val="24"/>
          <w:szCs w:val="24"/>
        </w:rPr>
        <w:t>Figure 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46473B" w:rsidRPr="00D32D8D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A1727E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>,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and 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 xml:space="preserve">those stained by 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>premix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>ing</w:t>
      </w:r>
      <w:r w:rsidR="008B4785" w:rsidRPr="00D32D8D">
        <w:rPr>
          <w:rFonts w:ascii="Times New Roman" w:hAnsi="Times New Roman" w:cs="Times New Roman"/>
          <w:bCs/>
          <w:sz w:val="24"/>
          <w:szCs w:val="24"/>
        </w:rPr>
        <w:t xml:space="preserve"> the fibrils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with 5 nm Au</w:t>
      </w:r>
      <w:r w:rsidR="00F304E7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NPs (</w:t>
      </w:r>
      <w:r w:rsidR="00986F1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986F12" w:rsidRPr="00D32D8D">
        <w:rPr>
          <w:rFonts w:ascii="Times New Roman" w:hAnsi="Times New Roman" w:cs="Times New Roman"/>
          <w:b/>
          <w:bCs/>
          <w:sz w:val="24"/>
          <w:szCs w:val="24"/>
        </w:rPr>
        <w:lastRenderedPageBreak/>
        <w:t>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46473B" w:rsidRPr="00D32D8D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).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B4F7D" w:rsidRPr="00D32D8D">
        <w:rPr>
          <w:rFonts w:ascii="Times New Roman" w:hAnsi="Times New Roman" w:cs="Times New Roman"/>
          <w:bCs/>
          <w:sz w:val="24"/>
          <w:szCs w:val="24"/>
        </w:rPr>
        <w:t>L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>arge</w:t>
      </w:r>
      <w:r w:rsidR="00982C17" w:rsidRPr="00D32D8D">
        <w:rPr>
          <w:rFonts w:ascii="Times New Roman" w:hAnsi="Times New Roman" w:cs="Times New Roman"/>
          <w:bCs/>
          <w:sz w:val="24"/>
          <w:szCs w:val="24"/>
        </w:rPr>
        <w:t>r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 xml:space="preserve"> fibril aggregates </w:t>
      </w:r>
      <w:r w:rsidR="000F1B61" w:rsidRPr="00D32D8D">
        <w:rPr>
          <w:rFonts w:ascii="Times New Roman" w:hAnsi="Times New Roman" w:cs="Times New Roman"/>
          <w:bCs/>
          <w:sz w:val="24"/>
          <w:szCs w:val="24"/>
        </w:rPr>
        <w:t>were,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 xml:space="preserve">however,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visible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 xml:space="preserve"> in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9B0AF0" w:rsidRPr="00D32D8D">
        <w:rPr>
          <w:rFonts w:ascii="Times New Roman" w:hAnsi="Times New Roman" w:cs="Times New Roman"/>
          <w:bCs/>
          <w:sz w:val="24"/>
          <w:szCs w:val="24"/>
        </w:rPr>
        <w:t xml:space="preserve">LCTEM </w:t>
      </w:r>
      <w:r w:rsidR="003540C8" w:rsidRPr="00D32D8D">
        <w:rPr>
          <w:rFonts w:ascii="Times New Roman" w:hAnsi="Times New Roman" w:cs="Times New Roman"/>
          <w:bCs/>
          <w:sz w:val="24"/>
          <w:szCs w:val="24"/>
        </w:rPr>
        <w:t xml:space="preserve">without staining 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>even in the presence of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 strong electron scattering </w:t>
      </w:r>
      <w:r w:rsidR="00C7092A" w:rsidRPr="00D32D8D">
        <w:rPr>
          <w:rFonts w:ascii="Times New Roman" w:hAnsi="Times New Roman" w:cs="Times New Roman"/>
          <w:bCs/>
          <w:sz w:val="24"/>
          <w:szCs w:val="24"/>
        </w:rPr>
        <w:t>from the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 liquid layer and </w:t>
      </w:r>
      <w:r w:rsidR="004D5347" w:rsidRPr="00D32D8D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>low contrast of individual fibrils (</w:t>
      </w:r>
      <w:r w:rsidR="0046473B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197CD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46473B" w:rsidRPr="00D32D8D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46473B" w:rsidRPr="00D32D8D">
        <w:rPr>
          <w:rFonts w:ascii="Times New Roman" w:hAnsi="Times New Roman" w:cs="Times New Roman"/>
          <w:bCs/>
          <w:sz w:val="24"/>
          <w:szCs w:val="24"/>
        </w:rPr>
        <w:t xml:space="preserve">). </w:t>
      </w:r>
      <w:r w:rsidR="00E50287" w:rsidRPr="00D32D8D">
        <w:rPr>
          <w:rFonts w:ascii="Times New Roman" w:hAnsi="Times New Roman" w:cs="Times New Roman"/>
          <w:sz w:val="24"/>
          <w:szCs w:val="24"/>
        </w:rPr>
        <w:t>Immediately after electron beam irradiation,</w:t>
      </w:r>
      <w:r w:rsidR="008A1CCF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E50287" w:rsidRPr="00D32D8D">
        <w:rPr>
          <w:rFonts w:ascii="Times New Roman" w:hAnsi="Times New Roman" w:cs="Times New Roman"/>
          <w:sz w:val="24"/>
          <w:szCs w:val="24"/>
        </w:rPr>
        <w:t xml:space="preserve">a </w:t>
      </w:r>
      <w:r w:rsidR="008A1CCF" w:rsidRPr="00D32D8D">
        <w:rPr>
          <w:rFonts w:ascii="Times New Roman" w:hAnsi="Times New Roman" w:cs="Times New Roman"/>
          <w:sz w:val="24"/>
          <w:szCs w:val="24"/>
        </w:rPr>
        <w:t>l</w:t>
      </w:r>
      <w:r w:rsidR="009B0AF0" w:rsidRPr="00D32D8D">
        <w:rPr>
          <w:rFonts w:ascii="Times New Roman" w:hAnsi="Times New Roman" w:cs="Times New Roman"/>
          <w:sz w:val="24"/>
          <w:szCs w:val="24"/>
        </w:rPr>
        <w:t>arge number of Au seeds</w:t>
      </w:r>
      <w:r w:rsidR="004D5347" w:rsidRPr="00D32D8D">
        <w:rPr>
          <w:rFonts w:ascii="Times New Roman" w:hAnsi="Times New Roman" w:cs="Times New Roman"/>
          <w:sz w:val="24"/>
          <w:szCs w:val="24"/>
        </w:rPr>
        <w:t xml:space="preserve"> were resolvable</w:t>
      </w:r>
      <w:r w:rsidR="00982C17" w:rsidRPr="00D32D8D">
        <w:rPr>
          <w:rFonts w:ascii="Times New Roman" w:hAnsi="Times New Roman" w:cs="Times New Roman"/>
          <w:sz w:val="24"/>
          <w:szCs w:val="24"/>
        </w:rPr>
        <w:t xml:space="preserve">, </w:t>
      </w:r>
      <w:r w:rsidR="004D5347" w:rsidRPr="00D32D8D">
        <w:rPr>
          <w:rFonts w:ascii="Times New Roman" w:hAnsi="Times New Roman" w:cs="Times New Roman"/>
          <w:sz w:val="24"/>
          <w:szCs w:val="24"/>
        </w:rPr>
        <w:t>which underwent</w:t>
      </w:r>
      <w:r w:rsidR="00982C17" w:rsidRPr="00D32D8D">
        <w:rPr>
          <w:rFonts w:ascii="Times New Roman" w:hAnsi="Times New Roman" w:cs="Times New Roman"/>
          <w:sz w:val="24"/>
          <w:szCs w:val="24"/>
        </w:rPr>
        <w:t xml:space="preserve"> growth</w:t>
      </w:r>
      <w:r w:rsidR="009B0AF0" w:rsidRPr="00D32D8D">
        <w:rPr>
          <w:rFonts w:ascii="Times New Roman" w:hAnsi="Times New Roman" w:cs="Times New Roman"/>
          <w:sz w:val="24"/>
          <w:szCs w:val="24"/>
        </w:rPr>
        <w:t xml:space="preserve"> into</w:t>
      </w:r>
      <w:r w:rsidR="00B7399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9B0AF0" w:rsidRPr="00D32D8D">
        <w:rPr>
          <w:rFonts w:ascii="Times New Roman" w:hAnsi="Times New Roman" w:cs="Times New Roman"/>
          <w:sz w:val="24"/>
          <w:szCs w:val="24"/>
        </w:rPr>
        <w:t>partic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les </w:t>
      </w:r>
      <w:r w:rsidR="004D5347" w:rsidRPr="00D32D8D">
        <w:rPr>
          <w:rFonts w:ascii="Times New Roman" w:hAnsi="Times New Roman" w:cs="Times New Roman"/>
          <w:sz w:val="24"/>
          <w:szCs w:val="24"/>
        </w:rPr>
        <w:t xml:space="preserve">of diameters up to </w:t>
      </w:r>
      <w:r w:rsidR="00E52707" w:rsidRPr="00D32D8D">
        <w:rPr>
          <w:rFonts w:ascii="Times New Roman" w:hAnsi="Times New Roman" w:cs="Times New Roman"/>
          <w:bCs/>
          <w:sz w:val="24"/>
          <w:szCs w:val="24"/>
        </w:rPr>
        <w:t>0.2 μm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6D2202" w:rsidRPr="00D32D8D">
        <w:rPr>
          <w:rFonts w:ascii="Times New Roman" w:hAnsi="Times New Roman" w:cs="Times New Roman"/>
          <w:sz w:val="24"/>
          <w:szCs w:val="24"/>
        </w:rPr>
        <w:t>after</w:t>
      </w:r>
      <w:r w:rsidR="008C62D6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C7092A" w:rsidRPr="00D32D8D">
        <w:rPr>
          <w:rFonts w:ascii="Times New Roman" w:hAnsi="Times New Roman" w:cs="Times New Roman"/>
          <w:sz w:val="24"/>
          <w:szCs w:val="24"/>
        </w:rPr>
        <w:t>electron beam irradiation</w:t>
      </w:r>
      <w:r w:rsidR="006D2202" w:rsidRPr="00D32D8D">
        <w:rPr>
          <w:rFonts w:ascii="Times New Roman" w:hAnsi="Times New Roman" w:cs="Times New Roman"/>
          <w:sz w:val="24"/>
          <w:szCs w:val="24"/>
        </w:rPr>
        <w:t xml:space="preserve"> for 5 min</w:t>
      </w:r>
      <w:r w:rsidR="008A1CCF" w:rsidRPr="00D32D8D">
        <w:rPr>
          <w:rFonts w:ascii="Times New Roman" w:hAnsi="Times New Roman" w:cs="Times New Roman"/>
          <w:sz w:val="24"/>
          <w:szCs w:val="24"/>
        </w:rPr>
        <w:t xml:space="preserve"> (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>Figure</w:t>
      </w:r>
      <w:r w:rsidR="00817E5F" w:rsidRPr="00D32D8D">
        <w:rPr>
          <w:rFonts w:ascii="Times New Roman" w:hAnsi="Times New Roman" w:cs="Times New Roman"/>
          <w:b/>
          <w:sz w:val="24"/>
          <w:szCs w:val="24"/>
        </w:rPr>
        <w:t>s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4230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>a</w:t>
      </w:r>
      <w:r w:rsidR="008A1CCF" w:rsidRPr="00D32D8D">
        <w:rPr>
          <w:rFonts w:ascii="Times New Roman" w:hAnsi="Times New Roman" w:cs="Times New Roman"/>
          <w:sz w:val="24"/>
          <w:szCs w:val="24"/>
        </w:rPr>
        <w:t>,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4230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277DF2" w:rsidRPr="00D32D8D">
        <w:rPr>
          <w:rFonts w:ascii="Times New Roman" w:hAnsi="Times New Roman" w:cs="Times New Roman"/>
          <w:b/>
          <w:sz w:val="24"/>
          <w:szCs w:val="24"/>
        </w:rPr>
        <w:t>c</w:t>
      </w:r>
      <w:r w:rsidR="008A1CCF" w:rsidRPr="00D32D8D">
        <w:rPr>
          <w:rFonts w:ascii="Times New Roman" w:hAnsi="Times New Roman" w:cs="Times New Roman"/>
          <w:sz w:val="24"/>
          <w:szCs w:val="24"/>
        </w:rPr>
        <w:t>,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 xml:space="preserve"> S1</w:t>
      </w:r>
      <w:r w:rsidR="003434AC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817E5F" w:rsidRPr="00D32D8D">
        <w:rPr>
          <w:rFonts w:ascii="Times New Roman" w:hAnsi="Times New Roman" w:cs="Times New Roman"/>
          <w:b/>
          <w:sz w:val="24"/>
          <w:szCs w:val="24"/>
        </w:rPr>
        <w:t xml:space="preserve"> and</w:t>
      </w:r>
      <w:r w:rsidR="00F00417"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A1CCF" w:rsidRPr="00D32D8D">
        <w:rPr>
          <w:rFonts w:ascii="Times New Roman" w:hAnsi="Times New Roman" w:cs="Times New Roman"/>
          <w:b/>
          <w:sz w:val="24"/>
          <w:szCs w:val="24"/>
        </w:rPr>
        <w:t>Movie S</w:t>
      </w:r>
      <w:r w:rsidR="00FA58DC" w:rsidRPr="00D32D8D">
        <w:rPr>
          <w:rFonts w:ascii="Times New Roman" w:hAnsi="Times New Roman" w:cs="Times New Roman"/>
          <w:b/>
          <w:sz w:val="24"/>
          <w:szCs w:val="24"/>
        </w:rPr>
        <w:t>4</w:t>
      </w:r>
      <w:r w:rsidR="008A1CCF" w:rsidRPr="00D32D8D">
        <w:rPr>
          <w:rFonts w:ascii="Times New Roman" w:hAnsi="Times New Roman" w:cs="Times New Roman"/>
          <w:sz w:val="24"/>
          <w:szCs w:val="24"/>
        </w:rPr>
        <w:t>)</w:t>
      </w:r>
      <w:r w:rsidR="008C62D6" w:rsidRPr="00D32D8D">
        <w:rPr>
          <w:rFonts w:ascii="Times New Roman" w:hAnsi="Times New Roman" w:cs="Times New Roman"/>
          <w:sz w:val="24"/>
          <w:szCs w:val="24"/>
        </w:rPr>
        <w:t>.</w:t>
      </w:r>
      <w:r w:rsidR="006D2202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It is worth </w:t>
      </w:r>
      <w:r w:rsidR="006D481E" w:rsidRPr="00D32D8D">
        <w:rPr>
          <w:rFonts w:ascii="Times New Roman" w:hAnsi="Times New Roman" w:cs="Times New Roman"/>
          <w:sz w:val="24"/>
          <w:szCs w:val="24"/>
        </w:rPr>
        <w:t>noting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 that the existence of IAPP fibrils </w:t>
      </w:r>
      <w:r w:rsidR="004D5347" w:rsidRPr="00D32D8D">
        <w:rPr>
          <w:rFonts w:ascii="Times New Roman" w:hAnsi="Times New Roman" w:cs="Times New Roman"/>
          <w:sz w:val="24"/>
          <w:szCs w:val="24"/>
        </w:rPr>
        <w:t>could also be observed in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 the movement of the Au</w:t>
      </w:r>
      <w:r w:rsidR="00B52A83" w:rsidRPr="00D32D8D">
        <w:rPr>
          <w:rFonts w:ascii="Times New Roman" w:hAnsi="Times New Roman" w:cs="Times New Roman"/>
          <w:bCs/>
          <w:sz w:val="24"/>
          <w:szCs w:val="24"/>
        </w:rPr>
        <w:t>-</w:t>
      </w:r>
      <w:r w:rsidR="005A3FBD" w:rsidRPr="00D32D8D">
        <w:rPr>
          <w:rFonts w:ascii="Times New Roman" w:hAnsi="Times New Roman" w:cs="Times New Roman"/>
          <w:sz w:val="24"/>
          <w:szCs w:val="24"/>
        </w:rPr>
        <w:t>“</w:t>
      </w:r>
      <w:r w:rsidR="00AB21F0" w:rsidRPr="00D32D8D">
        <w:rPr>
          <w:rFonts w:ascii="Times New Roman" w:hAnsi="Times New Roman" w:cs="Times New Roman"/>
          <w:sz w:val="24"/>
          <w:szCs w:val="24"/>
        </w:rPr>
        <w:t>stained” fibrils i</w:t>
      </w:r>
      <w:r w:rsidR="00FA61BE" w:rsidRPr="00D32D8D">
        <w:rPr>
          <w:rFonts w:ascii="Times New Roman" w:hAnsi="Times New Roman" w:cs="Times New Roman"/>
          <w:sz w:val="24"/>
          <w:szCs w:val="24"/>
        </w:rPr>
        <w:t xml:space="preserve">n liquid. </w:t>
      </w:r>
      <w:r w:rsidR="004D5347" w:rsidRPr="00D32D8D">
        <w:rPr>
          <w:rFonts w:ascii="Times New Roman" w:hAnsi="Times New Roman" w:cs="Times New Roman"/>
          <w:sz w:val="24"/>
          <w:szCs w:val="24"/>
        </w:rPr>
        <w:t xml:space="preserve">As expected, 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we observed 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aggregation of IAPP fibrils under </w:t>
      </w:r>
      <w:r w:rsidR="00F841A5" w:rsidRPr="00D32D8D">
        <w:rPr>
          <w:rFonts w:ascii="Times New Roman" w:hAnsi="Times New Roman" w:cs="Times New Roman"/>
          <w:sz w:val="24"/>
          <w:szCs w:val="24"/>
        </w:rPr>
        <w:t xml:space="preserve">the cumulative electron flux </w:t>
      </w:r>
      <w:r w:rsidR="00C7092A" w:rsidRPr="00D32D8D">
        <w:rPr>
          <w:rFonts w:ascii="Times New Roman" w:hAnsi="Times New Roman" w:cs="Times New Roman"/>
          <w:sz w:val="24"/>
          <w:szCs w:val="24"/>
        </w:rPr>
        <w:t>(</w:t>
      </w:r>
      <w:r w:rsidR="00A275A7" w:rsidRPr="00D32D8D">
        <w:rPr>
          <w:rFonts w:ascii="Times New Roman" w:hAnsi="Times New Roman" w:cs="Times New Roman"/>
          <w:b/>
          <w:sz w:val="24"/>
          <w:szCs w:val="24"/>
        </w:rPr>
        <w:t>Figure S1</w:t>
      </w:r>
      <w:r w:rsidR="003434AC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), </w:t>
      </w:r>
      <w:r w:rsidR="001314A9" w:rsidRPr="00D32D8D">
        <w:rPr>
          <w:rFonts w:ascii="Times New Roman" w:hAnsi="Times New Roman" w:cs="Times New Roman"/>
          <w:sz w:val="24"/>
          <w:szCs w:val="24"/>
        </w:rPr>
        <w:t>possibly due to the</w:t>
      </w:r>
      <w:r w:rsidR="00546EFC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denaturing effects of </w:t>
      </w:r>
      <w:r w:rsidR="006D481E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546EFC" w:rsidRPr="00D32D8D">
        <w:rPr>
          <w:rFonts w:ascii="Times New Roman" w:hAnsi="Times New Roman" w:cs="Times New Roman"/>
          <w:sz w:val="24"/>
          <w:szCs w:val="24"/>
        </w:rPr>
        <w:t>electron beam on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 biomolecule structures.</w:t>
      </w:r>
      <w:r w:rsidR="00DF5083" w:rsidRPr="00D32D8D">
        <w:rPr>
          <w:rFonts w:ascii="Times New Roman" w:hAnsi="Times New Roman" w:cs="Times New Roman"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o&lt;/Author&gt;&lt;Year&gt;2017&lt;/Year&gt;&lt;RecNum&gt;61&lt;/RecNum&gt;&lt;DisplayText&gt;&lt;style face="superscript"&gt;76&lt;/style&gt;&lt;/DisplayText&gt;&lt;record&gt;&lt;rec-number&gt;61&lt;/rec-number&gt;&lt;foreign-keys&gt;&lt;key app="EN" db-id="922xs9f0pd5ptwerzf2xwxrk5fx2d5psxvvx"&gt;61&lt;/key&gt;&lt;/foreign-keys&gt;&lt;ref-type name="Journal Article"&gt;17&lt;/ref-type&gt;&lt;contributors&gt;&lt;authors&gt;&lt;author&gt;Cho, Hoduk&lt;/author&gt;&lt;author&gt;Jones, Matthew R.&lt;/author&gt;&lt;author&gt;Nguyen, Son C.&lt;/author&gt;&lt;author&gt;Hauwiller, Matthew R.&lt;/author&gt;&lt;author&gt;Zettl, Alex&lt;/author&gt;&lt;author&gt;Alivisatos, A. Paul&lt;/author&gt;&lt;/authors&gt;&lt;/contributors&gt;&lt;titles&gt;&lt;title&gt;The Use of Graphene and Its Derivatives for Liquid-Phase Transmission Electron Microscopy of Radiation-Sensitive Specimens&lt;/title&gt;&lt;secondary-title&gt;Nano Letters&lt;/secondary-title&gt;&lt;/titles&gt;&lt;periodical&gt;&lt;full-title&gt;Nano Letters&lt;/full-title&gt;&lt;abbr-1&gt;Nano Lett.&lt;/abbr-1&gt;&lt;abbr-2&gt;Nano Lett&lt;/abbr-2&gt;&lt;/periodical&gt;&lt;pages&gt;414-420&lt;/pages&gt;&lt;volume&gt;17&lt;/volume&gt;&lt;number&gt;1&lt;/number&gt;&lt;dates&gt;&lt;year&gt;2017&lt;/year&gt;&lt;pub-dates&gt;&lt;date&gt;2017/01/11&lt;/date&gt;&lt;/pub-dates&gt;&lt;/dates&gt;&lt;publisher&gt;American Chemical Society&lt;/publisher&gt;&lt;isbn&gt;1530-6984&lt;/isbn&gt;&lt;urls&gt;&lt;related-urls&gt;&lt;url&gt;http://dx.doi.org/10.1021/acs.nanolett.6b04383&lt;/url&gt;&lt;/related-urls&gt;&lt;/urls&gt;&lt;electronic-resource-num&gt;10.1021/acs.nanolett.6b04383&lt;/electronic-resource-num&gt;&lt;/record&gt;&lt;/Cite&gt;&lt;/EndNote&gt;</w:instrText>
      </w:r>
      <w:r w:rsidR="00DF5083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76</w:t>
      </w:r>
      <w:r w:rsidR="00DF5083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DF5083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</w:p>
    <w:p w14:paraId="05CD6EB3" w14:textId="106BC031" w:rsidR="00070F22" w:rsidRPr="00D32D8D" w:rsidRDefault="00ED4FEB" w:rsidP="00FA412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D32D8D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10B8CDFA" wp14:editId="772905FF">
            <wp:extent cx="5223510" cy="3235153"/>
            <wp:effectExtent l="0" t="0" r="0" b="3810"/>
            <wp:docPr id="2" name="Picture 2" descr="A picture containing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20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4" t="1745" r="746"/>
                    <a:stretch/>
                  </pic:blipFill>
                  <pic:spPr bwMode="auto">
                    <a:xfrm>
                      <a:off x="0" y="0"/>
                      <a:ext cx="5225743" cy="32365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1C6C18" w14:textId="4405CA37" w:rsidR="000075B5" w:rsidRPr="00D32D8D" w:rsidRDefault="00CA057A" w:rsidP="00070F2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CD238C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070F22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B013CA" w:rsidRPr="00D32D8D">
        <w:rPr>
          <w:rFonts w:ascii="Times New Roman" w:hAnsi="Times New Roman" w:cs="Times New Roman"/>
          <w:sz w:val="24"/>
          <w:szCs w:val="24"/>
        </w:rPr>
        <w:t>(a</w:t>
      </w:r>
      <w:r w:rsidR="00277DF2" w:rsidRPr="00D32D8D">
        <w:rPr>
          <w:rFonts w:ascii="Times New Roman" w:hAnsi="Times New Roman" w:cs="Times New Roman"/>
          <w:sz w:val="24"/>
          <w:szCs w:val="24"/>
        </w:rPr>
        <w:t>, b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) Schematic view of the proposed mechanism of Au growth and final morphology in the presence and absence of IAPP fibrils. The </w:t>
      </w:r>
      <w:r w:rsidR="00E65637" w:rsidRPr="00D32D8D">
        <w:rPr>
          <w:rFonts w:ascii="Times New Roman" w:hAnsi="Times New Roman" w:cs="Times New Roman"/>
          <w:sz w:val="24"/>
          <w:szCs w:val="24"/>
        </w:rPr>
        <w:t xml:space="preserve">surface of 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Au-binding </w:t>
      </w:r>
      <w:r w:rsidR="00E65637" w:rsidRPr="00D32D8D">
        <w:rPr>
          <w:rFonts w:ascii="Times New Roman" w:hAnsi="Times New Roman" w:cs="Times New Roman"/>
          <w:sz w:val="24"/>
          <w:szCs w:val="24"/>
        </w:rPr>
        <w:t xml:space="preserve">amyloid </w:t>
      </w:r>
      <w:r w:rsidR="00B013CA" w:rsidRPr="00D32D8D">
        <w:rPr>
          <w:rFonts w:ascii="Times New Roman" w:hAnsi="Times New Roman" w:cs="Times New Roman"/>
          <w:sz w:val="24"/>
          <w:szCs w:val="24"/>
        </w:rPr>
        <w:t>fibril</w:t>
      </w:r>
      <w:r w:rsidR="00E65637" w:rsidRPr="00D32D8D">
        <w:rPr>
          <w:rFonts w:ascii="Times New Roman" w:hAnsi="Times New Roman" w:cs="Times New Roman"/>
          <w:sz w:val="24"/>
          <w:szCs w:val="24"/>
        </w:rPr>
        <w:t>s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6104C0" w:rsidRPr="00D32D8D">
        <w:rPr>
          <w:rFonts w:ascii="Times New Roman" w:hAnsi="Times New Roman" w:cs="Times New Roman"/>
          <w:sz w:val="24"/>
          <w:szCs w:val="24"/>
        </w:rPr>
        <w:t>provides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 multip</w:t>
      </w:r>
      <w:r w:rsidR="006104C0" w:rsidRPr="00D32D8D">
        <w:rPr>
          <w:rFonts w:ascii="Times New Roman" w:hAnsi="Times New Roman" w:cs="Times New Roman"/>
          <w:sz w:val="24"/>
          <w:szCs w:val="24"/>
        </w:rPr>
        <w:t>le nucleation sites which reduce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 the local</w:t>
      </w:r>
      <w:r w:rsidR="001A4520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DA5B5C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6104C0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1A4520" w:rsidRPr="00D32D8D">
        <w:rPr>
          <w:rFonts w:ascii="Times New Roman" w:hAnsi="Times New Roman" w:cs="Times New Roman"/>
          <w:sz w:val="24"/>
          <w:szCs w:val="24"/>
        </w:rPr>
        <w:t xml:space="preserve">concentration </w:t>
      </w:r>
      <w:r w:rsidR="006104C0" w:rsidRPr="00D32D8D">
        <w:rPr>
          <w:rFonts w:ascii="Times New Roman" w:hAnsi="Times New Roman" w:cs="Times New Roman"/>
          <w:sz w:val="24"/>
          <w:szCs w:val="24"/>
        </w:rPr>
        <w:t>and prevent</w:t>
      </w:r>
      <w:r w:rsidR="006A62DC" w:rsidRPr="00D32D8D">
        <w:rPr>
          <w:rFonts w:ascii="Times New Roman" w:hAnsi="Times New Roman" w:cs="Times New Roman"/>
          <w:sz w:val="24"/>
          <w:szCs w:val="24"/>
        </w:rPr>
        <w:t>s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 the formation of branched Au particles. (</w:t>
      </w:r>
      <w:r w:rsidR="00277DF2" w:rsidRPr="00D32D8D">
        <w:rPr>
          <w:rFonts w:ascii="Times New Roman" w:hAnsi="Times New Roman" w:cs="Times New Roman"/>
          <w:sz w:val="24"/>
          <w:szCs w:val="24"/>
        </w:rPr>
        <w:t>c, d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) 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Snapshots of the </w:t>
      </w:r>
      <w:r w:rsidR="00AE1634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F264CF" w:rsidRPr="00D32D8D">
        <w:rPr>
          <w:rFonts w:ascii="Times New Roman" w:hAnsi="Times New Roman" w:cs="Times New Roman"/>
          <w:sz w:val="24"/>
          <w:szCs w:val="24"/>
        </w:rPr>
        <w:t>LCTEM experiment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(250 nm </w:t>
      </w:r>
      <w:r w:rsidR="00A05656" w:rsidRPr="00D32D8D">
        <w:rPr>
          <w:rFonts w:ascii="Times New Roman" w:hAnsi="Times New Roman" w:cs="Times New Roman"/>
          <w:sz w:val="24"/>
          <w:szCs w:val="24"/>
        </w:rPr>
        <w:t>liquid cell</w:t>
      </w:r>
      <w:r w:rsidR="00B013CA" w:rsidRPr="00D32D8D">
        <w:rPr>
          <w:rFonts w:ascii="Times New Roman" w:hAnsi="Times New Roman" w:cs="Times New Roman"/>
          <w:sz w:val="24"/>
          <w:szCs w:val="24"/>
        </w:rPr>
        <w:t xml:space="preserve">) </w:t>
      </w:r>
      <w:r w:rsidR="006104C0" w:rsidRPr="00D32D8D">
        <w:rPr>
          <w:rFonts w:ascii="Times New Roman" w:hAnsi="Times New Roman" w:cs="Times New Roman"/>
          <w:sz w:val="24"/>
          <w:szCs w:val="24"/>
        </w:rPr>
        <w:t>show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 the formation of </w:t>
      </w:r>
      <w:r w:rsidR="00F264CF" w:rsidRPr="00D32D8D">
        <w:rPr>
          <w:rFonts w:ascii="Times New Roman" w:hAnsi="Times New Roman" w:cs="Times New Roman"/>
          <w:sz w:val="24"/>
          <w:szCs w:val="24"/>
        </w:rPr>
        <w:t>(</w:t>
      </w:r>
      <w:r w:rsidR="00ED4FEB" w:rsidRPr="00D32D8D">
        <w:rPr>
          <w:rFonts w:ascii="Times New Roman" w:hAnsi="Times New Roman" w:cs="Times New Roman"/>
          <w:sz w:val="24"/>
          <w:szCs w:val="24"/>
        </w:rPr>
        <w:t>c</w:t>
      </w:r>
      <w:r w:rsidR="00F264CF" w:rsidRPr="00D32D8D">
        <w:rPr>
          <w:rFonts w:ascii="Times New Roman" w:hAnsi="Times New Roman" w:cs="Times New Roman"/>
          <w:sz w:val="24"/>
          <w:szCs w:val="24"/>
        </w:rPr>
        <w:t xml:space="preserve">) </w:t>
      </w:r>
      <w:r w:rsidR="00A04CF4" w:rsidRPr="00D32D8D">
        <w:rPr>
          <w:rFonts w:ascii="Times New Roman" w:hAnsi="Times New Roman" w:cs="Times New Roman"/>
          <w:sz w:val="24"/>
          <w:szCs w:val="24"/>
        </w:rPr>
        <w:t xml:space="preserve">small Au 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particles </w:t>
      </w:r>
      <w:r w:rsidR="005E694E" w:rsidRPr="00D32D8D">
        <w:rPr>
          <w:rFonts w:ascii="Times New Roman" w:hAnsi="Times New Roman" w:cs="Times New Roman"/>
          <w:sz w:val="24"/>
          <w:szCs w:val="24"/>
        </w:rPr>
        <w:t xml:space="preserve">(≤ </w:t>
      </w:r>
      <w:r w:rsidR="00AF670B" w:rsidRPr="00D32D8D">
        <w:rPr>
          <w:rFonts w:ascii="Times New Roman" w:hAnsi="Times New Roman" w:cs="Times New Roman"/>
          <w:sz w:val="24"/>
          <w:szCs w:val="24"/>
        </w:rPr>
        <w:t>0</w:t>
      </w:r>
      <w:r w:rsidR="005E694E" w:rsidRPr="00D32D8D">
        <w:rPr>
          <w:rFonts w:ascii="Times New Roman" w:hAnsi="Times New Roman" w:cs="Times New Roman"/>
          <w:sz w:val="24"/>
          <w:szCs w:val="24"/>
        </w:rPr>
        <w:t>.2</w:t>
      </w:r>
      <w:r w:rsidR="00AF670B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5E694E" w:rsidRPr="00D32D8D">
        <w:rPr>
          <w:rFonts w:ascii="Times New Roman" w:hAnsi="Times New Roman" w:cs="Times New Roman"/>
          <w:sz w:val="24"/>
          <w:szCs w:val="24"/>
        </w:rPr>
        <w:t>μm</w:t>
      </w:r>
      <w:r w:rsidR="00AF670B" w:rsidRPr="00D32D8D">
        <w:rPr>
          <w:rFonts w:ascii="Times New Roman" w:hAnsi="Times New Roman" w:cs="Times New Roman"/>
          <w:sz w:val="24"/>
          <w:szCs w:val="24"/>
        </w:rPr>
        <w:t xml:space="preserve">) </w:t>
      </w:r>
      <w:r w:rsidR="005E694E" w:rsidRPr="00D32D8D">
        <w:rPr>
          <w:rFonts w:ascii="Times New Roman" w:hAnsi="Times New Roman" w:cs="Times New Roman"/>
          <w:sz w:val="24"/>
          <w:szCs w:val="24"/>
        </w:rPr>
        <w:t xml:space="preserve">in the presence of IAPP fibrils </w:t>
      </w:r>
      <w:r w:rsidR="00F264CF" w:rsidRPr="00D32D8D">
        <w:rPr>
          <w:rFonts w:ascii="Times New Roman" w:hAnsi="Times New Roman" w:cs="Times New Roman"/>
          <w:sz w:val="24"/>
          <w:szCs w:val="24"/>
        </w:rPr>
        <w:t>and (</w:t>
      </w:r>
      <w:r w:rsidR="00277DF2" w:rsidRPr="00D32D8D">
        <w:rPr>
          <w:rFonts w:ascii="Times New Roman" w:hAnsi="Times New Roman" w:cs="Times New Roman"/>
          <w:sz w:val="24"/>
          <w:szCs w:val="24"/>
        </w:rPr>
        <w:t>d</w:t>
      </w:r>
      <w:r w:rsidR="00F264CF" w:rsidRPr="00D32D8D">
        <w:rPr>
          <w:rFonts w:ascii="Times New Roman" w:hAnsi="Times New Roman" w:cs="Times New Roman"/>
          <w:sz w:val="24"/>
          <w:szCs w:val="24"/>
        </w:rPr>
        <w:t>) branched Au particles</w:t>
      </w:r>
      <w:r w:rsidR="00AF670B" w:rsidRPr="00D32D8D">
        <w:rPr>
          <w:rFonts w:ascii="Times New Roman" w:hAnsi="Times New Roman" w:cs="Times New Roman"/>
          <w:sz w:val="24"/>
          <w:szCs w:val="24"/>
        </w:rPr>
        <w:t xml:space="preserve"> (~2 μm)</w:t>
      </w:r>
      <w:r w:rsidR="00F264CF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in </w:t>
      </w:r>
      <w:r w:rsidR="005E694E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F264CF" w:rsidRPr="00D32D8D">
        <w:rPr>
          <w:rFonts w:ascii="Times New Roman" w:hAnsi="Times New Roman" w:cs="Times New Roman"/>
          <w:sz w:val="24"/>
          <w:szCs w:val="24"/>
        </w:rPr>
        <w:t>absence</w:t>
      </w:r>
      <w:r w:rsidR="005E694E" w:rsidRPr="00D32D8D">
        <w:rPr>
          <w:rFonts w:ascii="Times New Roman" w:hAnsi="Times New Roman" w:cs="Times New Roman"/>
          <w:sz w:val="24"/>
          <w:szCs w:val="24"/>
        </w:rPr>
        <w:t xml:space="preserve"> of fibrils</w:t>
      </w:r>
      <w:r w:rsidR="00705352" w:rsidRPr="00D32D8D">
        <w:rPr>
          <w:rFonts w:ascii="Times New Roman" w:hAnsi="Times New Roman" w:cs="Times New Roman"/>
          <w:sz w:val="24"/>
          <w:szCs w:val="24"/>
        </w:rPr>
        <w:t>. In (</w:t>
      </w:r>
      <w:r w:rsidR="00277DF2" w:rsidRPr="00D32D8D">
        <w:rPr>
          <w:rFonts w:ascii="Times New Roman" w:hAnsi="Times New Roman" w:cs="Times New Roman"/>
          <w:sz w:val="24"/>
          <w:szCs w:val="24"/>
        </w:rPr>
        <w:t>c</w:t>
      </w:r>
      <w:r w:rsidR="00705352" w:rsidRPr="00D32D8D">
        <w:rPr>
          <w:rFonts w:ascii="Times New Roman" w:hAnsi="Times New Roman" w:cs="Times New Roman"/>
          <w:sz w:val="24"/>
          <w:szCs w:val="24"/>
        </w:rPr>
        <w:t>), t</w:t>
      </w:r>
      <w:r w:rsidR="00AE1634" w:rsidRPr="00D32D8D">
        <w:rPr>
          <w:rFonts w:ascii="Times New Roman" w:hAnsi="Times New Roman" w:cs="Times New Roman"/>
          <w:sz w:val="24"/>
          <w:szCs w:val="24"/>
        </w:rPr>
        <w:t>he n</w:t>
      </w:r>
      <w:r w:rsidR="00070F22" w:rsidRPr="00D32D8D">
        <w:rPr>
          <w:rFonts w:ascii="Times New Roman" w:hAnsi="Times New Roman" w:cs="Times New Roman"/>
          <w:sz w:val="24"/>
          <w:szCs w:val="24"/>
        </w:rPr>
        <w:t xml:space="preserve">ucleation-growth process </w:t>
      </w:r>
      <w:r w:rsidR="006104C0" w:rsidRPr="00D32D8D">
        <w:rPr>
          <w:rFonts w:ascii="Times New Roman" w:hAnsi="Times New Roman" w:cs="Times New Roman"/>
          <w:sz w:val="24"/>
          <w:szCs w:val="24"/>
        </w:rPr>
        <w:t>begins</w:t>
      </w:r>
      <w:r w:rsidR="00070F22" w:rsidRPr="00D32D8D">
        <w:rPr>
          <w:rFonts w:ascii="Times New Roman" w:hAnsi="Times New Roman" w:cs="Times New Roman"/>
          <w:sz w:val="24"/>
          <w:szCs w:val="24"/>
        </w:rPr>
        <w:t xml:space="preserve"> immediately upon </w:t>
      </w:r>
      <w:r w:rsidR="00AE1634" w:rsidRPr="00D32D8D">
        <w:rPr>
          <w:rFonts w:ascii="Times New Roman" w:hAnsi="Times New Roman" w:cs="Times New Roman"/>
          <w:sz w:val="24"/>
          <w:szCs w:val="24"/>
        </w:rPr>
        <w:t xml:space="preserve">electron </w:t>
      </w:r>
      <w:r w:rsidR="00070F22" w:rsidRPr="00D32D8D">
        <w:rPr>
          <w:rFonts w:ascii="Times New Roman" w:hAnsi="Times New Roman" w:cs="Times New Roman"/>
          <w:sz w:val="24"/>
          <w:szCs w:val="24"/>
        </w:rPr>
        <w:t xml:space="preserve">beam </w:t>
      </w:r>
      <w:r w:rsidR="00F841A5" w:rsidRPr="00D32D8D">
        <w:rPr>
          <w:rFonts w:ascii="Times New Roman" w:hAnsi="Times New Roman" w:cs="Times New Roman"/>
          <w:sz w:val="24"/>
          <w:szCs w:val="24"/>
        </w:rPr>
        <w:t>irradiation</w:t>
      </w:r>
      <w:r w:rsidR="006104C0" w:rsidRPr="00D32D8D">
        <w:rPr>
          <w:rFonts w:ascii="Times New Roman" w:hAnsi="Times New Roman" w:cs="Times New Roman"/>
          <w:sz w:val="24"/>
          <w:szCs w:val="24"/>
        </w:rPr>
        <w:t>, whereas in (</w:t>
      </w:r>
      <w:r w:rsidR="00277DF2" w:rsidRPr="00D32D8D">
        <w:rPr>
          <w:rFonts w:ascii="Times New Roman" w:hAnsi="Times New Roman" w:cs="Times New Roman"/>
          <w:sz w:val="24"/>
          <w:szCs w:val="24"/>
        </w:rPr>
        <w:t>d</w:t>
      </w:r>
      <w:r w:rsidR="006104C0" w:rsidRPr="00D32D8D">
        <w:rPr>
          <w:rFonts w:ascii="Times New Roman" w:hAnsi="Times New Roman" w:cs="Times New Roman"/>
          <w:sz w:val="24"/>
          <w:szCs w:val="24"/>
        </w:rPr>
        <w:t>)</w:t>
      </w:r>
      <w:r w:rsidR="007368BB" w:rsidRPr="00D32D8D">
        <w:rPr>
          <w:rFonts w:ascii="Times New Roman" w:hAnsi="Times New Roman" w:cs="Times New Roman"/>
          <w:sz w:val="24"/>
          <w:szCs w:val="24"/>
        </w:rPr>
        <w:t>,</w:t>
      </w:r>
      <w:r w:rsidR="006104C0" w:rsidRPr="00D32D8D">
        <w:rPr>
          <w:rFonts w:ascii="Times New Roman" w:hAnsi="Times New Roman" w:cs="Times New Roman"/>
          <w:sz w:val="24"/>
          <w:szCs w:val="24"/>
        </w:rPr>
        <w:t xml:space="preserve"> the first crystal </w:t>
      </w:r>
      <w:r w:rsidR="00363ED9" w:rsidRPr="00D32D8D">
        <w:rPr>
          <w:rFonts w:ascii="Times New Roman" w:hAnsi="Times New Roman" w:cs="Times New Roman"/>
          <w:sz w:val="24"/>
          <w:szCs w:val="24"/>
        </w:rPr>
        <w:t xml:space="preserve">was </w:t>
      </w:r>
      <w:r w:rsidR="006104C0" w:rsidRPr="00D32D8D">
        <w:rPr>
          <w:rFonts w:ascii="Times New Roman" w:hAnsi="Times New Roman" w:cs="Times New Roman"/>
          <w:sz w:val="24"/>
          <w:szCs w:val="24"/>
        </w:rPr>
        <w:t xml:space="preserve">observed after a few seconds of </w:t>
      </w:r>
      <w:r w:rsidR="00F841A5" w:rsidRPr="00D32D8D">
        <w:rPr>
          <w:rFonts w:ascii="Times New Roman" w:hAnsi="Times New Roman" w:cs="Times New Roman"/>
          <w:sz w:val="24"/>
          <w:szCs w:val="24"/>
        </w:rPr>
        <w:t>irradiation</w:t>
      </w:r>
      <w:r w:rsidR="00363ED9" w:rsidRPr="00D32D8D">
        <w:rPr>
          <w:rFonts w:ascii="Times New Roman" w:hAnsi="Times New Roman" w:cs="Times New Roman"/>
          <w:sz w:val="24"/>
          <w:szCs w:val="24"/>
        </w:rPr>
        <w:t xml:space="preserve"> and </w:t>
      </w:r>
      <w:r w:rsidR="007368BB" w:rsidRPr="00D32D8D">
        <w:rPr>
          <w:rFonts w:ascii="Times New Roman" w:hAnsi="Times New Roman" w:cs="Times New Roman"/>
          <w:sz w:val="24"/>
          <w:szCs w:val="24"/>
        </w:rPr>
        <w:t>the</w:t>
      </w:r>
      <w:r w:rsidR="00363ED9" w:rsidRPr="00D32D8D">
        <w:rPr>
          <w:rFonts w:ascii="Times New Roman" w:hAnsi="Times New Roman" w:cs="Times New Roman"/>
          <w:sz w:val="24"/>
          <w:szCs w:val="24"/>
        </w:rPr>
        <w:t xml:space="preserve"> second crystal </w:t>
      </w:r>
      <w:r w:rsidR="007368BB" w:rsidRPr="00D32D8D">
        <w:rPr>
          <w:rFonts w:ascii="Times New Roman" w:hAnsi="Times New Roman" w:cs="Times New Roman"/>
          <w:sz w:val="24"/>
          <w:szCs w:val="24"/>
        </w:rPr>
        <w:t xml:space="preserve">was observed </w:t>
      </w:r>
      <w:r w:rsidR="00363ED9" w:rsidRPr="00D32D8D">
        <w:rPr>
          <w:rFonts w:ascii="Times New Roman" w:hAnsi="Times New Roman" w:cs="Times New Roman"/>
          <w:sz w:val="24"/>
          <w:szCs w:val="24"/>
        </w:rPr>
        <w:t>at 173 sec (arrow)</w:t>
      </w:r>
      <w:r w:rsidR="007368BB" w:rsidRPr="00D32D8D">
        <w:rPr>
          <w:rFonts w:ascii="Times New Roman" w:hAnsi="Times New Roman" w:cs="Times New Roman"/>
          <w:sz w:val="24"/>
          <w:szCs w:val="24"/>
        </w:rPr>
        <w:t>. S</w:t>
      </w:r>
      <w:r w:rsidR="00363ED9" w:rsidRPr="00D32D8D">
        <w:rPr>
          <w:rFonts w:ascii="Times New Roman" w:hAnsi="Times New Roman" w:cs="Times New Roman"/>
          <w:sz w:val="24"/>
          <w:szCs w:val="24"/>
        </w:rPr>
        <w:t xml:space="preserve">cale bars: 500 </w:t>
      </w:r>
      <w:r w:rsidR="00363ED9" w:rsidRPr="00D32D8D">
        <w:rPr>
          <w:rFonts w:ascii="Times New Roman" w:hAnsi="Times New Roman" w:cs="Times New Roman"/>
          <w:bCs/>
          <w:sz w:val="24"/>
          <w:szCs w:val="24"/>
        </w:rPr>
        <w:t>nm</w:t>
      </w:r>
      <w:r w:rsidR="007368BB" w:rsidRPr="00D32D8D">
        <w:rPr>
          <w:rFonts w:ascii="Times New Roman" w:hAnsi="Times New Roman" w:cs="Times New Roman"/>
          <w:bCs/>
          <w:sz w:val="24"/>
          <w:szCs w:val="24"/>
        </w:rPr>
        <w:t>.</w:t>
      </w:r>
      <w:r w:rsidR="00363ED9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3D3779" w:rsidRPr="00D32D8D">
        <w:rPr>
          <w:rFonts w:ascii="Times New Roman" w:hAnsi="Times New Roman" w:cs="Times New Roman"/>
          <w:sz w:val="24"/>
          <w:szCs w:val="24"/>
        </w:rPr>
        <w:t xml:space="preserve">The magnified inset image and arrow at </w:t>
      </w:r>
      <w:r w:rsidR="00872E4A" w:rsidRPr="00D32D8D">
        <w:rPr>
          <w:rFonts w:ascii="Times New Roman" w:hAnsi="Times New Roman" w:cs="Times New Roman"/>
          <w:sz w:val="24"/>
          <w:szCs w:val="24"/>
        </w:rPr>
        <w:t>5</w:t>
      </w:r>
      <w:r w:rsidR="003D3779" w:rsidRPr="00D32D8D">
        <w:rPr>
          <w:rFonts w:ascii="Times New Roman" w:hAnsi="Times New Roman" w:cs="Times New Roman"/>
          <w:sz w:val="24"/>
          <w:szCs w:val="24"/>
        </w:rPr>
        <w:t xml:space="preserve"> sec in (</w:t>
      </w:r>
      <w:r w:rsidR="00277DF2" w:rsidRPr="00D32D8D">
        <w:rPr>
          <w:rFonts w:ascii="Times New Roman" w:hAnsi="Times New Roman" w:cs="Times New Roman"/>
          <w:sz w:val="24"/>
          <w:szCs w:val="24"/>
        </w:rPr>
        <w:t>d</w:t>
      </w:r>
      <w:r w:rsidR="003D3779" w:rsidRPr="00D32D8D">
        <w:rPr>
          <w:rFonts w:ascii="Times New Roman" w:hAnsi="Times New Roman" w:cs="Times New Roman"/>
          <w:sz w:val="24"/>
          <w:szCs w:val="24"/>
        </w:rPr>
        <w:t xml:space="preserve">) show </w:t>
      </w:r>
      <w:r w:rsidR="007B5800" w:rsidRPr="00D32D8D">
        <w:rPr>
          <w:rFonts w:ascii="Times New Roman" w:hAnsi="Times New Roman" w:cs="Times New Roman"/>
          <w:sz w:val="24"/>
          <w:szCs w:val="24"/>
        </w:rPr>
        <w:t>coalescence of three</w:t>
      </w:r>
      <w:r w:rsidR="003D3779" w:rsidRPr="00D32D8D">
        <w:rPr>
          <w:rFonts w:ascii="Times New Roman" w:hAnsi="Times New Roman" w:cs="Times New Roman"/>
          <w:sz w:val="24"/>
          <w:szCs w:val="24"/>
        </w:rPr>
        <w:t xml:space="preserve"> Au particles </w:t>
      </w:r>
      <w:r w:rsidR="007B5800" w:rsidRPr="00D32D8D">
        <w:rPr>
          <w:rFonts w:ascii="Times New Roman" w:hAnsi="Times New Roman" w:cs="Times New Roman"/>
          <w:sz w:val="24"/>
          <w:szCs w:val="24"/>
        </w:rPr>
        <w:t xml:space="preserve">that further </w:t>
      </w:r>
      <w:r w:rsidR="003D3779" w:rsidRPr="00D32D8D">
        <w:rPr>
          <w:rFonts w:ascii="Times New Roman" w:hAnsi="Times New Roman" w:cs="Times New Roman"/>
          <w:sz w:val="24"/>
          <w:szCs w:val="24"/>
        </w:rPr>
        <w:t xml:space="preserve">grow into </w:t>
      </w:r>
      <w:r w:rsidR="007B5800" w:rsidRPr="00D32D8D">
        <w:rPr>
          <w:rFonts w:ascii="Times New Roman" w:hAnsi="Times New Roman" w:cs="Times New Roman"/>
          <w:sz w:val="24"/>
          <w:szCs w:val="24"/>
        </w:rPr>
        <w:t xml:space="preserve">a </w:t>
      </w:r>
      <w:r w:rsidR="003D3779" w:rsidRPr="00D32D8D">
        <w:rPr>
          <w:rFonts w:ascii="Times New Roman" w:hAnsi="Times New Roman" w:cs="Times New Roman"/>
          <w:sz w:val="24"/>
          <w:szCs w:val="24"/>
        </w:rPr>
        <w:t>large branched particle</w:t>
      </w:r>
      <w:r w:rsidR="00EA216F" w:rsidRPr="00D32D8D">
        <w:rPr>
          <w:rFonts w:ascii="Times New Roman" w:hAnsi="Times New Roman" w:cs="Times New Roman"/>
          <w:sz w:val="24"/>
          <w:szCs w:val="24"/>
        </w:rPr>
        <w:t xml:space="preserve"> (scale bar: </w:t>
      </w:r>
      <w:r w:rsidR="000F0222" w:rsidRPr="00D32D8D">
        <w:rPr>
          <w:rFonts w:ascii="Times New Roman" w:hAnsi="Times New Roman" w:cs="Times New Roman"/>
          <w:sz w:val="24"/>
          <w:szCs w:val="24"/>
        </w:rPr>
        <w:t>100 n</w:t>
      </w:r>
      <w:r w:rsidR="00EA216F" w:rsidRPr="00D32D8D">
        <w:rPr>
          <w:rFonts w:ascii="Times New Roman" w:hAnsi="Times New Roman" w:cs="Times New Roman"/>
          <w:bCs/>
          <w:sz w:val="24"/>
          <w:szCs w:val="24"/>
        </w:rPr>
        <w:t>m</w:t>
      </w:r>
      <w:r w:rsidR="00EA216F" w:rsidRPr="00D32D8D">
        <w:rPr>
          <w:rFonts w:ascii="Times New Roman" w:hAnsi="Times New Roman" w:cs="Times New Roman"/>
          <w:sz w:val="24"/>
          <w:szCs w:val="24"/>
        </w:rPr>
        <w:t>)</w:t>
      </w:r>
      <w:r w:rsidR="003D3779" w:rsidRPr="00D32D8D">
        <w:rPr>
          <w:rFonts w:ascii="Times New Roman" w:hAnsi="Times New Roman" w:cs="Times New Roman"/>
          <w:sz w:val="24"/>
          <w:szCs w:val="24"/>
        </w:rPr>
        <w:t>.</w:t>
      </w:r>
    </w:p>
    <w:p w14:paraId="1E6BAEDC" w14:textId="77777777" w:rsidR="00F264CF" w:rsidRPr="00D32D8D" w:rsidRDefault="00F264CF" w:rsidP="00070F2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241FF51B" w14:textId="0173849B" w:rsidR="00DD5DFA" w:rsidRPr="00D32D8D" w:rsidRDefault="008C62D6" w:rsidP="00F264CF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bCs/>
          <w:sz w:val="24"/>
          <w:szCs w:val="24"/>
        </w:rPr>
        <w:lastRenderedPageBreak/>
        <w:t>Interestingly,</w:t>
      </w:r>
      <w:r w:rsidR="007B5800" w:rsidRPr="00D32D8D">
        <w:rPr>
          <w:rFonts w:ascii="Times New Roman" w:hAnsi="Times New Roman" w:cs="Times New Roman"/>
          <w:bCs/>
          <w:sz w:val="24"/>
          <w:szCs w:val="24"/>
        </w:rPr>
        <w:t xml:space="preserve"> we observed</w:t>
      </w:r>
      <w:r w:rsidR="0037215D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D0FD6" w:rsidRPr="00D32D8D">
        <w:rPr>
          <w:rFonts w:ascii="Times New Roman" w:hAnsi="Times New Roman" w:cs="Times New Roman"/>
          <w:bCs/>
          <w:sz w:val="24"/>
          <w:szCs w:val="24"/>
        </w:rPr>
        <w:t xml:space="preserve">growth of </w:t>
      </w:r>
      <w:r w:rsidR="0037215D" w:rsidRPr="00D32D8D">
        <w:rPr>
          <w:rFonts w:ascii="Times New Roman" w:hAnsi="Times New Roman" w:cs="Times New Roman"/>
          <w:bCs/>
          <w:sz w:val="24"/>
          <w:szCs w:val="24"/>
        </w:rPr>
        <w:t>large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75B5" w:rsidRPr="00D32D8D">
        <w:rPr>
          <w:rFonts w:ascii="Times New Roman" w:hAnsi="Times New Roman" w:cs="Times New Roman"/>
          <w:bCs/>
          <w:sz w:val="24"/>
          <w:szCs w:val="24"/>
        </w:rPr>
        <w:t>branch</w:t>
      </w:r>
      <w:r w:rsidRPr="00D32D8D">
        <w:rPr>
          <w:rFonts w:ascii="Times New Roman" w:hAnsi="Times New Roman" w:cs="Times New Roman"/>
          <w:bCs/>
          <w:sz w:val="24"/>
          <w:szCs w:val="24"/>
        </w:rPr>
        <w:t>ed</w:t>
      </w:r>
      <w:r w:rsidR="000075B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Au </w:t>
      </w:r>
      <w:r w:rsidR="000075B5" w:rsidRPr="00D32D8D">
        <w:rPr>
          <w:rFonts w:ascii="Times New Roman" w:hAnsi="Times New Roman" w:cs="Times New Roman"/>
          <w:bCs/>
          <w:sz w:val="24"/>
          <w:szCs w:val="24"/>
        </w:rPr>
        <w:t>particles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 (~2 μm)</w:t>
      </w:r>
      <w:r w:rsidR="000075B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02035" w:rsidRPr="00D32D8D">
        <w:rPr>
          <w:rFonts w:ascii="Times New Roman" w:hAnsi="Times New Roman" w:cs="Times New Roman"/>
          <w:bCs/>
          <w:sz w:val="24"/>
          <w:szCs w:val="24"/>
        </w:rPr>
        <w:t>in the same experimental time</w:t>
      </w:r>
      <w:r w:rsidR="002D0FD6" w:rsidRPr="00D32D8D">
        <w:rPr>
          <w:rFonts w:ascii="Times New Roman" w:hAnsi="Times New Roman" w:cs="Times New Roman"/>
          <w:bCs/>
          <w:sz w:val="24"/>
          <w:szCs w:val="24"/>
        </w:rPr>
        <w:t xml:space="preserve"> (300 sec)</w:t>
      </w:r>
      <w:r w:rsidR="00002035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96659" w:rsidRPr="00D32D8D">
        <w:rPr>
          <w:rFonts w:ascii="Times New Roman" w:hAnsi="Times New Roman" w:cs="Times New Roman"/>
          <w:bCs/>
          <w:sz w:val="24"/>
          <w:szCs w:val="24"/>
        </w:rPr>
        <w:t xml:space="preserve">rather than </w:t>
      </w:r>
      <w:r w:rsidR="00B73997" w:rsidRPr="00D32D8D">
        <w:rPr>
          <w:rFonts w:ascii="Times New Roman" w:hAnsi="Times New Roman" w:cs="Times New Roman"/>
          <w:bCs/>
          <w:sz w:val="24"/>
          <w:szCs w:val="24"/>
        </w:rPr>
        <w:t xml:space="preserve">small </w:t>
      </w:r>
      <w:r w:rsidR="00ED4FEB" w:rsidRPr="00D32D8D">
        <w:rPr>
          <w:rFonts w:ascii="Times New Roman" w:hAnsi="Times New Roman" w:cs="Times New Roman"/>
          <w:bCs/>
          <w:sz w:val="24"/>
          <w:szCs w:val="24"/>
        </w:rPr>
        <w:t xml:space="preserve">Au </w:t>
      </w:r>
      <w:r w:rsidR="00D96659" w:rsidRPr="00D32D8D">
        <w:rPr>
          <w:rFonts w:ascii="Times New Roman" w:hAnsi="Times New Roman" w:cs="Times New Roman"/>
          <w:bCs/>
          <w:sz w:val="24"/>
          <w:szCs w:val="24"/>
        </w:rPr>
        <w:t>particles</w:t>
      </w:r>
      <w:r w:rsidR="00ED4FEB" w:rsidRPr="00D32D8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D4FEB" w:rsidRPr="00D32D8D">
        <w:rPr>
          <w:rFonts w:ascii="Times New Roman" w:hAnsi="Times New Roman" w:cs="Times New Roman"/>
          <w:sz w:val="24"/>
          <w:szCs w:val="24"/>
        </w:rPr>
        <w:t xml:space="preserve">(≤ 0.2 μm) </w:t>
      </w:r>
      <w:r w:rsidR="00CC4E46" w:rsidRPr="00D32D8D">
        <w:rPr>
          <w:rFonts w:ascii="Times New Roman" w:hAnsi="Times New Roman" w:cs="Times New Roman"/>
          <w:bCs/>
          <w:sz w:val="24"/>
          <w:szCs w:val="24"/>
        </w:rPr>
        <w:t xml:space="preserve">in the region where IAPP fibrils were not present </w:t>
      </w:r>
      <w:r w:rsidR="0037215D" w:rsidRPr="00D32D8D">
        <w:rPr>
          <w:rFonts w:ascii="Times New Roman" w:hAnsi="Times New Roman" w:cs="Times New Roman"/>
          <w:bCs/>
          <w:sz w:val="24"/>
          <w:szCs w:val="24"/>
        </w:rPr>
        <w:t>(</w:t>
      </w:r>
      <w:r w:rsidR="0037215D" w:rsidRPr="00D32D8D">
        <w:rPr>
          <w:rFonts w:ascii="Times New Roman" w:hAnsi="Times New Roman" w:cs="Times New Roman"/>
          <w:b/>
          <w:bCs/>
          <w:sz w:val="24"/>
          <w:szCs w:val="24"/>
        </w:rPr>
        <w:t>Figure</w:t>
      </w:r>
      <w:r w:rsidR="004A4262" w:rsidRPr="00D32D8D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37215D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277DF2" w:rsidRPr="00D32D8D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67EF1" w:rsidRPr="00D32D8D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4B1A46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277DF2" w:rsidRPr="00D32D8D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4B1A46" w:rsidRPr="00D32D8D">
        <w:rPr>
          <w:rFonts w:ascii="Times New Roman" w:hAnsi="Times New Roman" w:cs="Times New Roman"/>
          <w:b/>
          <w:bCs/>
          <w:sz w:val="24"/>
          <w:szCs w:val="24"/>
        </w:rPr>
        <w:t>,</w:t>
      </w:r>
      <w:r w:rsidR="00A67EF1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7215D" w:rsidRPr="00D32D8D"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CC4E46" w:rsidRPr="00D32D8D">
        <w:rPr>
          <w:rFonts w:ascii="Times New Roman" w:hAnsi="Times New Roman" w:cs="Times New Roman"/>
          <w:b/>
          <w:bCs/>
          <w:sz w:val="24"/>
          <w:szCs w:val="24"/>
        </w:rPr>
        <w:t>, S1</w:t>
      </w:r>
      <w:r w:rsidR="003434AC" w:rsidRPr="00D32D8D">
        <w:rPr>
          <w:rFonts w:ascii="Times New Roman" w:hAnsi="Times New Roman" w:cs="Times New Roman"/>
          <w:b/>
          <w:bCs/>
          <w:sz w:val="24"/>
          <w:szCs w:val="24"/>
        </w:rPr>
        <w:t>8</w:t>
      </w:r>
      <w:r w:rsidR="00817E5F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and</w:t>
      </w:r>
      <w:r w:rsidR="00FA58DC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 Movie S5</w:t>
      </w:r>
      <w:r w:rsidR="0037215D" w:rsidRPr="00D32D8D">
        <w:rPr>
          <w:rFonts w:ascii="Times New Roman" w:hAnsi="Times New Roman" w:cs="Times New Roman"/>
          <w:bCs/>
          <w:sz w:val="24"/>
          <w:szCs w:val="24"/>
        </w:rPr>
        <w:t>)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. As shown in </w:t>
      </w:r>
      <w:r w:rsidR="00986F12" w:rsidRPr="00D32D8D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 w:rsidR="00564230" w:rsidRPr="00D32D8D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277DF2" w:rsidRPr="00D32D8D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D32D8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sz w:val="24"/>
          <w:szCs w:val="24"/>
        </w:rPr>
        <w:t>t</w:t>
      </w:r>
      <w:r w:rsidR="0051208E" w:rsidRPr="00D32D8D">
        <w:rPr>
          <w:rFonts w:ascii="Times New Roman" w:hAnsi="Times New Roman" w:cs="Times New Roman"/>
          <w:sz w:val="24"/>
          <w:szCs w:val="24"/>
        </w:rPr>
        <w:t xml:space="preserve">he first branched 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Au </w:t>
      </w:r>
      <w:r w:rsidR="0051208E" w:rsidRPr="00D32D8D">
        <w:rPr>
          <w:rFonts w:ascii="Times New Roman" w:hAnsi="Times New Roman" w:cs="Times New Roman"/>
          <w:sz w:val="24"/>
          <w:szCs w:val="24"/>
        </w:rPr>
        <w:t>particle</w:t>
      </w:r>
      <w:r w:rsidR="006D2202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C7092A" w:rsidRPr="00D32D8D">
        <w:rPr>
          <w:rFonts w:ascii="Times New Roman" w:hAnsi="Times New Roman" w:cs="Times New Roman"/>
          <w:sz w:val="24"/>
          <w:szCs w:val="24"/>
        </w:rPr>
        <w:t>formed by coalescence</w:t>
      </w:r>
      <w:r w:rsidR="0051208E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of three individual </w:t>
      </w:r>
      <w:r w:rsidR="0093208A" w:rsidRPr="00D32D8D">
        <w:rPr>
          <w:rFonts w:ascii="Times New Roman" w:hAnsi="Times New Roman" w:cs="Times New Roman"/>
          <w:sz w:val="24"/>
          <w:szCs w:val="24"/>
        </w:rPr>
        <w:t>particles</w:t>
      </w:r>
      <w:r w:rsidR="00DD291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6104C0" w:rsidRPr="00D32D8D">
        <w:rPr>
          <w:rFonts w:ascii="Times New Roman" w:hAnsi="Times New Roman" w:cs="Times New Roman"/>
          <w:sz w:val="24"/>
          <w:szCs w:val="24"/>
        </w:rPr>
        <w:t>within 30 sec</w:t>
      </w:r>
      <w:r w:rsidR="00FB147D" w:rsidRPr="00D32D8D">
        <w:rPr>
          <w:rFonts w:ascii="Times New Roman" w:hAnsi="Times New Roman" w:cs="Times New Roman"/>
          <w:sz w:val="24"/>
          <w:szCs w:val="24"/>
        </w:rPr>
        <w:t xml:space="preserve">. The 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dendritic morphology </w:t>
      </w:r>
      <w:r w:rsidR="00B17C04" w:rsidRPr="00D32D8D">
        <w:rPr>
          <w:rFonts w:ascii="Times New Roman" w:hAnsi="Times New Roman" w:cs="Times New Roman"/>
          <w:sz w:val="24"/>
          <w:szCs w:val="24"/>
        </w:rPr>
        <w:t>is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 likely due to </w:t>
      </w:r>
      <w:r w:rsidR="006105FE" w:rsidRPr="00D32D8D">
        <w:rPr>
          <w:rFonts w:ascii="Times New Roman" w:hAnsi="Times New Roman" w:cs="Times New Roman"/>
          <w:sz w:val="24"/>
          <w:szCs w:val="24"/>
        </w:rPr>
        <w:t xml:space="preserve">the surface reconstruction of </w:t>
      </w:r>
      <w:r w:rsidR="00C7092A" w:rsidRPr="00D32D8D">
        <w:rPr>
          <w:rFonts w:ascii="Times New Roman" w:hAnsi="Times New Roman" w:cs="Times New Roman"/>
          <w:sz w:val="24"/>
          <w:szCs w:val="24"/>
        </w:rPr>
        <w:t xml:space="preserve">multiple </w:t>
      </w:r>
      <w:r w:rsidR="006105FE" w:rsidRPr="00D32D8D">
        <w:rPr>
          <w:rFonts w:ascii="Times New Roman" w:hAnsi="Times New Roman" w:cs="Times New Roman"/>
          <w:sz w:val="24"/>
          <w:szCs w:val="24"/>
        </w:rPr>
        <w:t>crystal domains</w:t>
      </w:r>
      <w:r w:rsidR="00FB147D" w:rsidRPr="00D32D8D">
        <w:rPr>
          <w:rFonts w:ascii="Times New Roman" w:hAnsi="Times New Roman" w:cs="Times New Roman"/>
          <w:sz w:val="24"/>
          <w:szCs w:val="24"/>
        </w:rPr>
        <w:t>, followed by</w:t>
      </w:r>
      <w:r w:rsidR="00C532DA" w:rsidRPr="00D32D8D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01ECE" w:rsidRPr="00D32D8D">
        <w:rPr>
          <w:rFonts w:ascii="Times New Roman" w:hAnsi="Times New Roman" w:cs="Times New Roman"/>
          <w:sz w:val="24"/>
          <w:szCs w:val="24"/>
        </w:rPr>
        <w:t>-</w:t>
      </w:r>
      <w:r w:rsidR="00C532DA" w:rsidRPr="00D32D8D">
        <w:rPr>
          <w:rFonts w:ascii="Times New Roman" w:hAnsi="Times New Roman" w:cs="Times New Roman"/>
          <w:sz w:val="24"/>
          <w:szCs w:val="24"/>
        </w:rPr>
        <w:t>limited growth</w:t>
      </w:r>
      <w:r w:rsidR="006105FE"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B17C04" w:rsidRPr="00D32D8D">
        <w:rPr>
          <w:rFonts w:ascii="Times New Roman" w:hAnsi="Times New Roman" w:cs="Times New Roman"/>
          <w:sz w:val="24"/>
          <w:szCs w:val="24"/>
        </w:rPr>
        <w:t>We visualised s</w:t>
      </w:r>
      <w:r w:rsidR="007B5800" w:rsidRPr="00D32D8D">
        <w:rPr>
          <w:rFonts w:ascii="Times New Roman" w:hAnsi="Times New Roman" w:cs="Times New Roman"/>
          <w:sz w:val="24"/>
          <w:szCs w:val="24"/>
        </w:rPr>
        <w:t>ubsequent branched particle formation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 after </w:t>
      </w:r>
      <w:r w:rsidR="006105FE" w:rsidRPr="00D32D8D">
        <w:rPr>
          <w:rFonts w:ascii="Times New Roman" w:hAnsi="Times New Roman" w:cs="Times New Roman"/>
          <w:sz w:val="24"/>
          <w:szCs w:val="24"/>
        </w:rPr>
        <w:t>electron beam irradiation</w:t>
      </w:r>
      <w:r w:rsidR="00471C1E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7368BB" w:rsidRPr="00D32D8D">
        <w:rPr>
          <w:rFonts w:ascii="Times New Roman" w:hAnsi="Times New Roman" w:cs="Times New Roman"/>
          <w:sz w:val="24"/>
          <w:szCs w:val="24"/>
        </w:rPr>
        <w:t>for ~170 s</w:t>
      </w:r>
      <w:r w:rsidR="00AB21F0" w:rsidRPr="00D32D8D">
        <w:rPr>
          <w:rFonts w:ascii="Times New Roman" w:hAnsi="Times New Roman" w:cs="Times New Roman"/>
          <w:sz w:val="24"/>
          <w:szCs w:val="24"/>
        </w:rPr>
        <w:t>ec</w:t>
      </w:r>
      <w:r w:rsidR="006105FE" w:rsidRPr="00D32D8D">
        <w:rPr>
          <w:rFonts w:ascii="Times New Roman" w:hAnsi="Times New Roman" w:cs="Times New Roman"/>
          <w:sz w:val="24"/>
          <w:szCs w:val="24"/>
        </w:rPr>
        <w:t xml:space="preserve"> (</w:t>
      </w:r>
      <w:r w:rsidR="004412F5" w:rsidRPr="00D32D8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564230" w:rsidRPr="00D32D8D">
        <w:rPr>
          <w:rFonts w:ascii="Times New Roman" w:hAnsi="Times New Roman" w:cs="Times New Roman"/>
          <w:b/>
          <w:sz w:val="24"/>
          <w:szCs w:val="24"/>
        </w:rPr>
        <w:t>6</w:t>
      </w:r>
      <w:r w:rsidR="00277DF2" w:rsidRPr="00D32D8D">
        <w:rPr>
          <w:rFonts w:ascii="Times New Roman" w:hAnsi="Times New Roman" w:cs="Times New Roman"/>
          <w:b/>
          <w:sz w:val="24"/>
          <w:szCs w:val="24"/>
        </w:rPr>
        <w:t>d</w:t>
      </w:r>
      <w:r w:rsidR="006105FE" w:rsidRPr="00D32D8D">
        <w:rPr>
          <w:rFonts w:ascii="Times New Roman" w:hAnsi="Times New Roman" w:cs="Times New Roman"/>
          <w:sz w:val="24"/>
          <w:szCs w:val="24"/>
        </w:rPr>
        <w:t>). The short delay</w:t>
      </w:r>
      <w:r w:rsidR="00B17C04" w:rsidRPr="00D32D8D">
        <w:rPr>
          <w:rFonts w:ascii="Times New Roman" w:hAnsi="Times New Roman" w:cs="Times New Roman"/>
          <w:sz w:val="24"/>
          <w:szCs w:val="24"/>
        </w:rPr>
        <w:t xml:space="preserve"> for </w:t>
      </w:r>
      <w:r w:rsidR="006105FE" w:rsidRPr="00D32D8D">
        <w:rPr>
          <w:rFonts w:ascii="Times New Roman" w:hAnsi="Times New Roman" w:cs="Times New Roman"/>
          <w:sz w:val="24"/>
          <w:szCs w:val="24"/>
        </w:rPr>
        <w:t xml:space="preserve">growth </w:t>
      </w:r>
      <w:r w:rsidR="00B17C04" w:rsidRPr="00D32D8D">
        <w:rPr>
          <w:rFonts w:ascii="Times New Roman" w:hAnsi="Times New Roman" w:cs="Times New Roman"/>
          <w:sz w:val="24"/>
          <w:szCs w:val="24"/>
        </w:rPr>
        <w:t>of</w:t>
      </w:r>
      <w:r w:rsidR="008F68CF" w:rsidRPr="00D32D8D">
        <w:rPr>
          <w:rFonts w:ascii="Times New Roman" w:hAnsi="Times New Roman" w:cs="Times New Roman"/>
          <w:sz w:val="24"/>
          <w:szCs w:val="24"/>
        </w:rPr>
        <w:t xml:space="preserve"> the</w:t>
      </w:r>
      <w:r w:rsidR="00B17C04" w:rsidRPr="00D32D8D">
        <w:rPr>
          <w:rFonts w:ascii="Times New Roman" w:hAnsi="Times New Roman" w:cs="Times New Roman"/>
          <w:sz w:val="24"/>
          <w:szCs w:val="24"/>
        </w:rPr>
        <w:t xml:space="preserve"> second particle may be</w:t>
      </w:r>
      <w:r w:rsidR="00ED768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71C1E" w:rsidRPr="00D32D8D">
        <w:rPr>
          <w:rFonts w:ascii="Times New Roman" w:hAnsi="Times New Roman" w:cs="Times New Roman"/>
          <w:sz w:val="24"/>
          <w:szCs w:val="24"/>
        </w:rPr>
        <w:t xml:space="preserve">due to </w:t>
      </w:r>
      <w:r w:rsidR="006105FE" w:rsidRPr="00D32D8D">
        <w:rPr>
          <w:rFonts w:ascii="Times New Roman" w:hAnsi="Times New Roman" w:cs="Times New Roman"/>
          <w:sz w:val="24"/>
          <w:szCs w:val="24"/>
        </w:rPr>
        <w:t>rapid</w:t>
      </w:r>
      <w:r w:rsidR="00471C1E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DA5B5C" w:rsidRPr="00D32D8D">
        <w:rPr>
          <w:rFonts w:ascii="Times New Roman" w:hAnsi="Times New Roman" w:cs="Times New Roman"/>
          <w:bCs/>
          <w:sz w:val="24"/>
          <w:szCs w:val="24"/>
        </w:rPr>
        <w:t>Au</w:t>
      </w:r>
      <w:r w:rsidR="00DA5B5C" w:rsidRPr="00D32D8D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3+ </w:t>
      </w:r>
      <w:r w:rsidR="00ED7687" w:rsidRPr="00D32D8D">
        <w:rPr>
          <w:rFonts w:ascii="Times New Roman" w:hAnsi="Times New Roman" w:cs="Times New Roman"/>
          <w:bCs/>
          <w:sz w:val="24"/>
          <w:szCs w:val="24"/>
        </w:rPr>
        <w:t xml:space="preserve">localisation </w:t>
      </w:r>
      <w:r w:rsidR="00ED7687" w:rsidRPr="00D32D8D">
        <w:rPr>
          <w:rFonts w:ascii="Times New Roman" w:hAnsi="Times New Roman" w:cs="Times New Roman"/>
          <w:sz w:val="24"/>
          <w:szCs w:val="24"/>
        </w:rPr>
        <w:t>at</w:t>
      </w:r>
      <w:r w:rsidR="00471C1E" w:rsidRPr="00D32D8D">
        <w:rPr>
          <w:rFonts w:ascii="Times New Roman" w:hAnsi="Times New Roman" w:cs="Times New Roman"/>
          <w:sz w:val="24"/>
          <w:szCs w:val="24"/>
        </w:rPr>
        <w:t xml:space="preserve"> the surface</w:t>
      </w:r>
      <w:r w:rsidR="00B17C04" w:rsidRPr="00D32D8D">
        <w:rPr>
          <w:rFonts w:ascii="Times New Roman" w:hAnsi="Times New Roman" w:cs="Times New Roman"/>
          <w:sz w:val="24"/>
          <w:szCs w:val="24"/>
        </w:rPr>
        <w:t xml:space="preserve"> of</w:t>
      </w:r>
      <w:r w:rsidR="006105FE" w:rsidRPr="00D32D8D">
        <w:rPr>
          <w:rFonts w:ascii="Times New Roman" w:hAnsi="Times New Roman" w:cs="Times New Roman"/>
          <w:sz w:val="24"/>
          <w:szCs w:val="24"/>
        </w:rPr>
        <w:t xml:space="preserve"> the first particle</w:t>
      </w:r>
      <w:r w:rsidR="00744EDA"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4D7D98" w:rsidRPr="00D32D8D">
        <w:rPr>
          <w:rFonts w:ascii="Times New Roman" w:hAnsi="Times New Roman" w:cs="Times New Roman"/>
          <w:sz w:val="24"/>
          <w:szCs w:val="24"/>
        </w:rPr>
        <w:t>In</w:t>
      </w:r>
      <w:r w:rsidR="00CC7DF8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5F127D" w:rsidRPr="00D32D8D">
        <w:rPr>
          <w:rFonts w:ascii="Times New Roman" w:hAnsi="Times New Roman" w:cs="Times New Roman"/>
          <w:sz w:val="24"/>
          <w:szCs w:val="24"/>
        </w:rPr>
        <w:t xml:space="preserve">repeat </w:t>
      </w:r>
      <w:r w:rsidR="00CC7DF8" w:rsidRPr="00D32D8D">
        <w:rPr>
          <w:rFonts w:ascii="Times New Roman" w:hAnsi="Times New Roman" w:cs="Times New Roman"/>
          <w:sz w:val="24"/>
          <w:szCs w:val="24"/>
        </w:rPr>
        <w:t>experiments and</w:t>
      </w:r>
      <w:r w:rsidR="00A275A7" w:rsidRPr="00D32D8D">
        <w:rPr>
          <w:rFonts w:ascii="Times New Roman" w:hAnsi="Times New Roman" w:cs="Times New Roman"/>
          <w:sz w:val="24"/>
          <w:szCs w:val="24"/>
        </w:rPr>
        <w:t xml:space="preserve"> imaging </w:t>
      </w:r>
      <w:r w:rsidR="00323FCB" w:rsidRPr="00D32D8D">
        <w:rPr>
          <w:rFonts w:ascii="Times New Roman" w:hAnsi="Times New Roman" w:cs="Times New Roman"/>
          <w:sz w:val="24"/>
          <w:szCs w:val="24"/>
        </w:rPr>
        <w:t>at different</w:t>
      </w:r>
      <w:r w:rsidR="00A275A7" w:rsidRPr="00D32D8D">
        <w:rPr>
          <w:rFonts w:ascii="Times New Roman" w:hAnsi="Times New Roman" w:cs="Times New Roman"/>
          <w:sz w:val="24"/>
          <w:szCs w:val="24"/>
        </w:rPr>
        <w:t xml:space="preserve"> areas in </w:t>
      </w:r>
      <w:r w:rsidR="002873EC" w:rsidRPr="00D32D8D">
        <w:rPr>
          <w:rFonts w:ascii="Times New Roman" w:hAnsi="Times New Roman" w:cs="Times New Roman"/>
          <w:sz w:val="24"/>
          <w:szCs w:val="24"/>
        </w:rPr>
        <w:t>a</w:t>
      </w:r>
      <w:r w:rsidR="00A275A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B5CD8" w:rsidRPr="00D32D8D">
        <w:rPr>
          <w:rFonts w:ascii="Times New Roman" w:hAnsi="Times New Roman" w:cs="Times New Roman"/>
          <w:sz w:val="24"/>
          <w:szCs w:val="24"/>
        </w:rPr>
        <w:t xml:space="preserve">liquid </w:t>
      </w:r>
      <w:r w:rsidR="00A275A7" w:rsidRPr="00D32D8D">
        <w:rPr>
          <w:rFonts w:ascii="Times New Roman" w:hAnsi="Times New Roman" w:cs="Times New Roman"/>
          <w:sz w:val="24"/>
          <w:szCs w:val="24"/>
        </w:rPr>
        <w:t>cell (</w:t>
      </w:r>
      <w:r w:rsidR="00986F12" w:rsidRPr="00D32D8D">
        <w:rPr>
          <w:rFonts w:ascii="Times New Roman" w:hAnsi="Times New Roman" w:cs="Times New Roman"/>
          <w:b/>
          <w:sz w:val="24"/>
          <w:szCs w:val="24"/>
        </w:rPr>
        <w:t>Figure</w:t>
      </w:r>
      <w:r w:rsidR="00817E5F" w:rsidRPr="00D32D8D">
        <w:rPr>
          <w:rFonts w:ascii="Times New Roman" w:hAnsi="Times New Roman" w:cs="Times New Roman"/>
          <w:b/>
          <w:sz w:val="24"/>
          <w:szCs w:val="24"/>
        </w:rPr>
        <w:t>s</w:t>
      </w:r>
      <w:r w:rsidR="00986F12"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C7DF8" w:rsidRPr="00D32D8D">
        <w:rPr>
          <w:rFonts w:ascii="Times New Roman" w:hAnsi="Times New Roman" w:cs="Times New Roman"/>
          <w:b/>
          <w:sz w:val="24"/>
          <w:szCs w:val="24"/>
        </w:rPr>
        <w:t>S1</w:t>
      </w:r>
      <w:r w:rsidR="003434AC" w:rsidRPr="00D32D8D">
        <w:rPr>
          <w:rFonts w:ascii="Times New Roman" w:hAnsi="Times New Roman" w:cs="Times New Roman"/>
          <w:b/>
          <w:sz w:val="24"/>
          <w:szCs w:val="24"/>
        </w:rPr>
        <w:t>7</w:t>
      </w:r>
      <w:r w:rsidR="00817E5F" w:rsidRPr="00D32D8D">
        <w:rPr>
          <w:rFonts w:ascii="Times New Roman" w:hAnsi="Times New Roman" w:cs="Times New Roman"/>
          <w:b/>
          <w:sz w:val="24"/>
          <w:szCs w:val="24"/>
        </w:rPr>
        <w:t xml:space="preserve"> and</w:t>
      </w:r>
      <w:r w:rsidR="00CC7DF8" w:rsidRPr="00D32D8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421E1" w:rsidRPr="00D32D8D">
        <w:rPr>
          <w:rFonts w:ascii="Times New Roman" w:hAnsi="Times New Roman" w:cs="Times New Roman"/>
          <w:b/>
          <w:sz w:val="24"/>
          <w:szCs w:val="24"/>
        </w:rPr>
        <w:t>S1</w:t>
      </w:r>
      <w:r w:rsidR="003434AC" w:rsidRPr="00D32D8D">
        <w:rPr>
          <w:rFonts w:ascii="Times New Roman" w:hAnsi="Times New Roman" w:cs="Times New Roman"/>
          <w:b/>
          <w:sz w:val="24"/>
          <w:szCs w:val="24"/>
        </w:rPr>
        <w:t>8</w:t>
      </w:r>
      <w:r w:rsidR="00A275A7" w:rsidRPr="00D32D8D">
        <w:rPr>
          <w:rFonts w:ascii="Times New Roman" w:hAnsi="Times New Roman" w:cs="Times New Roman"/>
          <w:sz w:val="24"/>
          <w:szCs w:val="24"/>
        </w:rPr>
        <w:t xml:space="preserve">), </w:t>
      </w:r>
      <w:r w:rsidR="004D7D98" w:rsidRPr="00D32D8D">
        <w:rPr>
          <w:rFonts w:ascii="Times New Roman" w:hAnsi="Times New Roman" w:cs="Times New Roman"/>
          <w:sz w:val="24"/>
          <w:szCs w:val="24"/>
        </w:rPr>
        <w:t>we found</w:t>
      </w:r>
      <w:r w:rsidR="00854493" w:rsidRPr="00D32D8D">
        <w:rPr>
          <w:rFonts w:ascii="Times New Roman" w:hAnsi="Times New Roman" w:cs="Times New Roman"/>
          <w:sz w:val="24"/>
          <w:szCs w:val="24"/>
        </w:rPr>
        <w:t xml:space="preserve"> that </w:t>
      </w:r>
      <w:r w:rsidR="00AB21F0" w:rsidRPr="00D32D8D">
        <w:rPr>
          <w:rFonts w:ascii="Times New Roman" w:hAnsi="Times New Roman" w:cs="Times New Roman"/>
          <w:sz w:val="24"/>
          <w:szCs w:val="24"/>
        </w:rPr>
        <w:t>small particles (</w:t>
      </w:r>
      <w:r w:rsidR="00E52707" w:rsidRPr="00D32D8D">
        <w:rPr>
          <w:rFonts w:ascii="Times New Roman" w:hAnsi="Times New Roman" w:cs="Times New Roman"/>
          <w:sz w:val="24"/>
          <w:szCs w:val="24"/>
        </w:rPr>
        <w:t>0.02</w:t>
      </w:r>
      <w:r w:rsidR="00127B37" w:rsidRPr="00D32D8D">
        <w:rPr>
          <w:rFonts w:ascii="Times New Roman" w:hAnsi="Times New Roman" w:cs="Times New Roman"/>
          <w:sz w:val="24"/>
          <w:szCs w:val="24"/>
        </w:rPr>
        <w:t>−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0.2 </w:t>
      </w:r>
      <w:r w:rsidR="00E52707" w:rsidRPr="00D32D8D">
        <w:rPr>
          <w:rFonts w:ascii="Times New Roman" w:hAnsi="Times New Roman" w:cs="Times New Roman"/>
          <w:bCs/>
          <w:sz w:val="24"/>
          <w:szCs w:val="24"/>
        </w:rPr>
        <w:t>μm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) formed </w:t>
      </w:r>
      <w:r w:rsidR="00447825" w:rsidRPr="00D32D8D">
        <w:rPr>
          <w:rFonts w:ascii="Times New Roman" w:hAnsi="Times New Roman" w:cs="Times New Roman"/>
          <w:sz w:val="24"/>
          <w:szCs w:val="24"/>
        </w:rPr>
        <w:t>in the presence of IAPP fibrils,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 while </w:t>
      </w:r>
      <w:r w:rsidR="004D7D98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C532DA" w:rsidRPr="00D32D8D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A275A7" w:rsidRPr="00D32D8D">
        <w:rPr>
          <w:rFonts w:ascii="Times New Roman" w:hAnsi="Times New Roman" w:cs="Times New Roman"/>
          <w:sz w:val="24"/>
          <w:szCs w:val="24"/>
        </w:rPr>
        <w:t>branched Au particles (0.5</w:t>
      </w:r>
      <w:r w:rsidR="00127B37" w:rsidRPr="00D32D8D">
        <w:rPr>
          <w:rFonts w:ascii="Times New Roman" w:hAnsi="Times New Roman" w:cs="Times New Roman"/>
          <w:sz w:val="24"/>
          <w:szCs w:val="24"/>
        </w:rPr>
        <w:t>−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2 </w:t>
      </w:r>
      <w:r w:rsidR="00AB21F0" w:rsidRPr="00D32D8D">
        <w:rPr>
          <w:rFonts w:ascii="Times New Roman" w:hAnsi="Times New Roman" w:cs="Times New Roman"/>
          <w:bCs/>
          <w:sz w:val="24"/>
          <w:szCs w:val="24"/>
        </w:rPr>
        <w:t>μm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) </w:t>
      </w:r>
      <w:r w:rsidR="00813BB0" w:rsidRPr="00D32D8D">
        <w:rPr>
          <w:rFonts w:ascii="Times New Roman" w:hAnsi="Times New Roman" w:cs="Times New Roman"/>
          <w:sz w:val="24"/>
          <w:szCs w:val="24"/>
        </w:rPr>
        <w:t xml:space="preserve">occurred </w:t>
      </w:r>
      <w:r w:rsidR="00AB21F0" w:rsidRPr="00D32D8D">
        <w:rPr>
          <w:rFonts w:ascii="Times New Roman" w:hAnsi="Times New Roman" w:cs="Times New Roman"/>
          <w:sz w:val="24"/>
          <w:szCs w:val="24"/>
        </w:rPr>
        <w:t xml:space="preserve">in the absence of fibrils. </w:t>
      </w:r>
      <w:r w:rsidR="00323FCB" w:rsidRPr="00D32D8D">
        <w:rPr>
          <w:rFonts w:ascii="Times New Roman" w:hAnsi="Times New Roman" w:cs="Times New Roman"/>
          <w:sz w:val="24"/>
          <w:szCs w:val="24"/>
        </w:rPr>
        <w:t>Therefore, w</w:t>
      </w:r>
      <w:r w:rsidR="00447825" w:rsidRPr="00D32D8D">
        <w:rPr>
          <w:rFonts w:ascii="Times New Roman" w:hAnsi="Times New Roman" w:cs="Times New Roman"/>
          <w:sz w:val="24"/>
          <w:szCs w:val="24"/>
        </w:rPr>
        <w:t>e propose</w:t>
      </w:r>
      <w:r w:rsidR="00854493" w:rsidRPr="00D32D8D">
        <w:rPr>
          <w:rFonts w:ascii="Times New Roman" w:hAnsi="Times New Roman" w:cs="Times New Roman"/>
          <w:sz w:val="24"/>
          <w:szCs w:val="24"/>
        </w:rPr>
        <w:t xml:space="preserve"> that the strong IAPP</w:t>
      </w:r>
      <w:r w:rsidR="00744EDA" w:rsidRPr="00D32D8D">
        <w:rPr>
          <w:rFonts w:ascii="Times New Roman" w:hAnsi="Times New Roman" w:cs="Times New Roman"/>
          <w:sz w:val="24"/>
          <w:szCs w:val="24"/>
        </w:rPr>
        <w:t xml:space="preserve">-Au affinity </w:t>
      </w:r>
      <w:r w:rsidR="00854493" w:rsidRPr="00D32D8D">
        <w:rPr>
          <w:rFonts w:ascii="Times New Roman" w:hAnsi="Times New Roman" w:cs="Times New Roman"/>
          <w:sz w:val="24"/>
          <w:szCs w:val="24"/>
        </w:rPr>
        <w:t xml:space="preserve">reduced </w:t>
      </w:r>
      <w:r w:rsidR="00E52707" w:rsidRPr="00D32D8D">
        <w:rPr>
          <w:rFonts w:ascii="Times New Roman" w:hAnsi="Times New Roman" w:cs="Times New Roman"/>
          <w:sz w:val="24"/>
          <w:szCs w:val="24"/>
        </w:rPr>
        <w:t>local A</w:t>
      </w:r>
      <w:r w:rsidR="004D7D98" w:rsidRPr="00D32D8D">
        <w:rPr>
          <w:rFonts w:ascii="Times New Roman" w:hAnsi="Times New Roman" w:cs="Times New Roman"/>
          <w:sz w:val="24"/>
          <w:szCs w:val="24"/>
        </w:rPr>
        <w:t>u</w:t>
      </w:r>
      <w:r w:rsidR="004D7D98" w:rsidRPr="00D32D8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387300" w:rsidRPr="00D32D8D">
        <w:rPr>
          <w:rFonts w:ascii="Times New Roman" w:hAnsi="Times New Roman" w:cs="Times New Roman"/>
          <w:sz w:val="24"/>
          <w:szCs w:val="24"/>
        </w:rPr>
        <w:t>diffusion and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854493" w:rsidRPr="00D32D8D">
        <w:rPr>
          <w:rFonts w:ascii="Times New Roman" w:hAnsi="Times New Roman" w:cs="Times New Roman"/>
          <w:sz w:val="24"/>
          <w:szCs w:val="24"/>
        </w:rPr>
        <w:t xml:space="preserve">mass transfer to higher energy facets, </w:t>
      </w:r>
      <w:r w:rsidR="00447825" w:rsidRPr="00D32D8D">
        <w:rPr>
          <w:rFonts w:ascii="Times New Roman" w:hAnsi="Times New Roman" w:cs="Times New Roman"/>
          <w:sz w:val="24"/>
          <w:szCs w:val="24"/>
        </w:rPr>
        <w:t>inhibiting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 subsequent </w:t>
      </w:r>
      <w:r w:rsidR="00854493" w:rsidRPr="00D32D8D">
        <w:rPr>
          <w:rFonts w:ascii="Times New Roman" w:hAnsi="Times New Roman" w:cs="Times New Roman"/>
          <w:sz w:val="24"/>
          <w:szCs w:val="24"/>
        </w:rPr>
        <w:t>growth into branched Au structure</w:t>
      </w:r>
      <w:r w:rsidR="00C532DA" w:rsidRPr="00D32D8D">
        <w:rPr>
          <w:rFonts w:ascii="Times New Roman" w:hAnsi="Times New Roman" w:cs="Times New Roman"/>
          <w:sz w:val="24"/>
          <w:szCs w:val="24"/>
        </w:rPr>
        <w:t>s</w:t>
      </w:r>
      <w:r w:rsidR="00854493"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F1290F" w:rsidRPr="00D32D8D">
        <w:rPr>
          <w:rFonts w:ascii="Times New Roman" w:hAnsi="Times New Roman" w:cs="Times New Roman"/>
          <w:sz w:val="24"/>
          <w:szCs w:val="24"/>
        </w:rPr>
        <w:t>since the fibrils heterogeneously aggregate on the window surface,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F1290F" w:rsidRPr="00D32D8D">
        <w:rPr>
          <w:rFonts w:ascii="Times New Roman" w:hAnsi="Times New Roman" w:cs="Times New Roman"/>
          <w:sz w:val="24"/>
          <w:szCs w:val="24"/>
        </w:rPr>
        <w:t>the highly</w:t>
      </w:r>
      <w:r w:rsidR="003A71C5" w:rsidRPr="00D32D8D">
        <w:rPr>
          <w:rFonts w:ascii="Times New Roman" w:hAnsi="Times New Roman" w:cs="Times New Roman"/>
          <w:sz w:val="24"/>
          <w:szCs w:val="24"/>
        </w:rPr>
        <w:t xml:space="preserve"> localised concentration of </w:t>
      </w:r>
      <w:r w:rsidR="007204C4" w:rsidRPr="00D32D8D">
        <w:rPr>
          <w:rFonts w:ascii="Times New Roman" w:hAnsi="Times New Roman" w:cs="Times New Roman"/>
          <w:sz w:val="24"/>
          <w:szCs w:val="24"/>
        </w:rPr>
        <w:t>peptide</w:t>
      </w:r>
      <w:r w:rsidR="003A71C5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F1290F" w:rsidRPr="00D32D8D">
        <w:rPr>
          <w:rFonts w:ascii="Times New Roman" w:hAnsi="Times New Roman" w:cs="Times New Roman"/>
          <w:sz w:val="24"/>
          <w:szCs w:val="24"/>
        </w:rPr>
        <w:t>absorb</w:t>
      </w:r>
      <w:r w:rsidR="00813BB0" w:rsidRPr="00D32D8D">
        <w:rPr>
          <w:rFonts w:ascii="Times New Roman" w:hAnsi="Times New Roman" w:cs="Times New Roman"/>
          <w:sz w:val="24"/>
          <w:szCs w:val="24"/>
        </w:rPr>
        <w:t>s</w:t>
      </w:r>
      <w:r w:rsidR="00F1290F" w:rsidRPr="00D32D8D">
        <w:rPr>
          <w:rFonts w:ascii="Times New Roman" w:hAnsi="Times New Roman" w:cs="Times New Roman"/>
          <w:sz w:val="24"/>
          <w:szCs w:val="24"/>
        </w:rPr>
        <w:t xml:space="preserve"> Au nuclei indiscriminately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F1290F" w:rsidRPr="00D32D8D">
        <w:rPr>
          <w:rFonts w:ascii="Times New Roman" w:hAnsi="Times New Roman" w:cs="Times New Roman"/>
          <w:sz w:val="24"/>
          <w:szCs w:val="24"/>
        </w:rPr>
        <w:t>despite the preferential binding toward the Au</w:t>
      </w:r>
      <w:r w:rsidR="004460E0" w:rsidRPr="00D32D8D">
        <w:rPr>
          <w:rFonts w:ascii="Times New Roman" w:hAnsi="Times New Roman" w:cs="Times New Roman"/>
          <w:bCs/>
          <w:sz w:val="24"/>
          <w:szCs w:val="24"/>
        </w:rPr>
        <w:t>{111}</w:t>
      </w:r>
      <w:r w:rsidR="00F1290F" w:rsidRPr="00D32D8D">
        <w:rPr>
          <w:rFonts w:ascii="Times New Roman" w:hAnsi="Times New Roman" w:cs="Times New Roman"/>
          <w:sz w:val="24"/>
          <w:szCs w:val="24"/>
        </w:rPr>
        <w:t>facet</w:t>
      </w:r>
      <w:r w:rsidR="006D36B0" w:rsidRPr="00D32D8D">
        <w:rPr>
          <w:rFonts w:ascii="Times New Roman" w:hAnsi="Times New Roman" w:cs="Times New Roman"/>
          <w:sz w:val="24"/>
          <w:szCs w:val="24"/>
        </w:rPr>
        <w:t>s,</w:t>
      </w:r>
      <w:r w:rsidR="00447825" w:rsidRPr="00D32D8D">
        <w:rPr>
          <w:rFonts w:ascii="Times New Roman" w:hAnsi="Times New Roman" w:cs="Times New Roman"/>
          <w:sz w:val="24"/>
          <w:szCs w:val="24"/>
        </w:rPr>
        <w:t xml:space="preserve"> prevent</w:t>
      </w:r>
      <w:r w:rsidR="006D36B0" w:rsidRPr="00D32D8D">
        <w:rPr>
          <w:rFonts w:ascii="Times New Roman" w:hAnsi="Times New Roman" w:cs="Times New Roman"/>
          <w:sz w:val="24"/>
          <w:szCs w:val="24"/>
        </w:rPr>
        <w:t>ing</w:t>
      </w:r>
      <w:r w:rsidR="00E52707" w:rsidRPr="00D32D8D">
        <w:rPr>
          <w:rFonts w:ascii="Times New Roman" w:hAnsi="Times New Roman" w:cs="Times New Roman"/>
          <w:sz w:val="24"/>
          <w:szCs w:val="24"/>
        </w:rPr>
        <w:t xml:space="preserve"> Au growth anisotropy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. Such </w:t>
      </w:r>
      <w:r w:rsidR="00C532DA" w:rsidRPr="00D32D8D">
        <w:rPr>
          <w:rFonts w:ascii="Times New Roman" w:hAnsi="Times New Roman" w:cs="Times New Roman"/>
          <w:sz w:val="24"/>
          <w:szCs w:val="24"/>
        </w:rPr>
        <w:t>effect</w:t>
      </w:r>
      <w:r w:rsidR="00447825" w:rsidRPr="00D32D8D">
        <w:rPr>
          <w:rFonts w:ascii="Times New Roman" w:hAnsi="Times New Roman" w:cs="Times New Roman"/>
          <w:sz w:val="24"/>
          <w:szCs w:val="24"/>
        </w:rPr>
        <w:t>s</w:t>
      </w:r>
      <w:r w:rsidR="00C532DA" w:rsidRPr="00D32D8D">
        <w:rPr>
          <w:rFonts w:ascii="Times New Roman" w:hAnsi="Times New Roman" w:cs="Times New Roman"/>
          <w:sz w:val="24"/>
          <w:szCs w:val="24"/>
        </w:rPr>
        <w:t xml:space="preserve"> of </w:t>
      </w:r>
      <w:r w:rsidR="007204C4" w:rsidRPr="00D32D8D">
        <w:rPr>
          <w:rFonts w:ascii="Times New Roman" w:hAnsi="Times New Roman" w:cs="Times New Roman"/>
          <w:sz w:val="24"/>
          <w:szCs w:val="24"/>
        </w:rPr>
        <w:t>peptide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concentration </w:t>
      </w:r>
      <w:r w:rsidR="00C532DA" w:rsidRPr="00D32D8D">
        <w:rPr>
          <w:rFonts w:ascii="Times New Roman" w:hAnsi="Times New Roman" w:cs="Times New Roman"/>
          <w:sz w:val="24"/>
          <w:szCs w:val="24"/>
        </w:rPr>
        <w:t>on the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size and morphologies of Au structures have also been reported in </w:t>
      </w:r>
      <w:r w:rsidR="00BE0A21" w:rsidRPr="00D32D8D">
        <w:rPr>
          <w:rFonts w:ascii="Times New Roman" w:hAnsi="Times New Roman" w:cs="Times New Roman"/>
          <w:i/>
          <w:sz w:val="24"/>
          <w:szCs w:val="24"/>
        </w:rPr>
        <w:t>ex-situ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C532DA" w:rsidRPr="00D32D8D">
        <w:rPr>
          <w:rFonts w:ascii="Times New Roman" w:hAnsi="Times New Roman" w:cs="Times New Roman"/>
          <w:sz w:val="24"/>
          <w:szCs w:val="24"/>
        </w:rPr>
        <w:t>Au</w:t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growth </w:t>
      </w:r>
      <w:r w:rsidR="00C532DA" w:rsidRPr="00D32D8D">
        <w:rPr>
          <w:rFonts w:ascii="Times New Roman" w:hAnsi="Times New Roman" w:cs="Times New Roman"/>
          <w:sz w:val="24"/>
          <w:szCs w:val="24"/>
        </w:rPr>
        <w:t>by chemical reduction</w:t>
      </w:r>
      <w:r w:rsidR="00BE0A21" w:rsidRPr="00D32D8D">
        <w:rPr>
          <w:rFonts w:ascii="Times New Roman" w:hAnsi="Times New Roman" w:cs="Times New Roman"/>
          <w:sz w:val="24"/>
          <w:szCs w:val="24"/>
        </w:rPr>
        <w:t>.</w:t>
      </w:r>
      <w:r w:rsidR="00BE0A21" w:rsidRPr="00D32D8D">
        <w:rPr>
          <w:rFonts w:ascii="Times New Roman" w:hAnsi="Times New Roman" w:cs="Times New Roman"/>
          <w:sz w:val="24"/>
          <w:szCs w:val="24"/>
        </w:rPr>
        <w:fldChar w:fldCharType="begin"/>
      </w:r>
      <w:r w:rsidR="00EA711F" w:rsidRPr="00D32D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6&lt;/Year&gt;&lt;RecNum&gt;63&lt;/RecNum&gt;&lt;DisplayText&gt;&lt;style face="superscript"&gt;77&lt;/style&gt;&lt;/DisplayText&gt;&lt;record&gt;&lt;rec-number&gt;63&lt;/rec-number&gt;&lt;foreign-keys&gt;&lt;key app="EN" db-id="922xs9f0pd5ptwerzf2xwxrk5fx2d5psxvvx"&gt;63&lt;/key&gt;&lt;/foreign-keys&gt;&lt;ref-type name="Journal Article"&gt;17&lt;/ref-type&gt;&lt;contributors&gt;&lt;authors&gt;&lt;author&gt;Kim, Jungok&lt;/author&gt;&lt;author&gt;Kim, Dong-Hun&lt;/author&gt;&lt;author&gt;Lee, Sylvia J.&lt;/author&gt;&lt;author&gt;Rheem, Youngwoo&lt;/author&gt;&lt;author&gt;Myung, Nosang V.&lt;/author&gt;&lt;author&gt;Hur, Hor-Gil&lt;/author&gt;&lt;/authors&gt;&lt;/contributors&gt;&lt;titles&gt;&lt;title&gt;Synthesis of gold structures by gold-binding peptide governed by concentration of gold ion and peptide&lt;/title&gt;&lt;secondary-title&gt;Bioscience, Biotechnology, and Biochemistry&lt;/secondary-title&gt;&lt;/titles&gt;&lt;periodical&gt;&lt;full-title&gt;Bioscience, Biotechnology, and Biochemistry&lt;/full-title&gt;&lt;abbr-1&gt;Biosci. Biotechnol. Biochem.&lt;/abbr-1&gt;&lt;abbr-2&gt;Biosci Biotechnol Biochem&lt;/abbr-2&gt;&lt;abbr-3&gt;Bioscience, Biotechnology, &amp;amp; Biochemistry&lt;/abbr-3&gt;&lt;/periodical&gt;&lt;pages&gt;1478-1483&lt;/pages&gt;&lt;volume&gt;80&lt;/volume&gt;&lt;number&gt;8&lt;/number&gt;&lt;dates&gt;&lt;year&gt;2016&lt;/year&gt;&lt;pub-dates&gt;&lt;date&gt;2016/08/02&lt;/date&gt;&lt;/pub-dates&gt;&lt;/dates&gt;&lt;publisher&gt;Taylor &amp;amp; Francis&lt;/publisher&gt;&lt;isbn&gt;0916-8451&lt;/isbn&gt;&lt;urls&gt;&lt;related-urls&gt;&lt;url&gt;http://dx.doi.org/10.1080/09168451.2016.1176516&lt;/url&gt;&lt;/related-urls&gt;&lt;/urls&gt;&lt;electronic-resource-num&gt;10.1080/09168451.2016.1176516&lt;/electronic-resource-num&gt;&lt;/record&gt;&lt;/Cite&gt;&lt;/EndNote&gt;</w:instrText>
      </w:r>
      <w:r w:rsidR="00BE0A21" w:rsidRPr="00D32D8D">
        <w:rPr>
          <w:rFonts w:ascii="Times New Roman" w:hAnsi="Times New Roman" w:cs="Times New Roman"/>
          <w:sz w:val="24"/>
          <w:szCs w:val="24"/>
        </w:rPr>
        <w:fldChar w:fldCharType="separate"/>
      </w:r>
      <w:r w:rsidR="00EA711F" w:rsidRPr="00D32D8D">
        <w:rPr>
          <w:rFonts w:ascii="Times New Roman" w:hAnsi="Times New Roman" w:cs="Times New Roman"/>
          <w:noProof/>
          <w:sz w:val="24"/>
          <w:szCs w:val="24"/>
          <w:vertAlign w:val="superscript"/>
        </w:rPr>
        <w:t>77</w:t>
      </w:r>
      <w:r w:rsidR="00BE0A21" w:rsidRPr="00D32D8D">
        <w:rPr>
          <w:rFonts w:ascii="Times New Roman" w:hAnsi="Times New Roman" w:cs="Times New Roman"/>
          <w:sz w:val="24"/>
          <w:szCs w:val="24"/>
        </w:rPr>
        <w:fldChar w:fldCharType="end"/>
      </w:r>
      <w:r w:rsidR="00BE0A21" w:rsidRPr="00D32D8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0AD5B6" w14:textId="77777777" w:rsidR="00350C43" w:rsidRPr="00D32D8D" w:rsidRDefault="00350C43" w:rsidP="00634D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B59D35" w14:textId="77777777" w:rsidR="004E5A06" w:rsidRPr="00D32D8D" w:rsidRDefault="00513BDF" w:rsidP="004E5A06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32D8D">
        <w:rPr>
          <w:rFonts w:ascii="Times New Roman" w:hAnsi="Times New Roman" w:cs="Times New Roman"/>
          <w:b/>
          <w:bCs/>
          <w:sz w:val="24"/>
          <w:szCs w:val="24"/>
        </w:rPr>
        <w:t>CONCLUSIONS</w:t>
      </w:r>
    </w:p>
    <w:p w14:paraId="655CB7EB" w14:textId="6FEF425C" w:rsidR="004E5A06" w:rsidRPr="00D32D8D" w:rsidRDefault="0002485E" w:rsidP="0002485E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sz w:val="24"/>
          <w:szCs w:val="24"/>
        </w:rPr>
        <w:t>In conclusion, we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 investigated</w:t>
      </w:r>
      <w:r w:rsidR="00744EDA" w:rsidRPr="00D32D8D">
        <w:rPr>
          <w:rFonts w:ascii="Times New Roman" w:hAnsi="Times New Roman" w:cs="Times New Roman"/>
          <w:sz w:val="24"/>
          <w:szCs w:val="24"/>
        </w:rPr>
        <w:t xml:space="preserve"> the</w:t>
      </w:r>
      <w:r w:rsidR="00940DD3" w:rsidRPr="00D32D8D">
        <w:rPr>
          <w:rFonts w:ascii="Times New Roman" w:hAnsi="Times New Roman" w:cs="Times New Roman"/>
          <w:sz w:val="24"/>
          <w:szCs w:val="24"/>
        </w:rPr>
        <w:t xml:space="preserve"> kinetics of electron beam-induced Au growth </w:t>
      </w:r>
      <w:r w:rsidR="00744EDA" w:rsidRPr="00D32D8D">
        <w:rPr>
          <w:rFonts w:ascii="Times New Roman" w:hAnsi="Times New Roman" w:cs="Times New Roman"/>
          <w:sz w:val="24"/>
          <w:szCs w:val="24"/>
        </w:rPr>
        <w:t>in aqueous solution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 using </w:t>
      </w:r>
      <w:r w:rsidR="00127B37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 LCTEM</w:t>
      </w:r>
      <w:r w:rsidRPr="00D32D8D">
        <w:rPr>
          <w:rFonts w:ascii="Times New Roman" w:hAnsi="Times New Roman" w:cs="Times New Roman"/>
          <w:sz w:val="24"/>
          <w:szCs w:val="24"/>
        </w:rPr>
        <w:t xml:space="preserve"> and</w:t>
      </w:r>
      <w:r w:rsidR="00415CEF" w:rsidRPr="00D32D8D">
        <w:rPr>
          <w:rFonts w:ascii="Times New Roman" w:hAnsi="Times New Roman" w:cs="Times New Roman"/>
          <w:sz w:val="24"/>
          <w:szCs w:val="24"/>
        </w:rPr>
        <w:t xml:space="preserve"> demonstrate</w:t>
      </w:r>
      <w:r w:rsidRPr="00D32D8D">
        <w:rPr>
          <w:rFonts w:ascii="Times New Roman" w:hAnsi="Times New Roman" w:cs="Times New Roman"/>
          <w:sz w:val="24"/>
          <w:szCs w:val="24"/>
        </w:rPr>
        <w:t>d</w:t>
      </w:r>
      <w:r w:rsidR="00415CEF" w:rsidRPr="00D32D8D">
        <w:rPr>
          <w:rFonts w:ascii="Times New Roman" w:hAnsi="Times New Roman" w:cs="Times New Roman"/>
          <w:sz w:val="24"/>
          <w:szCs w:val="24"/>
        </w:rPr>
        <w:t xml:space="preserve"> the important role of liquid cell thickness in directing </w:t>
      </w:r>
      <w:r w:rsidR="00940DD3" w:rsidRPr="00D32D8D">
        <w:rPr>
          <w:rFonts w:ascii="Times New Roman" w:hAnsi="Times New Roman" w:cs="Times New Roman"/>
          <w:sz w:val="24"/>
          <w:szCs w:val="24"/>
        </w:rPr>
        <w:t xml:space="preserve">the shape </w:t>
      </w:r>
      <w:r w:rsidR="00415CEF" w:rsidRPr="00D32D8D">
        <w:rPr>
          <w:rFonts w:ascii="Times New Roman" w:hAnsi="Times New Roman" w:cs="Times New Roman"/>
          <w:sz w:val="24"/>
          <w:szCs w:val="24"/>
        </w:rPr>
        <w:t xml:space="preserve">evolution </w:t>
      </w:r>
      <w:r w:rsidR="00940DD3" w:rsidRPr="00D32D8D">
        <w:rPr>
          <w:rFonts w:ascii="Times New Roman" w:hAnsi="Times New Roman" w:cs="Times New Roman"/>
          <w:sz w:val="24"/>
          <w:szCs w:val="24"/>
        </w:rPr>
        <w:t>of Au structures</w:t>
      </w:r>
      <w:r w:rsidRPr="00D32D8D">
        <w:rPr>
          <w:rFonts w:ascii="Times New Roman" w:hAnsi="Times New Roman" w:cs="Times New Roman"/>
          <w:sz w:val="24"/>
          <w:szCs w:val="24"/>
        </w:rPr>
        <w:t>.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Pr="00D32D8D">
        <w:rPr>
          <w:rFonts w:ascii="Times New Roman" w:hAnsi="Times New Roman" w:cs="Times New Roman"/>
          <w:sz w:val="24"/>
          <w:szCs w:val="24"/>
        </w:rPr>
        <w:t>C</w:t>
      </w:r>
      <w:r w:rsidR="000C0BDD" w:rsidRPr="00D32D8D">
        <w:rPr>
          <w:rFonts w:ascii="Times New Roman" w:hAnsi="Times New Roman" w:cs="Times New Roman"/>
          <w:sz w:val="24"/>
          <w:szCs w:val="24"/>
        </w:rPr>
        <w:t xml:space="preserve">ontrolled growth of 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branched Au structures </w:t>
      </w:r>
      <w:r w:rsidR="000C0BDD" w:rsidRPr="00D32D8D">
        <w:rPr>
          <w:rFonts w:ascii="Times New Roman" w:hAnsi="Times New Roman" w:cs="Times New Roman"/>
          <w:sz w:val="24"/>
          <w:szCs w:val="24"/>
        </w:rPr>
        <w:t xml:space="preserve">was achieved 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using a </w:t>
      </w:r>
      <w:r w:rsidR="00E27BC2" w:rsidRPr="00D32D8D">
        <w:rPr>
          <w:rFonts w:ascii="Times New Roman" w:hAnsi="Times New Roman" w:cs="Times New Roman"/>
          <w:sz w:val="24"/>
          <w:szCs w:val="24"/>
        </w:rPr>
        <w:t>minimum liquid layer thickness of 100 nm and 250 nm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, </w:t>
      </w:r>
      <w:r w:rsidRPr="00D32D8D">
        <w:rPr>
          <w:rFonts w:ascii="Times New Roman" w:hAnsi="Times New Roman" w:cs="Times New Roman"/>
          <w:sz w:val="24"/>
          <w:szCs w:val="24"/>
        </w:rPr>
        <w:t xml:space="preserve">while 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Au </w:t>
      </w:r>
      <w:r w:rsidR="00C171C2" w:rsidRPr="00D32D8D">
        <w:rPr>
          <w:rFonts w:ascii="Times New Roman" w:hAnsi="Times New Roman" w:cs="Times New Roman"/>
          <w:sz w:val="24"/>
          <w:szCs w:val="24"/>
        </w:rPr>
        <w:t xml:space="preserve">spheres, 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rods </w:t>
      </w:r>
      <w:r w:rsidR="000C0BDD" w:rsidRPr="00D32D8D">
        <w:rPr>
          <w:rFonts w:ascii="Times New Roman" w:hAnsi="Times New Roman" w:cs="Times New Roman"/>
          <w:sz w:val="24"/>
          <w:szCs w:val="24"/>
        </w:rPr>
        <w:t xml:space="preserve">or 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prisms </w:t>
      </w:r>
      <w:r w:rsidRPr="00D32D8D">
        <w:rPr>
          <w:rFonts w:ascii="Times New Roman" w:hAnsi="Times New Roman" w:cs="Times New Roman"/>
          <w:sz w:val="24"/>
          <w:szCs w:val="24"/>
        </w:rPr>
        <w:t xml:space="preserve">were </w:t>
      </w:r>
      <w:r w:rsidR="000C0BDD" w:rsidRPr="00D32D8D">
        <w:rPr>
          <w:rFonts w:ascii="Times New Roman" w:hAnsi="Times New Roman" w:cs="Times New Roman"/>
          <w:sz w:val="24"/>
          <w:szCs w:val="24"/>
        </w:rPr>
        <w:t>formed in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8C1D3B" w:rsidRPr="00D32D8D">
        <w:rPr>
          <w:rFonts w:ascii="Times New Roman" w:hAnsi="Times New Roman" w:cs="Times New Roman"/>
          <w:sz w:val="24"/>
          <w:szCs w:val="24"/>
        </w:rPr>
        <w:t xml:space="preserve">a </w:t>
      </w:r>
      <w:r w:rsidR="00E27BC2" w:rsidRPr="00D32D8D">
        <w:rPr>
          <w:rFonts w:ascii="Times New Roman" w:hAnsi="Times New Roman" w:cs="Times New Roman"/>
          <w:sz w:val="24"/>
          <w:szCs w:val="24"/>
        </w:rPr>
        <w:t>minimum layer thickness of 1 µm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. </w:t>
      </w:r>
      <w:r w:rsidR="00BE3382" w:rsidRPr="00D32D8D">
        <w:rPr>
          <w:rFonts w:ascii="Times New Roman" w:hAnsi="Times New Roman" w:cs="Times New Roman"/>
          <w:sz w:val="24"/>
          <w:szCs w:val="24"/>
        </w:rPr>
        <w:t xml:space="preserve">We propose </w:t>
      </w:r>
      <w:r w:rsidR="00834B98" w:rsidRPr="00D32D8D">
        <w:rPr>
          <w:rFonts w:ascii="Times New Roman" w:hAnsi="Times New Roman" w:cs="Times New Roman"/>
          <w:sz w:val="24"/>
          <w:szCs w:val="24"/>
        </w:rPr>
        <w:t xml:space="preserve">that </w:t>
      </w:r>
      <w:r w:rsidR="00BE3382" w:rsidRPr="00D32D8D">
        <w:rPr>
          <w:rFonts w:ascii="Times New Roman" w:hAnsi="Times New Roman" w:cs="Times New Roman"/>
          <w:sz w:val="24"/>
          <w:szCs w:val="24"/>
        </w:rPr>
        <w:t xml:space="preserve">the multi-twinned structures of </w:t>
      </w:r>
      <w:r w:rsidR="00834B98" w:rsidRPr="00D32D8D">
        <w:rPr>
          <w:rFonts w:ascii="Times New Roman" w:hAnsi="Times New Roman" w:cs="Times New Roman"/>
          <w:sz w:val="24"/>
          <w:szCs w:val="24"/>
        </w:rPr>
        <w:t xml:space="preserve">Au </w:t>
      </w:r>
      <w:r w:rsidR="00BE3382" w:rsidRPr="00D32D8D">
        <w:rPr>
          <w:rFonts w:ascii="Times New Roman" w:hAnsi="Times New Roman" w:cs="Times New Roman"/>
          <w:sz w:val="24"/>
          <w:szCs w:val="24"/>
        </w:rPr>
        <w:t>seed particles</w:t>
      </w:r>
      <w:r w:rsidR="0002060D" w:rsidRPr="00D32D8D">
        <w:rPr>
          <w:rFonts w:ascii="Times New Roman" w:hAnsi="Times New Roman" w:cs="Times New Roman"/>
          <w:sz w:val="24"/>
          <w:szCs w:val="24"/>
        </w:rPr>
        <w:t xml:space="preserve">, </w:t>
      </w:r>
      <w:r w:rsidR="00834B98" w:rsidRPr="00D32D8D">
        <w:rPr>
          <w:rFonts w:ascii="Times New Roman" w:hAnsi="Times New Roman" w:cs="Times New Roman"/>
          <w:sz w:val="24"/>
          <w:szCs w:val="24"/>
        </w:rPr>
        <w:t xml:space="preserve">the favoured </w:t>
      </w:r>
      <w:r w:rsidR="00BE3382" w:rsidRPr="00D32D8D">
        <w:rPr>
          <w:rFonts w:ascii="Times New Roman" w:hAnsi="Times New Roman" w:cs="Times New Roman"/>
          <w:sz w:val="24"/>
          <w:szCs w:val="24"/>
        </w:rPr>
        <w:t>diffusion</w:t>
      </w:r>
      <w:r w:rsidR="00701ECE" w:rsidRPr="00D32D8D">
        <w:rPr>
          <w:rFonts w:ascii="Times New Roman" w:hAnsi="Times New Roman" w:cs="Times New Roman"/>
          <w:sz w:val="24"/>
          <w:szCs w:val="24"/>
        </w:rPr>
        <w:t>-</w:t>
      </w:r>
      <w:r w:rsidR="00BE3382" w:rsidRPr="00D32D8D">
        <w:rPr>
          <w:rFonts w:ascii="Times New Roman" w:hAnsi="Times New Roman" w:cs="Times New Roman"/>
          <w:sz w:val="24"/>
          <w:szCs w:val="24"/>
        </w:rPr>
        <w:t>limited growth</w:t>
      </w:r>
      <w:r w:rsidR="0002060D" w:rsidRPr="00D32D8D">
        <w:rPr>
          <w:rFonts w:ascii="Times New Roman" w:hAnsi="Times New Roman" w:cs="Times New Roman"/>
          <w:sz w:val="24"/>
          <w:szCs w:val="24"/>
        </w:rPr>
        <w:t>, and lower number of seed particles</w:t>
      </w:r>
      <w:r w:rsidR="00BE3382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834B98" w:rsidRPr="00D32D8D">
        <w:rPr>
          <w:rFonts w:ascii="Times New Roman" w:hAnsi="Times New Roman" w:cs="Times New Roman"/>
          <w:sz w:val="24"/>
          <w:szCs w:val="24"/>
        </w:rPr>
        <w:t xml:space="preserve">are the main factors directing growth of </w:t>
      </w:r>
      <w:r w:rsidR="00BE3382" w:rsidRPr="00D32D8D">
        <w:rPr>
          <w:rFonts w:ascii="Times New Roman" w:hAnsi="Times New Roman" w:cs="Times New Roman"/>
          <w:sz w:val="24"/>
          <w:szCs w:val="24"/>
        </w:rPr>
        <w:t>branched Au particle</w:t>
      </w:r>
      <w:r w:rsidR="000014AF" w:rsidRPr="00D32D8D">
        <w:rPr>
          <w:rFonts w:ascii="Times New Roman" w:hAnsi="Times New Roman" w:cs="Times New Roman"/>
          <w:sz w:val="24"/>
          <w:szCs w:val="24"/>
        </w:rPr>
        <w:t xml:space="preserve">s. </w:t>
      </w:r>
      <w:r w:rsidR="003C0C91" w:rsidRPr="00D32D8D">
        <w:rPr>
          <w:rFonts w:ascii="Times New Roman" w:hAnsi="Times New Roman" w:cs="Times New Roman"/>
          <w:sz w:val="24"/>
          <w:szCs w:val="24"/>
        </w:rPr>
        <w:t>Real-time s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hape </w:t>
      </w:r>
      <w:r w:rsidR="00F23AAA" w:rsidRPr="00D32D8D">
        <w:rPr>
          <w:rFonts w:ascii="Times New Roman" w:hAnsi="Times New Roman" w:cs="Times New Roman"/>
          <w:sz w:val="24"/>
          <w:szCs w:val="24"/>
        </w:rPr>
        <w:t>evolutions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 of the Au prisms</w:t>
      </w:r>
      <w:r w:rsidR="00076283" w:rsidRPr="00D32D8D">
        <w:rPr>
          <w:rFonts w:ascii="Times New Roman" w:hAnsi="Times New Roman" w:cs="Times New Roman"/>
          <w:sz w:val="24"/>
          <w:szCs w:val="24"/>
        </w:rPr>
        <w:t xml:space="preserve"> and rods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 recorded by LCTEM</w:t>
      </w:r>
      <w:r w:rsidR="003C0C9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D7D98" w:rsidRPr="00D32D8D">
        <w:rPr>
          <w:rFonts w:ascii="Times New Roman" w:hAnsi="Times New Roman" w:cs="Times New Roman"/>
          <w:sz w:val="24"/>
          <w:szCs w:val="24"/>
        </w:rPr>
        <w:t>showe</w:t>
      </w:r>
      <w:r w:rsidR="00F84A0A" w:rsidRPr="00D32D8D">
        <w:rPr>
          <w:rFonts w:ascii="Times New Roman" w:hAnsi="Times New Roman" w:cs="Times New Roman"/>
          <w:sz w:val="24"/>
          <w:szCs w:val="24"/>
        </w:rPr>
        <w:t>d</w:t>
      </w:r>
      <w:r w:rsidR="00076283" w:rsidRPr="00D32D8D">
        <w:rPr>
          <w:rFonts w:ascii="Times New Roman" w:hAnsi="Times New Roman" w:cs="Times New Roman"/>
          <w:sz w:val="24"/>
          <w:szCs w:val="24"/>
        </w:rPr>
        <w:t xml:space="preserve"> growth </w:t>
      </w:r>
      <w:r w:rsidR="00813BB0" w:rsidRPr="00D32D8D">
        <w:rPr>
          <w:rFonts w:ascii="Times New Roman" w:hAnsi="Times New Roman" w:cs="Times New Roman"/>
          <w:sz w:val="24"/>
          <w:szCs w:val="24"/>
        </w:rPr>
        <w:t xml:space="preserve">in </w:t>
      </w:r>
      <w:r w:rsidR="00076283" w:rsidRPr="00D32D8D">
        <w:rPr>
          <w:rFonts w:ascii="Times New Roman" w:hAnsi="Times New Roman" w:cs="Times New Roman"/>
          <w:sz w:val="24"/>
          <w:szCs w:val="24"/>
        </w:rPr>
        <w:t>the &lt;110&gt; direction</w:t>
      </w:r>
      <w:r w:rsidR="00E1664F" w:rsidRPr="00D32D8D">
        <w:rPr>
          <w:rFonts w:ascii="Times New Roman" w:hAnsi="Times New Roman" w:cs="Times New Roman"/>
          <w:sz w:val="24"/>
          <w:szCs w:val="24"/>
        </w:rPr>
        <w:t>s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. Finally, </w:t>
      </w:r>
      <w:r w:rsidR="004D7D98" w:rsidRPr="00D32D8D">
        <w:rPr>
          <w:rFonts w:ascii="Times New Roman" w:hAnsi="Times New Roman" w:cs="Times New Roman"/>
          <w:sz w:val="24"/>
          <w:szCs w:val="24"/>
        </w:rPr>
        <w:t xml:space="preserve">by introducing Au-binding amyloid fibrils, 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0C0BDD" w:rsidRPr="00D32D8D">
        <w:rPr>
          <w:rFonts w:ascii="Times New Roman" w:hAnsi="Times New Roman" w:cs="Times New Roman"/>
          <w:sz w:val="24"/>
          <w:szCs w:val="24"/>
        </w:rPr>
        <w:t>anisotropic</w:t>
      </w:r>
      <w:r w:rsidR="00076283" w:rsidRPr="00D32D8D">
        <w:rPr>
          <w:rFonts w:ascii="Times New Roman" w:hAnsi="Times New Roman" w:cs="Times New Roman"/>
          <w:sz w:val="24"/>
          <w:szCs w:val="24"/>
        </w:rPr>
        <w:t xml:space="preserve"> Au growth and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 the resulting</w:t>
      </w:r>
      <w:r w:rsidR="00076283" w:rsidRPr="00D32D8D">
        <w:rPr>
          <w:rFonts w:ascii="Times New Roman" w:hAnsi="Times New Roman" w:cs="Times New Roman"/>
          <w:sz w:val="24"/>
          <w:szCs w:val="24"/>
        </w:rPr>
        <w:t xml:space="preserve"> morphology </w:t>
      </w:r>
      <w:r w:rsidR="004D7D98" w:rsidRPr="00D32D8D">
        <w:rPr>
          <w:rFonts w:ascii="Times New Roman" w:hAnsi="Times New Roman" w:cs="Times New Roman"/>
          <w:sz w:val="24"/>
          <w:szCs w:val="24"/>
        </w:rPr>
        <w:t>could be</w:t>
      </w:r>
      <w:r w:rsidR="00076283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manipulated, where </w:t>
      </w:r>
      <w:r w:rsidR="00BA1B5F" w:rsidRPr="00D32D8D">
        <w:rPr>
          <w:rFonts w:ascii="Times New Roman" w:hAnsi="Times New Roman" w:cs="Times New Roman"/>
          <w:sz w:val="24"/>
          <w:szCs w:val="24"/>
        </w:rPr>
        <w:t xml:space="preserve">we propose that </w:t>
      </w:r>
      <w:r w:rsidR="00127B37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8A5A5A" w:rsidRPr="00D32D8D">
        <w:rPr>
          <w:rFonts w:ascii="Times New Roman" w:hAnsi="Times New Roman" w:cs="Times New Roman"/>
          <w:sz w:val="24"/>
          <w:szCs w:val="24"/>
        </w:rPr>
        <w:t>multiple Au-bind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ing sites on the fibril surface </w:t>
      </w:r>
      <w:r w:rsidR="007C1D14" w:rsidRPr="00D32D8D">
        <w:rPr>
          <w:rFonts w:ascii="Times New Roman" w:hAnsi="Times New Roman" w:cs="Times New Roman"/>
          <w:sz w:val="24"/>
          <w:szCs w:val="24"/>
        </w:rPr>
        <w:t xml:space="preserve">reduce </w:t>
      </w:r>
      <w:r w:rsidR="007313EF" w:rsidRPr="00D32D8D">
        <w:rPr>
          <w:rFonts w:ascii="Times New Roman" w:hAnsi="Times New Roman" w:cs="Times New Roman"/>
          <w:sz w:val="24"/>
          <w:szCs w:val="24"/>
        </w:rPr>
        <w:t>local Au</w:t>
      </w:r>
      <w:r w:rsidR="007C1D14" w:rsidRPr="00D32D8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313EF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076283" w:rsidRPr="00D32D8D">
        <w:rPr>
          <w:rFonts w:ascii="Times New Roman" w:hAnsi="Times New Roman" w:cs="Times New Roman"/>
          <w:sz w:val="24"/>
          <w:szCs w:val="24"/>
        </w:rPr>
        <w:t>diffusion and growth anisotropy</w:t>
      </w:r>
      <w:r w:rsidR="00447825" w:rsidRPr="00D32D8D">
        <w:rPr>
          <w:rFonts w:ascii="Times New Roman" w:hAnsi="Times New Roman" w:cs="Times New Roman"/>
          <w:sz w:val="24"/>
          <w:szCs w:val="24"/>
        </w:rPr>
        <w:t xml:space="preserve">, inducing the formation of </w:t>
      </w:r>
      <w:r w:rsidR="008A5A5A" w:rsidRPr="00D32D8D">
        <w:rPr>
          <w:rFonts w:ascii="Times New Roman" w:hAnsi="Times New Roman" w:cs="Times New Roman"/>
          <w:sz w:val="24"/>
          <w:szCs w:val="24"/>
        </w:rPr>
        <w:t>small Au particles (</w:t>
      </w:r>
      <w:r w:rsidR="00180977" w:rsidRPr="00D32D8D">
        <w:rPr>
          <w:rFonts w:ascii="Times New Roman" w:hAnsi="Times New Roman" w:cs="Times New Roman"/>
          <w:sz w:val="24"/>
          <w:szCs w:val="24"/>
        </w:rPr>
        <w:t xml:space="preserve">≤ </w:t>
      </w:r>
      <w:r w:rsidR="00240346" w:rsidRPr="00D32D8D">
        <w:rPr>
          <w:rFonts w:ascii="Times New Roman" w:hAnsi="Times New Roman" w:cs="Times New Roman"/>
          <w:sz w:val="24"/>
          <w:szCs w:val="24"/>
        </w:rPr>
        <w:t>0.2 μm</w:t>
      </w:r>
      <w:r w:rsidR="008A5A5A" w:rsidRPr="00D32D8D">
        <w:rPr>
          <w:rFonts w:ascii="Times New Roman" w:hAnsi="Times New Roman" w:cs="Times New Roman"/>
          <w:sz w:val="24"/>
          <w:szCs w:val="24"/>
        </w:rPr>
        <w:t>)</w:t>
      </w:r>
      <w:r w:rsidR="00447825" w:rsidRPr="00D32D8D">
        <w:rPr>
          <w:rFonts w:ascii="Times New Roman" w:hAnsi="Times New Roman" w:cs="Times New Roman"/>
          <w:sz w:val="24"/>
          <w:szCs w:val="24"/>
        </w:rPr>
        <w:t xml:space="preserve">. </w:t>
      </w:r>
      <w:bookmarkStart w:id="48" w:name="_Hlk503009632"/>
      <w:bookmarkStart w:id="49" w:name="_Hlk499634119"/>
      <w:r w:rsidR="00E90FD9" w:rsidRPr="00D32D8D">
        <w:rPr>
          <w:rFonts w:ascii="Times New Roman" w:hAnsi="Times New Roman" w:cs="Times New Roman"/>
          <w:sz w:val="24"/>
          <w:szCs w:val="24"/>
        </w:rPr>
        <w:t>T</w:t>
      </w:r>
      <w:r w:rsidR="00813BB0" w:rsidRPr="00D32D8D">
        <w:rPr>
          <w:rFonts w:ascii="Times New Roman" w:hAnsi="Times New Roman" w:cs="Times New Roman"/>
          <w:sz w:val="24"/>
          <w:szCs w:val="24"/>
        </w:rPr>
        <w:t>his</w:t>
      </w:r>
      <w:r w:rsidR="008A5A5A" w:rsidRPr="00D32D8D">
        <w:rPr>
          <w:rFonts w:ascii="Times New Roman" w:hAnsi="Times New Roman" w:cs="Times New Roman"/>
          <w:sz w:val="24"/>
          <w:szCs w:val="24"/>
        </w:rPr>
        <w:t xml:space="preserve"> work </w:t>
      </w:r>
      <w:r w:rsidR="0006271F" w:rsidRPr="00D32D8D">
        <w:rPr>
          <w:rFonts w:ascii="Times New Roman" w:hAnsi="Times New Roman" w:cs="Times New Roman"/>
          <w:sz w:val="24"/>
          <w:szCs w:val="24"/>
        </w:rPr>
        <w:t>reports</w:t>
      </w:r>
      <w:r w:rsidR="00891A20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4D7D98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891A20" w:rsidRPr="00D32D8D">
        <w:rPr>
          <w:rFonts w:ascii="Times New Roman" w:hAnsi="Times New Roman" w:cs="Times New Roman"/>
          <w:sz w:val="24"/>
          <w:szCs w:val="24"/>
        </w:rPr>
        <w:t xml:space="preserve">direct </w:t>
      </w:r>
      <w:r w:rsidR="007C1D14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7C1D14" w:rsidRPr="00D32D8D">
        <w:rPr>
          <w:rFonts w:ascii="Times New Roman" w:hAnsi="Times New Roman" w:cs="Times New Roman"/>
          <w:sz w:val="24"/>
          <w:szCs w:val="24"/>
        </w:rPr>
        <w:t xml:space="preserve"> LCTEM </w:t>
      </w:r>
      <w:r w:rsidR="00891A20" w:rsidRPr="00D32D8D">
        <w:rPr>
          <w:rFonts w:ascii="Times New Roman" w:hAnsi="Times New Roman" w:cs="Times New Roman"/>
          <w:sz w:val="24"/>
          <w:szCs w:val="24"/>
        </w:rPr>
        <w:lastRenderedPageBreak/>
        <w:t xml:space="preserve">observation </w:t>
      </w:r>
      <w:r w:rsidR="009B3CF5" w:rsidRPr="00D32D8D">
        <w:rPr>
          <w:rFonts w:ascii="Times New Roman" w:hAnsi="Times New Roman" w:cs="Times New Roman"/>
          <w:sz w:val="24"/>
          <w:szCs w:val="24"/>
        </w:rPr>
        <w:t xml:space="preserve">of </w:t>
      </w:r>
      <w:r w:rsidR="000C0BDD" w:rsidRPr="00D32D8D">
        <w:rPr>
          <w:rFonts w:ascii="Times New Roman" w:hAnsi="Times New Roman" w:cs="Times New Roman"/>
          <w:sz w:val="24"/>
          <w:szCs w:val="24"/>
        </w:rPr>
        <w:t xml:space="preserve">electron beam-induced </w:t>
      </w:r>
      <w:r w:rsidR="009B3CF5" w:rsidRPr="00D32D8D">
        <w:rPr>
          <w:rFonts w:ascii="Times New Roman" w:hAnsi="Times New Roman" w:cs="Times New Roman"/>
          <w:sz w:val="24"/>
          <w:szCs w:val="24"/>
        </w:rPr>
        <w:t xml:space="preserve">Au particle anisotropy, and </w:t>
      </w:r>
      <w:r w:rsidR="007C1D14" w:rsidRPr="00D32D8D">
        <w:rPr>
          <w:rFonts w:ascii="Times New Roman" w:hAnsi="Times New Roman" w:cs="Times New Roman"/>
          <w:sz w:val="24"/>
          <w:szCs w:val="24"/>
        </w:rPr>
        <w:t>the ability of</w:t>
      </w:r>
      <w:r w:rsidR="00BA1B5F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A83F12" w:rsidRPr="00D32D8D">
        <w:rPr>
          <w:rFonts w:ascii="Times New Roman" w:hAnsi="Times New Roman" w:cs="Times New Roman"/>
          <w:sz w:val="24"/>
          <w:szCs w:val="24"/>
        </w:rPr>
        <w:t xml:space="preserve">Au-binding </w:t>
      </w:r>
      <w:r w:rsidR="009B3CF5" w:rsidRPr="00D32D8D">
        <w:rPr>
          <w:rFonts w:ascii="Times New Roman" w:hAnsi="Times New Roman" w:cs="Times New Roman"/>
          <w:sz w:val="24"/>
          <w:szCs w:val="24"/>
        </w:rPr>
        <w:t>amyloid fibrils</w:t>
      </w:r>
      <w:bookmarkEnd w:id="48"/>
      <w:r w:rsidR="007C1D14" w:rsidRPr="00D32D8D">
        <w:rPr>
          <w:rFonts w:ascii="Times New Roman" w:hAnsi="Times New Roman" w:cs="Times New Roman"/>
          <w:sz w:val="24"/>
          <w:szCs w:val="24"/>
        </w:rPr>
        <w:t xml:space="preserve"> to restrict this anisotropic growth</w:t>
      </w:r>
      <w:r w:rsidR="004F6D64" w:rsidRPr="00D32D8D">
        <w:rPr>
          <w:rFonts w:ascii="Times New Roman" w:hAnsi="Times New Roman" w:cs="Times New Roman"/>
          <w:sz w:val="24"/>
          <w:szCs w:val="24"/>
        </w:rPr>
        <w:t>.</w:t>
      </w:r>
      <w:r w:rsidR="00E90FD9" w:rsidRPr="00D32D8D">
        <w:rPr>
          <w:rFonts w:ascii="Times New Roman" w:hAnsi="Times New Roman" w:cs="Times New Roman"/>
          <w:sz w:val="24"/>
          <w:szCs w:val="24"/>
        </w:rPr>
        <w:t xml:space="preserve"> </w:t>
      </w:r>
      <w:bookmarkStart w:id="50" w:name="_Hlk6356768"/>
      <w:r w:rsidR="00331659" w:rsidRPr="00D32D8D">
        <w:rPr>
          <w:rFonts w:ascii="Times New Roman" w:hAnsi="Times New Roman" w:cs="Times New Roman"/>
          <w:sz w:val="24"/>
          <w:szCs w:val="24"/>
        </w:rPr>
        <w:t xml:space="preserve">Recently, </w:t>
      </w:r>
      <w:r w:rsidR="00331659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>Zhang and Erni show</w:t>
      </w:r>
      <w:r w:rsidR="00B304A1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>ed</w:t>
      </w:r>
      <w:r w:rsidR="00331659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 </w:t>
      </w:r>
      <w:r w:rsidR="00B304A1" w:rsidRPr="00D32D8D">
        <w:rPr>
          <w:rFonts w:ascii="Times New Roman" w:eastAsia="DengXian" w:hAnsi="Times New Roman" w:cs="Times New Roman"/>
          <w:sz w:val="24"/>
          <w:szCs w:val="24"/>
          <w:lang w:eastAsia="zh-CN"/>
        </w:rPr>
        <w:t xml:space="preserve">that the </w:t>
      </w:r>
      <w:r w:rsidR="00331659" w:rsidRPr="00D32D8D">
        <w:rPr>
          <w:rFonts w:ascii="Times New Roman" w:hAnsi="Times New Roman" w:cs="Times New Roman"/>
          <w:sz w:val="24"/>
          <w:szCs w:val="24"/>
        </w:rPr>
        <w:t>growth mechanism and ultimate morphology of Au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 NPs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could be tailored 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by 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tuning the 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electron dose rate, solute concentration, imaging mode, and liquid cell setup (static </w:t>
      </w:r>
      <w:r w:rsidR="00331659" w:rsidRPr="00D32D8D">
        <w:rPr>
          <w:rFonts w:ascii="Times New Roman" w:hAnsi="Times New Roman" w:cs="Times New Roman"/>
          <w:i/>
          <w:sz w:val="24"/>
          <w:szCs w:val="24"/>
        </w:rPr>
        <w:t>vs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 flow mode) 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using </w:t>
      </w:r>
      <w:r w:rsidR="00331659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 LCTEM.</w:t>
      </w:r>
      <w:r w:rsidR="008022B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begin"/>
      </w:r>
      <w:r w:rsidR="008022B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instrText xml:space="preserve"> ADDIN EN.CITE &lt;EndNote&gt;&lt;Cite&gt;&lt;Author&gt;Zhang&lt;/Author&gt;&lt;Year&gt;2017&lt;/Year&gt;&lt;RecNum&gt;34&lt;/RecNum&gt;&lt;DisplayText&gt;&lt;style face="superscript"&gt;32&lt;/style&gt;&lt;/DisplayText&gt;&lt;record&gt;&lt;rec-number&gt;34&lt;/rec-number&gt;&lt;foreign-keys&gt;&lt;key app="EN" db-id="922xs9f0pd5ptwerzf2xwxrk5fx2d5psxvvx"&gt;34&lt;/key&gt;&lt;/foreign-keys&gt;&lt;ref-type name="Journal Article"&gt;17&lt;/ref-type&gt;&lt;contributors&gt;&lt;authors&gt;&lt;author&gt;Zhang, Yucheng&lt;/author&gt;&lt;author&gt;Keller, Debora&lt;/author&gt;&lt;author&gt;Rossell, Marta D.&lt;/author&gt;&lt;author&gt;Erni, Rolf&lt;/author&gt;&lt;/authors&gt;&lt;/contributors&gt;&lt;titles&gt;&lt;title&gt;Formation of Au Nanoparticles in Liquid Cell Transmission Electron Microscopy: from a Systematic Study to Engineered Nanostructure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0518-10525&lt;/pages&gt;&lt;volume&gt;29&lt;/volume&gt;&lt;number&gt;24&lt;/number&gt;&lt;dates&gt;&lt;year&gt;2017&lt;/year&gt;&lt;pub-dates&gt;&lt;date&gt;2017/11/27&lt;/date&gt;&lt;/pub-dates&gt;&lt;/dates&gt;&lt;publisher&gt;American Chemical Society&lt;/publisher&gt;&lt;isbn&gt;0897-4756&lt;/isbn&gt;&lt;urls&gt;&lt;related-urls&gt;&lt;url&gt;http://dx.doi.org/10.1021/acs.chemmater.7b04421&lt;/url&gt;&lt;/related-urls&gt;&lt;/urls&gt;&lt;electronic-resource-num&gt;10.1021/acs.chemmater.7b04421&lt;/electronic-resource-num&gt;&lt;/record&gt;&lt;/Cite&gt;&lt;/EndNote&gt;</w:instrText>
      </w:r>
      <w:r w:rsidR="008022B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separate"/>
      </w:r>
      <w:r w:rsidR="008022B0" w:rsidRPr="00D32D8D">
        <w:rPr>
          <w:rFonts w:ascii="Times New Roman" w:eastAsia="SimSun" w:hAnsi="Times New Roman" w:cs="Times New Roman"/>
          <w:bCs/>
          <w:noProof/>
          <w:sz w:val="24"/>
          <w:szCs w:val="24"/>
          <w:vertAlign w:val="superscript"/>
          <w:lang w:eastAsia="zh-CN"/>
        </w:rPr>
        <w:t>32</w:t>
      </w:r>
      <w:r w:rsidR="008022B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fldChar w:fldCharType="end"/>
      </w:r>
      <w:r w:rsidR="008022B0" w:rsidRPr="00D32D8D">
        <w:rPr>
          <w:rFonts w:ascii="Times New Roman" w:eastAsia="SimSun" w:hAnsi="Times New Roman" w:cs="Times New Roman"/>
          <w:bCs/>
          <w:sz w:val="24"/>
          <w:szCs w:val="24"/>
          <w:lang w:eastAsia="zh-CN"/>
        </w:rPr>
        <w:t xml:space="preserve"> </w:t>
      </w:r>
      <w:r w:rsidR="00BA1B5F" w:rsidRPr="00D32D8D">
        <w:rPr>
          <w:rFonts w:ascii="Times New Roman" w:hAnsi="Times New Roman" w:cs="Times New Roman"/>
          <w:sz w:val="24"/>
          <w:szCs w:val="24"/>
        </w:rPr>
        <w:t>We</w:t>
      </w:r>
      <w:r w:rsidR="004F6D64" w:rsidRPr="00D32D8D">
        <w:rPr>
          <w:rFonts w:ascii="Times New Roman" w:hAnsi="Times New Roman" w:cs="Times New Roman"/>
          <w:sz w:val="24"/>
          <w:szCs w:val="24"/>
        </w:rPr>
        <w:t xml:space="preserve"> highlight the important role of LCTEM experimental </w:t>
      </w:r>
      <w:r w:rsidR="00B304A1" w:rsidRPr="00D32D8D">
        <w:rPr>
          <w:rFonts w:ascii="Times New Roman" w:hAnsi="Times New Roman" w:cs="Times New Roman"/>
          <w:sz w:val="24"/>
          <w:szCs w:val="24"/>
        </w:rPr>
        <w:t>design,</w:t>
      </w:r>
      <w:r w:rsidR="004F6D64" w:rsidRPr="00D32D8D">
        <w:rPr>
          <w:rFonts w:ascii="Times New Roman" w:hAnsi="Times New Roman" w:cs="Times New Roman"/>
          <w:sz w:val="24"/>
          <w:szCs w:val="24"/>
        </w:rPr>
        <w:t xml:space="preserve"> and the role of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 a macromolecule </w:t>
      </w:r>
      <w:r w:rsidR="004F6D64" w:rsidRPr="00D32D8D">
        <w:rPr>
          <w:rFonts w:ascii="Times New Roman" w:hAnsi="Times New Roman" w:cs="Times New Roman"/>
          <w:sz w:val="24"/>
          <w:szCs w:val="24"/>
        </w:rPr>
        <w:t>template</w:t>
      </w:r>
      <w:r w:rsidR="00B304A1" w:rsidRPr="00D32D8D">
        <w:rPr>
          <w:rFonts w:ascii="Times New Roman" w:hAnsi="Times New Roman" w:cs="Times New Roman"/>
          <w:sz w:val="24"/>
          <w:szCs w:val="24"/>
        </w:rPr>
        <w:t xml:space="preserve"> directing </w:t>
      </w:r>
      <w:r w:rsidR="004F6D64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4F6D64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2841C5" w:rsidRPr="00D32D8D">
        <w:rPr>
          <w:rFonts w:ascii="Times New Roman" w:hAnsi="Times New Roman" w:cs="Times New Roman"/>
          <w:sz w:val="24"/>
          <w:szCs w:val="24"/>
        </w:rPr>
        <w:t>nanomaterial nucleation/growth</w:t>
      </w:r>
      <w:r w:rsidR="008022B0" w:rsidRPr="00D32D8D">
        <w:rPr>
          <w:rFonts w:ascii="Times New Roman" w:hAnsi="Times New Roman" w:cs="Times New Roman"/>
          <w:sz w:val="24"/>
          <w:szCs w:val="24"/>
        </w:rPr>
        <w:t xml:space="preserve">. We </w:t>
      </w:r>
      <w:r w:rsidR="000B56A9" w:rsidRPr="00D32D8D">
        <w:rPr>
          <w:rFonts w:ascii="Times New Roman" w:hAnsi="Times New Roman" w:cs="Times New Roman"/>
          <w:sz w:val="24"/>
          <w:szCs w:val="24"/>
        </w:rPr>
        <w:t>anticipate</w:t>
      </w:r>
      <w:r w:rsidR="004D7D98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3E6852" w:rsidRPr="00D32D8D">
        <w:rPr>
          <w:rFonts w:ascii="Times New Roman" w:hAnsi="Times New Roman" w:cs="Times New Roman"/>
          <w:sz w:val="24"/>
          <w:szCs w:val="24"/>
        </w:rPr>
        <w:t xml:space="preserve">that this approach </w:t>
      </w:r>
      <w:r w:rsidR="004D7D98" w:rsidRPr="00D32D8D">
        <w:rPr>
          <w:rFonts w:ascii="Times New Roman" w:hAnsi="Times New Roman" w:cs="Times New Roman"/>
          <w:sz w:val="24"/>
          <w:szCs w:val="24"/>
        </w:rPr>
        <w:t>will</w:t>
      </w:r>
      <w:r w:rsidR="000B56A9" w:rsidRPr="00D32D8D">
        <w:rPr>
          <w:rFonts w:ascii="Times New Roman" w:hAnsi="Times New Roman" w:cs="Times New Roman"/>
          <w:sz w:val="24"/>
          <w:szCs w:val="24"/>
        </w:rPr>
        <w:t xml:space="preserve"> expa</w:t>
      </w:r>
      <w:r w:rsidR="00E90FD9" w:rsidRPr="00D32D8D">
        <w:rPr>
          <w:rFonts w:ascii="Times New Roman" w:hAnsi="Times New Roman" w:cs="Times New Roman"/>
          <w:sz w:val="24"/>
          <w:szCs w:val="24"/>
        </w:rPr>
        <w:t>nd the</w:t>
      </w:r>
      <w:r w:rsidR="00891A20" w:rsidRPr="00D32D8D">
        <w:rPr>
          <w:rFonts w:ascii="Times New Roman" w:hAnsi="Times New Roman" w:cs="Times New Roman"/>
          <w:sz w:val="24"/>
          <w:szCs w:val="24"/>
        </w:rPr>
        <w:t xml:space="preserve"> applicability of</w:t>
      </w:r>
      <w:r w:rsidR="00331659" w:rsidRPr="00D32D8D">
        <w:rPr>
          <w:rFonts w:ascii="Times New Roman" w:hAnsi="Times New Roman" w:cs="Times New Roman"/>
          <w:sz w:val="24"/>
          <w:szCs w:val="24"/>
        </w:rPr>
        <w:t xml:space="preserve"> LCTEM</w:t>
      </w:r>
      <w:r w:rsidR="00891A20" w:rsidRPr="00D32D8D">
        <w:rPr>
          <w:rFonts w:ascii="Times New Roman" w:hAnsi="Times New Roman" w:cs="Times New Roman"/>
          <w:sz w:val="24"/>
          <w:szCs w:val="24"/>
        </w:rPr>
        <w:t xml:space="preserve"> to </w:t>
      </w:r>
      <w:r w:rsidR="00E90FD9" w:rsidRPr="00D32D8D">
        <w:rPr>
          <w:rFonts w:ascii="Times New Roman" w:hAnsi="Times New Roman" w:cs="Times New Roman"/>
          <w:sz w:val="24"/>
          <w:szCs w:val="24"/>
        </w:rPr>
        <w:t>study dynamic</w:t>
      </w:r>
      <w:r w:rsidR="00891A20" w:rsidRPr="00D32D8D">
        <w:rPr>
          <w:rFonts w:ascii="Times New Roman" w:hAnsi="Times New Roman" w:cs="Times New Roman"/>
          <w:sz w:val="24"/>
          <w:szCs w:val="24"/>
        </w:rPr>
        <w:t xml:space="preserve"> processes in nanotechnology and biology</w:t>
      </w:r>
      <w:r w:rsidR="00F90FD4" w:rsidRPr="00D32D8D">
        <w:rPr>
          <w:rFonts w:ascii="Times New Roman" w:hAnsi="Times New Roman" w:cs="Times New Roman"/>
          <w:sz w:val="24"/>
          <w:szCs w:val="24"/>
        </w:rPr>
        <w:t xml:space="preserve"> at </w:t>
      </w:r>
      <w:r w:rsidR="00AF178A" w:rsidRPr="00D32D8D">
        <w:rPr>
          <w:rFonts w:ascii="Times New Roman" w:hAnsi="Times New Roman" w:cs="Times New Roman"/>
          <w:sz w:val="24"/>
          <w:szCs w:val="24"/>
        </w:rPr>
        <w:t xml:space="preserve">the </w:t>
      </w:r>
      <w:r w:rsidR="00F90FD4" w:rsidRPr="00D32D8D">
        <w:rPr>
          <w:rFonts w:ascii="Times New Roman" w:hAnsi="Times New Roman" w:cs="Times New Roman"/>
          <w:sz w:val="24"/>
          <w:szCs w:val="24"/>
        </w:rPr>
        <w:t>single particle level.</w:t>
      </w:r>
      <w:r w:rsidR="008A5A5A" w:rsidRPr="00D32D8D">
        <w:rPr>
          <w:rFonts w:ascii="Times New Roman" w:hAnsi="Times New Roman" w:cs="Times New Roman"/>
          <w:sz w:val="24"/>
          <w:szCs w:val="24"/>
        </w:rPr>
        <w:t xml:space="preserve">    </w:t>
      </w:r>
      <w:r w:rsidR="00DA6504" w:rsidRPr="00D32D8D">
        <w:rPr>
          <w:rFonts w:ascii="Times New Roman" w:hAnsi="Times New Roman" w:cs="Times New Roman"/>
          <w:sz w:val="24"/>
          <w:szCs w:val="24"/>
        </w:rPr>
        <w:t xml:space="preserve">   </w:t>
      </w:r>
    </w:p>
    <w:bookmarkEnd w:id="49"/>
    <w:bookmarkEnd w:id="50"/>
    <w:p w14:paraId="31089F05" w14:textId="77777777" w:rsidR="00513BDF" w:rsidRPr="00D32D8D" w:rsidRDefault="00513BDF" w:rsidP="00634D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C944D4" w14:textId="77777777" w:rsidR="009437EA" w:rsidRPr="00D32D8D" w:rsidRDefault="00513BDF" w:rsidP="00943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>AUTHOR INFORMATION</w:t>
      </w:r>
    </w:p>
    <w:p w14:paraId="6E6253D4" w14:textId="77777777" w:rsidR="009437EA" w:rsidRPr="00D32D8D" w:rsidRDefault="009437EA" w:rsidP="009437E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sz w:val="24"/>
          <w:szCs w:val="24"/>
        </w:rPr>
        <w:t>Corresponding Author</w:t>
      </w:r>
    </w:p>
    <w:p w14:paraId="4D36CB8C" w14:textId="77777777" w:rsidR="009437EA" w:rsidRPr="00D32D8D" w:rsidRDefault="009437EA" w:rsidP="009437E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sz w:val="24"/>
          <w:szCs w:val="24"/>
        </w:rPr>
        <w:t>*E-mail: m.stevens@imperial.ac.uk</w:t>
      </w:r>
    </w:p>
    <w:p w14:paraId="4A2BAA7A" w14:textId="77777777" w:rsidR="009437EA" w:rsidRPr="00D32D8D" w:rsidRDefault="009437EA" w:rsidP="00943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837E463" w14:textId="77777777" w:rsidR="009437EA" w:rsidRPr="00D32D8D" w:rsidRDefault="00513BDF" w:rsidP="00943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>NOTES</w:t>
      </w:r>
    </w:p>
    <w:p w14:paraId="63416A2D" w14:textId="77777777" w:rsidR="009437EA" w:rsidRPr="00D32D8D" w:rsidRDefault="009437EA" w:rsidP="009437E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sz w:val="24"/>
          <w:szCs w:val="24"/>
        </w:rPr>
        <w:t>The authors declare no competing financial interest.</w:t>
      </w:r>
    </w:p>
    <w:p w14:paraId="5F9333BC" w14:textId="77777777" w:rsidR="009437EA" w:rsidRPr="00D32D8D" w:rsidRDefault="009437EA" w:rsidP="00634DD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D34A903" w14:textId="77777777" w:rsidR="004E5A06" w:rsidRPr="00D32D8D" w:rsidRDefault="00513BDF" w:rsidP="00634DDE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>ACKNOWLEDGEMENT</w:t>
      </w:r>
    </w:p>
    <w:p w14:paraId="58449947" w14:textId="6CD306B8" w:rsidR="004E5A06" w:rsidRPr="00D32D8D" w:rsidRDefault="009B7D05" w:rsidP="009B515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sz w:val="24"/>
          <w:szCs w:val="24"/>
        </w:rPr>
        <w:t xml:space="preserve">S.-T.W. thanks the financial support by Taiwan Strategic Alliance scholarship (UK-ICL-102-S03) and the Mobility Research Fellowship from the </w:t>
      </w:r>
      <w:r w:rsidR="003B400D" w:rsidRPr="00D32D8D">
        <w:rPr>
          <w:rFonts w:ascii="Times New Roman" w:hAnsi="Times New Roman" w:cs="Times New Roman"/>
          <w:sz w:val="24"/>
          <w:szCs w:val="24"/>
        </w:rPr>
        <w:t>Engineering and Physical Sciences Research Council (</w:t>
      </w:r>
      <w:r w:rsidRPr="00D32D8D">
        <w:rPr>
          <w:rFonts w:ascii="Times New Roman" w:hAnsi="Times New Roman" w:cs="Times New Roman"/>
          <w:sz w:val="24"/>
          <w:szCs w:val="24"/>
        </w:rPr>
        <w:t>EPSRC</w:t>
      </w:r>
      <w:r w:rsidR="003B400D" w:rsidRPr="00D32D8D">
        <w:rPr>
          <w:rFonts w:ascii="Times New Roman" w:hAnsi="Times New Roman" w:cs="Times New Roman"/>
          <w:sz w:val="24"/>
          <w:szCs w:val="24"/>
        </w:rPr>
        <w:t>)</w:t>
      </w:r>
      <w:r w:rsidRPr="00D32D8D">
        <w:rPr>
          <w:rFonts w:ascii="Times New Roman" w:hAnsi="Times New Roman" w:cs="Times New Roman"/>
          <w:sz w:val="24"/>
          <w:szCs w:val="24"/>
        </w:rPr>
        <w:t xml:space="preserve"> Interdisciplinary Research Centre (IRC) “Early-Warning Sensing Systems for Infectious Diseases” (EP/K031953/1). </w:t>
      </w:r>
      <w:r w:rsidR="00123AAB" w:rsidRPr="00D32D8D">
        <w:rPr>
          <w:rFonts w:ascii="Times New Roman" w:hAnsi="Times New Roman" w:cs="Times New Roman"/>
          <w:sz w:val="24"/>
          <w:szCs w:val="24"/>
        </w:rPr>
        <w:t xml:space="preserve">M.M.S. and M.R.T. acknowledge support from the i-sense EPSRC IRC in Early Warning Sensing Systems for Infectious Diseases (EP/K031953/1; </w:t>
      </w:r>
      <w:hyperlink r:id="rId14" w:history="1">
        <w:r w:rsidR="00123AAB" w:rsidRPr="00D32D8D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www.i-sense.org.uk</w:t>
        </w:r>
      </w:hyperlink>
      <w:r w:rsidR="00123AAB" w:rsidRPr="00D32D8D">
        <w:rPr>
          <w:rFonts w:ascii="Times New Roman" w:hAnsi="Times New Roman" w:cs="Times New Roman"/>
          <w:sz w:val="24"/>
          <w:szCs w:val="24"/>
        </w:rPr>
        <w:t xml:space="preserve">). </w:t>
      </w:r>
      <w:r w:rsidR="00813BB0" w:rsidRPr="00D32D8D">
        <w:rPr>
          <w:rFonts w:ascii="Times New Roman" w:hAnsi="Times New Roman" w:cs="Times New Roman"/>
          <w:sz w:val="24"/>
          <w:szCs w:val="24"/>
        </w:rPr>
        <w:t xml:space="preserve">M.H.N. acknowledges support from the Lawrence Fellowship. </w:t>
      </w:r>
      <w:r w:rsidRPr="00D32D8D">
        <w:rPr>
          <w:rFonts w:ascii="Times New Roman" w:hAnsi="Times New Roman" w:cs="Times New Roman"/>
          <w:sz w:val="24"/>
          <w:szCs w:val="24"/>
        </w:rPr>
        <w:t xml:space="preserve">M.M.S. acknowledges support from the </w:t>
      </w:r>
      <w:r w:rsidR="003B400D" w:rsidRPr="00D32D8D">
        <w:rPr>
          <w:rFonts w:ascii="Times New Roman" w:hAnsi="Times New Roman" w:cs="Times New Roman"/>
          <w:sz w:val="24"/>
          <w:szCs w:val="24"/>
        </w:rPr>
        <w:t>EPSRC</w:t>
      </w:r>
      <w:r w:rsidRPr="00D32D8D">
        <w:rPr>
          <w:rFonts w:ascii="Times New Roman" w:hAnsi="Times New Roman" w:cs="Times New Roman"/>
          <w:sz w:val="24"/>
          <w:szCs w:val="24"/>
        </w:rPr>
        <w:t xml:space="preserve"> grant “Bio-functionalised nanomaterials for ultrasensitive biosensing” (EP/K020641/1).</w:t>
      </w:r>
      <w:r w:rsidR="00905679" w:rsidRPr="00D32D8D">
        <w:rPr>
          <w:rFonts w:ascii="Times New Roman" w:hAnsi="Times New Roman" w:cs="Times New Roman"/>
        </w:rPr>
        <w:t xml:space="preserve"> </w:t>
      </w:r>
      <w:r w:rsidR="00905679" w:rsidRPr="00D32D8D">
        <w:rPr>
          <w:rFonts w:ascii="Times New Roman" w:hAnsi="Times New Roman" w:cs="Times New Roman"/>
          <w:sz w:val="24"/>
          <w:szCs w:val="24"/>
        </w:rPr>
        <w:t xml:space="preserve">P.E. thanks the support from Office of Science, Office of Basic Energy Sciences, Materials Sciences and Engineering Division </w:t>
      </w:r>
      <w:r w:rsidR="0047050C" w:rsidRPr="00D32D8D">
        <w:rPr>
          <w:rFonts w:ascii="Times New Roman" w:hAnsi="Times New Roman" w:cs="Times New Roman"/>
          <w:sz w:val="24"/>
          <w:szCs w:val="24"/>
        </w:rPr>
        <w:t xml:space="preserve">of the U.S. Department of Energy </w:t>
      </w:r>
      <w:r w:rsidR="00905679" w:rsidRPr="00D32D8D">
        <w:rPr>
          <w:rFonts w:ascii="Times New Roman" w:hAnsi="Times New Roman" w:cs="Times New Roman"/>
          <w:sz w:val="24"/>
          <w:szCs w:val="24"/>
        </w:rPr>
        <w:t>under Contract No. DE-AC02-05CH11231 within the KC22ZH program.</w:t>
      </w:r>
      <w:r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3C011E" w:rsidRPr="00D32D8D">
        <w:rPr>
          <w:rFonts w:ascii="Times New Roman" w:hAnsi="Times New Roman" w:cs="Times New Roman"/>
          <w:sz w:val="24"/>
          <w:szCs w:val="24"/>
        </w:rPr>
        <w:t>LC</w:t>
      </w:r>
      <w:r w:rsidR="009B5152" w:rsidRPr="00D32D8D">
        <w:rPr>
          <w:rFonts w:ascii="Times New Roman" w:hAnsi="Times New Roman" w:cs="Times New Roman"/>
          <w:sz w:val="24"/>
          <w:szCs w:val="24"/>
        </w:rPr>
        <w:t xml:space="preserve">TEM </w:t>
      </w:r>
      <w:r w:rsidR="003C011E" w:rsidRPr="00D32D8D">
        <w:rPr>
          <w:rFonts w:ascii="Times New Roman" w:hAnsi="Times New Roman" w:cs="Times New Roman"/>
          <w:sz w:val="24"/>
          <w:szCs w:val="24"/>
        </w:rPr>
        <w:t xml:space="preserve">and conventional TEM imaging </w:t>
      </w:r>
      <w:r w:rsidR="009B5152" w:rsidRPr="00D32D8D">
        <w:rPr>
          <w:rFonts w:ascii="Times New Roman" w:hAnsi="Times New Roman" w:cs="Times New Roman"/>
          <w:sz w:val="24"/>
          <w:szCs w:val="24"/>
        </w:rPr>
        <w:t>performed at the Molecular Foundry, Lawrence B</w:t>
      </w:r>
      <w:r w:rsidR="003C011E" w:rsidRPr="00D32D8D">
        <w:rPr>
          <w:rFonts w:ascii="Times New Roman" w:hAnsi="Times New Roman" w:cs="Times New Roman"/>
          <w:sz w:val="24"/>
          <w:szCs w:val="24"/>
        </w:rPr>
        <w:t>erkeley National Laboratory were</w:t>
      </w:r>
      <w:r w:rsidR="009B5152" w:rsidRPr="00D32D8D">
        <w:rPr>
          <w:rFonts w:ascii="Times New Roman" w:hAnsi="Times New Roman" w:cs="Times New Roman"/>
          <w:sz w:val="24"/>
          <w:szCs w:val="24"/>
        </w:rPr>
        <w:t xml:space="preserve"> supported by the Office of Science, Office of Basic Energy Sciences, of the U.S. Department of Energy under Contract No. DE-AC02-05CH11231.</w:t>
      </w:r>
      <w:r w:rsidR="00813BB0" w:rsidRPr="00D32D8D">
        <w:rPr>
          <w:rFonts w:ascii="Times New Roman" w:hAnsi="Times New Roman" w:cs="Times New Roman"/>
          <w:sz w:val="24"/>
          <w:szCs w:val="24"/>
        </w:rPr>
        <w:t xml:space="preserve"> Aspects of this work were performed under the auspices of the U.S. Department of Energy by Lawrence Livermore National Laboratory under </w:t>
      </w:r>
      <w:r w:rsidR="00813BB0" w:rsidRPr="00D32D8D">
        <w:rPr>
          <w:rFonts w:ascii="Times New Roman" w:hAnsi="Times New Roman" w:cs="Times New Roman"/>
          <w:sz w:val="24"/>
          <w:szCs w:val="24"/>
        </w:rPr>
        <w:lastRenderedPageBreak/>
        <w:t>Contract No. DE-AC52-07NA27344.</w:t>
      </w:r>
      <w:r w:rsidR="00BA1B5F" w:rsidRPr="00D32D8D">
        <w:rPr>
          <w:rFonts w:ascii="Times New Roman" w:hAnsi="Times New Roman" w:cs="Times New Roman"/>
          <w:sz w:val="24"/>
          <w:szCs w:val="24"/>
        </w:rPr>
        <w:t xml:space="preserve"> We are grateful to Dr. Laura Rodriguez</w:t>
      </w:r>
      <w:r w:rsidR="00597891" w:rsidRPr="00D32D8D">
        <w:rPr>
          <w:rFonts w:ascii="Times New Roman" w:hAnsi="Times New Roman" w:cs="Times New Roman"/>
          <w:sz w:val="24"/>
          <w:szCs w:val="24"/>
        </w:rPr>
        <w:t>-</w:t>
      </w:r>
      <w:r w:rsidR="00BA1B5F" w:rsidRPr="00D32D8D">
        <w:rPr>
          <w:rFonts w:ascii="Times New Roman" w:hAnsi="Times New Roman" w:cs="Times New Roman"/>
          <w:sz w:val="24"/>
          <w:szCs w:val="24"/>
        </w:rPr>
        <w:t xml:space="preserve">Lorenzo </w:t>
      </w:r>
      <w:r w:rsidR="00D456D7" w:rsidRPr="00D32D8D">
        <w:rPr>
          <w:rFonts w:ascii="Times New Roman" w:hAnsi="Times New Roman" w:cs="Times New Roman"/>
          <w:sz w:val="24"/>
          <w:szCs w:val="24"/>
        </w:rPr>
        <w:t xml:space="preserve">and Dr. Qu Chen </w:t>
      </w:r>
      <w:r w:rsidR="00BA1B5F" w:rsidRPr="00D32D8D">
        <w:rPr>
          <w:rFonts w:ascii="Times New Roman" w:hAnsi="Times New Roman" w:cs="Times New Roman"/>
          <w:sz w:val="24"/>
          <w:szCs w:val="24"/>
        </w:rPr>
        <w:t xml:space="preserve">for critical reading of the manuscript and useful advice. </w:t>
      </w:r>
    </w:p>
    <w:p w14:paraId="5AB913AE" w14:textId="77777777" w:rsidR="001E6370" w:rsidRPr="00D32D8D" w:rsidRDefault="001E6370" w:rsidP="001E6370">
      <w:pPr>
        <w:adjustRightInd w:val="0"/>
        <w:snapToGrid w:val="0"/>
        <w:spacing w:after="12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34E0B7" w14:textId="3978F6AF" w:rsidR="001E6370" w:rsidRPr="00D32D8D" w:rsidRDefault="001E6370" w:rsidP="001E6370">
      <w:pPr>
        <w:adjustRightInd w:val="0"/>
        <w:snapToGrid w:val="0"/>
        <w:spacing w:after="12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32D8D">
        <w:rPr>
          <w:rFonts w:ascii="Times New Roman" w:hAnsi="Times New Roman" w:cs="Times New Roman"/>
          <w:i/>
          <w:sz w:val="24"/>
          <w:szCs w:val="24"/>
        </w:rPr>
        <w:t>Supporting Information Available:</w:t>
      </w:r>
      <w:r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3B35C0" w:rsidRPr="00D32D8D">
        <w:rPr>
          <w:rFonts w:ascii="Times New Roman" w:hAnsi="Times New Roman" w:cs="Times New Roman"/>
          <w:sz w:val="24"/>
          <w:szCs w:val="24"/>
        </w:rPr>
        <w:t xml:space="preserve">Materials and </w:t>
      </w:r>
      <w:r w:rsidR="00CA0260" w:rsidRPr="00D32D8D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3B35C0" w:rsidRPr="00D32D8D">
        <w:rPr>
          <w:rFonts w:ascii="Times New Roman" w:hAnsi="Times New Roman" w:cs="Times New Roman"/>
          <w:sz w:val="24"/>
          <w:szCs w:val="24"/>
        </w:rPr>
        <w:t xml:space="preserve">methods; </w:t>
      </w:r>
      <w:r w:rsidR="0009607C" w:rsidRPr="00D32D8D">
        <w:rPr>
          <w:rFonts w:ascii="Times New Roman" w:hAnsi="Times New Roman" w:cs="Times New Roman"/>
          <w:sz w:val="24"/>
          <w:szCs w:val="24"/>
        </w:rPr>
        <w:t xml:space="preserve">LCTEM movies; </w:t>
      </w:r>
      <w:r w:rsidR="00BE3CF1" w:rsidRPr="00D32D8D">
        <w:rPr>
          <w:rFonts w:ascii="Times New Roman" w:hAnsi="Times New Roman" w:cs="Times New Roman"/>
          <w:sz w:val="24"/>
          <w:szCs w:val="24"/>
        </w:rPr>
        <w:t>TEM/</w:t>
      </w:r>
      <w:r w:rsidRPr="00D32D8D">
        <w:rPr>
          <w:rFonts w:ascii="Times New Roman" w:hAnsi="Times New Roman" w:cs="Times New Roman"/>
          <w:sz w:val="24"/>
          <w:szCs w:val="24"/>
        </w:rPr>
        <w:t>LCTEM</w:t>
      </w:r>
      <w:r w:rsidR="00BE3CF1" w:rsidRPr="00D32D8D">
        <w:rPr>
          <w:rFonts w:ascii="Times New Roman" w:hAnsi="Times New Roman" w:cs="Times New Roman"/>
          <w:sz w:val="24"/>
          <w:szCs w:val="24"/>
        </w:rPr>
        <w:t xml:space="preserve"> images and diffraction </w:t>
      </w:r>
      <w:r w:rsidR="00236A76" w:rsidRPr="00D32D8D">
        <w:rPr>
          <w:rFonts w:ascii="Times New Roman" w:hAnsi="Times New Roman" w:cs="Times New Roman"/>
          <w:sz w:val="24"/>
          <w:szCs w:val="24"/>
        </w:rPr>
        <w:t xml:space="preserve">patterns </w:t>
      </w:r>
      <w:r w:rsidR="00BE3CF1" w:rsidRPr="00D32D8D">
        <w:rPr>
          <w:rFonts w:ascii="Times New Roman" w:hAnsi="Times New Roman" w:cs="Times New Roman"/>
          <w:sz w:val="24"/>
          <w:szCs w:val="24"/>
        </w:rPr>
        <w:t>of the Au</w:t>
      </w:r>
      <w:r w:rsidR="00236A76" w:rsidRPr="00D32D8D">
        <w:rPr>
          <w:rFonts w:ascii="Times New Roman" w:hAnsi="Times New Roman" w:cs="Times New Roman"/>
          <w:sz w:val="24"/>
          <w:szCs w:val="24"/>
        </w:rPr>
        <w:t xml:space="preserve"> particles from</w:t>
      </w:r>
      <w:r w:rsidR="00BE3CF1" w:rsidRPr="00D32D8D">
        <w:rPr>
          <w:rFonts w:ascii="Times New Roman" w:hAnsi="Times New Roman" w:cs="Times New Roman"/>
          <w:sz w:val="24"/>
          <w:szCs w:val="24"/>
        </w:rPr>
        <w:t xml:space="preserve"> </w:t>
      </w:r>
      <w:r w:rsidR="00236A76" w:rsidRPr="00D32D8D">
        <w:rPr>
          <w:rFonts w:ascii="Times New Roman" w:hAnsi="Times New Roman" w:cs="Times New Roman"/>
          <w:i/>
          <w:sz w:val="24"/>
          <w:szCs w:val="24"/>
        </w:rPr>
        <w:t>in situ</w:t>
      </w:r>
      <w:r w:rsidR="00236A76" w:rsidRPr="00D32D8D">
        <w:rPr>
          <w:rFonts w:ascii="Times New Roman" w:hAnsi="Times New Roman" w:cs="Times New Roman"/>
          <w:sz w:val="24"/>
          <w:szCs w:val="24"/>
        </w:rPr>
        <w:t xml:space="preserve"> and </w:t>
      </w:r>
      <w:r w:rsidR="00236A76" w:rsidRPr="00D32D8D">
        <w:rPr>
          <w:rFonts w:ascii="Times New Roman" w:hAnsi="Times New Roman" w:cs="Times New Roman"/>
          <w:i/>
          <w:sz w:val="24"/>
          <w:szCs w:val="24"/>
        </w:rPr>
        <w:t>ex situ</w:t>
      </w:r>
      <w:r w:rsidR="00236A76" w:rsidRPr="00D32D8D">
        <w:rPr>
          <w:rFonts w:ascii="Times New Roman" w:hAnsi="Times New Roman" w:cs="Times New Roman"/>
          <w:sz w:val="24"/>
          <w:szCs w:val="24"/>
        </w:rPr>
        <w:t xml:space="preserve"> experiments</w:t>
      </w:r>
      <w:r w:rsidR="00B078C3" w:rsidRPr="00D32D8D">
        <w:rPr>
          <w:rFonts w:ascii="Times New Roman" w:hAnsi="Times New Roman" w:cs="Times New Roman"/>
          <w:sz w:val="24"/>
          <w:szCs w:val="24"/>
        </w:rPr>
        <w:t xml:space="preserve">; </w:t>
      </w:r>
      <w:r w:rsidR="00BE3CF1" w:rsidRPr="00D32D8D">
        <w:rPr>
          <w:rFonts w:ascii="Times New Roman" w:hAnsi="Times New Roman" w:cs="Times New Roman"/>
          <w:sz w:val="24"/>
          <w:szCs w:val="24"/>
        </w:rPr>
        <w:t>Thioflavin T</w:t>
      </w:r>
      <w:r w:rsidR="00D83B1A" w:rsidRPr="00D32D8D">
        <w:rPr>
          <w:rFonts w:ascii="Times New Roman" w:hAnsi="Times New Roman" w:cs="Times New Roman"/>
          <w:sz w:val="24"/>
          <w:szCs w:val="24"/>
        </w:rPr>
        <w:t xml:space="preserve"> fluorescence </w:t>
      </w:r>
      <w:r w:rsidR="00BE3CF1" w:rsidRPr="00D32D8D">
        <w:rPr>
          <w:rFonts w:ascii="Times New Roman" w:hAnsi="Times New Roman" w:cs="Times New Roman"/>
          <w:sz w:val="24"/>
          <w:szCs w:val="24"/>
        </w:rPr>
        <w:t xml:space="preserve">assay and circular dichroism analyses of the IAPP </w:t>
      </w:r>
      <w:r w:rsidRPr="00D32D8D">
        <w:rPr>
          <w:rFonts w:ascii="Times New Roman" w:hAnsi="Times New Roman" w:cs="Times New Roman"/>
          <w:sz w:val="24"/>
          <w:szCs w:val="24"/>
        </w:rPr>
        <w:t xml:space="preserve">fibrils. </w:t>
      </w:r>
      <w:r w:rsidR="009744F3" w:rsidRPr="00D32D8D">
        <w:rPr>
          <w:rFonts w:ascii="Times New Roman" w:hAnsi="Times New Roman" w:cs="Times New Roman"/>
          <w:sz w:val="24"/>
          <w:szCs w:val="24"/>
        </w:rPr>
        <w:t>All the supplementary movies were accelerated 10.05 times using AVS Video Editor.</w:t>
      </w:r>
    </w:p>
    <w:p w14:paraId="4C9D928A" w14:textId="77777777" w:rsidR="001E6370" w:rsidRPr="00D32D8D" w:rsidRDefault="001E6370" w:rsidP="009B515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0B8B9A" w14:textId="77777777" w:rsidR="00067DF6" w:rsidRPr="00D32D8D" w:rsidRDefault="00513BDF" w:rsidP="009B515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22B3615C" w14:textId="77777777" w:rsidR="00EA711F" w:rsidRPr="00D32D8D" w:rsidRDefault="00067DF6" w:rsidP="00EA711F">
      <w:pPr>
        <w:pStyle w:val="EndNoteBibliography"/>
        <w:spacing w:after="0"/>
        <w:ind w:left="720" w:hanging="720"/>
      </w:pPr>
      <w:r w:rsidRPr="00D32D8D">
        <w:rPr>
          <w:b/>
          <w:szCs w:val="24"/>
        </w:rPr>
        <w:fldChar w:fldCharType="begin"/>
      </w:r>
      <w:r w:rsidRPr="000918A7">
        <w:rPr>
          <w:b/>
          <w:szCs w:val="24"/>
        </w:rPr>
        <w:instrText xml:space="preserve"> ADDIN EN.REFLIST </w:instrText>
      </w:r>
      <w:r w:rsidRPr="00D32D8D">
        <w:rPr>
          <w:b/>
          <w:szCs w:val="24"/>
        </w:rPr>
        <w:fldChar w:fldCharType="separate"/>
      </w:r>
      <w:r w:rsidR="00EA711F" w:rsidRPr="00D32D8D">
        <w:t xml:space="preserve">1. C. J. Murphy, T. K. Sau, A. M. Gole, C. J. Orendorff, J. Gao, L. Gou, S. E. Hunyadi and T. Li, </w:t>
      </w:r>
      <w:r w:rsidR="00EA711F" w:rsidRPr="00D32D8D">
        <w:rPr>
          <w:i/>
        </w:rPr>
        <w:t>J. Phys. Chem. B</w:t>
      </w:r>
      <w:r w:rsidR="00EA711F" w:rsidRPr="00D32D8D">
        <w:t xml:space="preserve">, 2005, </w:t>
      </w:r>
      <w:r w:rsidR="00EA711F" w:rsidRPr="00D32D8D">
        <w:rPr>
          <w:b/>
        </w:rPr>
        <w:t>109</w:t>
      </w:r>
      <w:r w:rsidR="00EA711F" w:rsidRPr="00D32D8D">
        <w:t>, 13857-13870.</w:t>
      </w:r>
    </w:p>
    <w:p w14:paraId="728FF159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. M. Grzelczak, J. Perez-Juste, P. Mulvaney and L. M. Liz-Marzan, </w:t>
      </w:r>
      <w:r w:rsidRPr="00D32D8D">
        <w:rPr>
          <w:i/>
        </w:rPr>
        <w:t>Chem. Soc. Rev.</w:t>
      </w:r>
      <w:r w:rsidRPr="00D32D8D">
        <w:t xml:space="preserve">, 2008, </w:t>
      </w:r>
      <w:r w:rsidRPr="00D32D8D">
        <w:rPr>
          <w:b/>
        </w:rPr>
        <w:t>37</w:t>
      </w:r>
      <w:r w:rsidRPr="00D32D8D">
        <w:t>, 1783-1791.</w:t>
      </w:r>
    </w:p>
    <w:p w14:paraId="4E458A8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. B. Lim and Y. Xia, </w:t>
      </w:r>
      <w:r w:rsidRPr="00D32D8D">
        <w:rPr>
          <w:i/>
        </w:rPr>
        <w:t>Angew. Chem. Int. Ed.</w:t>
      </w:r>
      <w:r w:rsidRPr="00D32D8D">
        <w:t xml:space="preserve">, 2011, </w:t>
      </w:r>
      <w:r w:rsidRPr="00D32D8D">
        <w:rPr>
          <w:b/>
        </w:rPr>
        <w:t>50</w:t>
      </w:r>
      <w:r w:rsidRPr="00D32D8D">
        <w:t>, 76-85.</w:t>
      </w:r>
    </w:p>
    <w:p w14:paraId="0B28854F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. M. R. Jones, K. D. Osberg, R. J. Macfarlane, M. R. Langille and C. A. Mirkin, </w:t>
      </w:r>
      <w:r w:rsidRPr="00D32D8D">
        <w:rPr>
          <w:i/>
        </w:rPr>
        <w:t>Chem. Rev.</w:t>
      </w:r>
      <w:r w:rsidRPr="00D32D8D">
        <w:t xml:space="preserve">, 2011, </w:t>
      </w:r>
      <w:r w:rsidRPr="00D32D8D">
        <w:rPr>
          <w:b/>
        </w:rPr>
        <w:t>111</w:t>
      </w:r>
      <w:r w:rsidRPr="00D32D8D">
        <w:t>, 3736-3827.</w:t>
      </w:r>
    </w:p>
    <w:p w14:paraId="7D2539E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. C. L. Nehl, H. Liao and J. H. Hafner, </w:t>
      </w:r>
      <w:r w:rsidRPr="00D32D8D">
        <w:rPr>
          <w:i/>
        </w:rPr>
        <w:t>Nano Lett.</w:t>
      </w:r>
      <w:r w:rsidRPr="00D32D8D">
        <w:t xml:space="preserve">, 2006, </w:t>
      </w:r>
      <w:r w:rsidRPr="00D32D8D">
        <w:rPr>
          <w:b/>
        </w:rPr>
        <w:t>6</w:t>
      </w:r>
      <w:r w:rsidRPr="00D32D8D">
        <w:t>, 683-688.</w:t>
      </w:r>
    </w:p>
    <w:p w14:paraId="4C983C8E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. J. Hun Park, M. C. Reuter, S. Kodambaka and F. M. Ross, </w:t>
      </w:r>
      <w:r w:rsidRPr="00D32D8D">
        <w:rPr>
          <w:i/>
        </w:rPr>
        <w:t>Microsc. Microanal.</w:t>
      </w:r>
      <w:r w:rsidRPr="00D32D8D">
        <w:t xml:space="preserve">, 2014, </w:t>
      </w:r>
      <w:r w:rsidRPr="00D32D8D">
        <w:rPr>
          <w:b/>
        </w:rPr>
        <w:t>20</w:t>
      </w:r>
      <w:r w:rsidRPr="00D32D8D">
        <w:t>, 1598-1599.</w:t>
      </w:r>
    </w:p>
    <w:p w14:paraId="54AC2FB7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. E. Hao, R. C. Bailey, G. C. Schatz, J. T. Hupp and S. Li, </w:t>
      </w:r>
      <w:r w:rsidRPr="00D32D8D">
        <w:rPr>
          <w:i/>
        </w:rPr>
        <w:t>Nano Lett.</w:t>
      </w:r>
      <w:r w:rsidRPr="00D32D8D">
        <w:t xml:space="preserve">, 2004, </w:t>
      </w:r>
      <w:r w:rsidRPr="00D32D8D">
        <w:rPr>
          <w:b/>
        </w:rPr>
        <w:t>4</w:t>
      </w:r>
      <w:r w:rsidRPr="00D32D8D">
        <w:t>, 327-330.</w:t>
      </w:r>
    </w:p>
    <w:p w14:paraId="1F6120AF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8. Y. Sun and Y. Xia, </w:t>
      </w:r>
      <w:r w:rsidRPr="00D32D8D">
        <w:rPr>
          <w:i/>
        </w:rPr>
        <w:t>Science</w:t>
      </w:r>
      <w:r w:rsidRPr="00D32D8D">
        <w:t xml:space="preserve">, 2002, </w:t>
      </w:r>
      <w:r w:rsidRPr="00D32D8D">
        <w:rPr>
          <w:b/>
        </w:rPr>
        <w:t>298</w:t>
      </w:r>
      <w:r w:rsidRPr="00D32D8D">
        <w:t>, 2176-2179.</w:t>
      </w:r>
    </w:p>
    <w:p w14:paraId="1452DBD0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9. Y. Xia, Y. Xiong, B. Lim and S. E. Skrabalak, </w:t>
      </w:r>
      <w:r w:rsidRPr="00D32D8D">
        <w:rPr>
          <w:i/>
        </w:rPr>
        <w:t>Angew. Chem. Int. Ed.</w:t>
      </w:r>
      <w:r w:rsidRPr="00D32D8D">
        <w:t xml:space="preserve">, 2009, </w:t>
      </w:r>
      <w:r w:rsidRPr="00D32D8D">
        <w:rPr>
          <w:b/>
        </w:rPr>
        <w:t>48</w:t>
      </w:r>
      <w:r w:rsidRPr="00D32D8D">
        <w:t>, 60-103.</w:t>
      </w:r>
    </w:p>
    <w:p w14:paraId="0592A7C1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0. N. T. K. Thanh, N. Maclean and S. Mahiddine, </w:t>
      </w:r>
      <w:r w:rsidRPr="00D32D8D">
        <w:rPr>
          <w:i/>
        </w:rPr>
        <w:t>Chem. Rev.</w:t>
      </w:r>
      <w:r w:rsidRPr="00D32D8D">
        <w:t xml:space="preserve">, 2014, </w:t>
      </w:r>
      <w:r w:rsidRPr="00D32D8D">
        <w:rPr>
          <w:b/>
        </w:rPr>
        <w:t>114</w:t>
      </w:r>
      <w:r w:rsidRPr="00D32D8D">
        <w:t>, 7610-7630.</w:t>
      </w:r>
    </w:p>
    <w:p w14:paraId="20F870E6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1. S.-T. Wang, Y. Lin, N. Todorova, Y. Xu, M. Mazo, S. Rana, V. Leonardo, N. Amdursky, C. D. Spicer, B. D. Alexander, A. A. Edwards, S. J. Matthews, I. Yarovsky and M. M. Stevens, </w:t>
      </w:r>
      <w:r w:rsidRPr="00D32D8D">
        <w:rPr>
          <w:i/>
        </w:rPr>
        <w:t>Chem. Mater.</w:t>
      </w:r>
      <w:r w:rsidRPr="00D32D8D">
        <w:t xml:space="preserve">, 2017, </w:t>
      </w:r>
      <w:r w:rsidRPr="00D32D8D">
        <w:rPr>
          <w:b/>
        </w:rPr>
        <w:t>29</w:t>
      </w:r>
      <w:r w:rsidRPr="00D32D8D">
        <w:t>, 1550-1560.</w:t>
      </w:r>
    </w:p>
    <w:p w14:paraId="1C321B8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2. J. J. De Yoreo, P. U. P. A. Gilbert, N. A. J. M. Sommerdijk, R. L. Penn, S. Whitelam, D. Joester, H. Zhang, J. D. Rimer, A. Navrotsky, J. F. Banfield, A. F. Wallace, F. M. Michel, F. C. Meldrum, H. Cölfen and P. M. Dove, </w:t>
      </w:r>
      <w:r w:rsidRPr="00D32D8D">
        <w:rPr>
          <w:i/>
        </w:rPr>
        <w:t>Science</w:t>
      </w:r>
      <w:r w:rsidRPr="00D32D8D">
        <w:t xml:space="preserve">, 2015, </w:t>
      </w:r>
      <w:r w:rsidRPr="00D32D8D">
        <w:rPr>
          <w:b/>
        </w:rPr>
        <w:t>349</w:t>
      </w:r>
      <w:r w:rsidRPr="00D32D8D">
        <w:t>, aaa6760.</w:t>
      </w:r>
    </w:p>
    <w:p w14:paraId="35884D7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3. S. Duraiswamy and S. A. Khan, </w:t>
      </w:r>
      <w:r w:rsidRPr="00D32D8D">
        <w:rPr>
          <w:i/>
        </w:rPr>
        <w:t>Small</w:t>
      </w:r>
      <w:r w:rsidRPr="00D32D8D">
        <w:t xml:space="preserve">, 2009, </w:t>
      </w:r>
      <w:r w:rsidRPr="00D32D8D">
        <w:rPr>
          <w:b/>
        </w:rPr>
        <w:t>5</w:t>
      </w:r>
      <w:r w:rsidRPr="00D32D8D">
        <w:t>, 2828-2834.</w:t>
      </w:r>
    </w:p>
    <w:p w14:paraId="085B3195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4. Y. Song, J. Hormes and C. S. S. R. Kumar, </w:t>
      </w:r>
      <w:r w:rsidRPr="00D32D8D">
        <w:rPr>
          <w:i/>
        </w:rPr>
        <w:t>Small</w:t>
      </w:r>
      <w:r w:rsidRPr="00D32D8D">
        <w:t xml:space="preserve">, 2008, </w:t>
      </w:r>
      <w:r w:rsidRPr="00D32D8D">
        <w:rPr>
          <w:b/>
        </w:rPr>
        <w:t>4</w:t>
      </w:r>
      <w:r w:rsidRPr="00D32D8D">
        <w:t>, 698-711.</w:t>
      </w:r>
    </w:p>
    <w:p w14:paraId="620886A7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5. V. Sebastian Cabeza, S. Kuhn, A. A. Kulkarni and K. F. Jensen, </w:t>
      </w:r>
      <w:r w:rsidRPr="00D32D8D">
        <w:rPr>
          <w:i/>
        </w:rPr>
        <w:t>Langmuir</w:t>
      </w:r>
      <w:r w:rsidRPr="00D32D8D">
        <w:t xml:space="preserve">, 2012, </w:t>
      </w:r>
      <w:r w:rsidRPr="00D32D8D">
        <w:rPr>
          <w:b/>
        </w:rPr>
        <w:t>28</w:t>
      </w:r>
      <w:r w:rsidRPr="00D32D8D">
        <w:t>, 7007-7013.</w:t>
      </w:r>
    </w:p>
    <w:p w14:paraId="558B19D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6. N. de Jonge and F. M. Ross, </w:t>
      </w:r>
      <w:r w:rsidRPr="00D32D8D">
        <w:rPr>
          <w:i/>
        </w:rPr>
        <w:t>Nat. Nanotechol.</w:t>
      </w:r>
      <w:r w:rsidRPr="00D32D8D">
        <w:t xml:space="preserve">, 2011, </w:t>
      </w:r>
      <w:r w:rsidRPr="00D32D8D">
        <w:rPr>
          <w:b/>
        </w:rPr>
        <w:t>6</w:t>
      </w:r>
      <w:r w:rsidRPr="00D32D8D">
        <w:t>, 695-704.</w:t>
      </w:r>
    </w:p>
    <w:p w14:paraId="36338255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7. F. M. Ross, </w:t>
      </w:r>
      <w:r w:rsidRPr="00D32D8D">
        <w:rPr>
          <w:i/>
        </w:rPr>
        <w:t>Science</w:t>
      </w:r>
      <w:r w:rsidRPr="00D32D8D">
        <w:t xml:space="preserve">, 2015, </w:t>
      </w:r>
      <w:r w:rsidRPr="00D32D8D">
        <w:rPr>
          <w:b/>
        </w:rPr>
        <w:t>350</w:t>
      </w:r>
      <w:r w:rsidRPr="00D32D8D">
        <w:t>, aaa9886.</w:t>
      </w:r>
    </w:p>
    <w:p w14:paraId="28331DC1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8. H.-G. Liao and H. Zheng, </w:t>
      </w:r>
      <w:r w:rsidRPr="00D32D8D">
        <w:rPr>
          <w:i/>
        </w:rPr>
        <w:t>Annu. Rev. Phys. Chem.</w:t>
      </w:r>
      <w:r w:rsidRPr="00D32D8D">
        <w:t xml:space="preserve">, 2016, </w:t>
      </w:r>
      <w:r w:rsidRPr="00D32D8D">
        <w:rPr>
          <w:b/>
        </w:rPr>
        <w:t>67</w:t>
      </w:r>
      <w:r w:rsidRPr="00D32D8D">
        <w:t>, 719-747.</w:t>
      </w:r>
    </w:p>
    <w:p w14:paraId="1A9CEA0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19. J. H. Park, D. A. Steingart, S. Kodambaka and F. M. Ross, </w:t>
      </w:r>
      <w:r w:rsidRPr="00D32D8D">
        <w:rPr>
          <w:i/>
        </w:rPr>
        <w:t>Sci. Adv.</w:t>
      </w:r>
      <w:r w:rsidRPr="00D32D8D">
        <w:t xml:space="preserve">, 2017, </w:t>
      </w:r>
      <w:r w:rsidRPr="00D32D8D">
        <w:rPr>
          <w:b/>
        </w:rPr>
        <w:t>3</w:t>
      </w:r>
      <w:r w:rsidRPr="00D32D8D">
        <w:t>, e1700234.</w:t>
      </w:r>
    </w:p>
    <w:p w14:paraId="574F7A96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0. T. J. Woehl and P. Abellan, </w:t>
      </w:r>
      <w:r w:rsidRPr="00D32D8D">
        <w:rPr>
          <w:i/>
        </w:rPr>
        <w:t>J. Microsc.</w:t>
      </w:r>
      <w:r w:rsidRPr="00D32D8D">
        <w:t xml:space="preserve">, 2017, </w:t>
      </w:r>
      <w:r w:rsidRPr="00D32D8D">
        <w:rPr>
          <w:b/>
        </w:rPr>
        <w:t>265</w:t>
      </w:r>
      <w:r w:rsidRPr="00D32D8D">
        <w:t>, 135-147.</w:t>
      </w:r>
    </w:p>
    <w:p w14:paraId="3F8B28E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lastRenderedPageBreak/>
        <w:t xml:space="preserve">21. S. F. Tan, S. W. Chee, G. Lin and U. Mirsaidov, </w:t>
      </w:r>
      <w:r w:rsidRPr="00D32D8D">
        <w:rPr>
          <w:i/>
        </w:rPr>
        <w:t>Acc. Chem. Res.</w:t>
      </w:r>
      <w:r w:rsidRPr="00D32D8D">
        <w:t xml:space="preserve">, 2017, </w:t>
      </w:r>
      <w:r w:rsidRPr="00D32D8D">
        <w:rPr>
          <w:b/>
        </w:rPr>
        <w:t>50</w:t>
      </w:r>
      <w:r w:rsidRPr="00D32D8D">
        <w:t>, 1303-1312.</w:t>
      </w:r>
    </w:p>
    <w:p w14:paraId="0FA0519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2. R. Ramachandramoorthy, R. Bernal and H. D. Espinosa, </w:t>
      </w:r>
      <w:r w:rsidRPr="00D32D8D">
        <w:rPr>
          <w:i/>
        </w:rPr>
        <w:t>ACS Nano</w:t>
      </w:r>
      <w:r w:rsidRPr="00D32D8D">
        <w:t xml:space="preserve">, 2015, </w:t>
      </w:r>
      <w:r w:rsidRPr="00D32D8D">
        <w:rPr>
          <w:b/>
        </w:rPr>
        <w:t>9</w:t>
      </w:r>
      <w:r w:rsidRPr="00D32D8D">
        <w:t>, 4675-4685.</w:t>
      </w:r>
    </w:p>
    <w:p w14:paraId="34CBA71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3. N. d. Jonge, D. B. Peckys, G. J. Kremers and D. W. Piston, </w:t>
      </w:r>
      <w:r w:rsidRPr="00D32D8D">
        <w:rPr>
          <w:i/>
        </w:rPr>
        <w:t>Proc. Natl. Acad. Sci.</w:t>
      </w:r>
      <w:r w:rsidRPr="00D32D8D">
        <w:t xml:space="preserve">, 2009, </w:t>
      </w:r>
      <w:r w:rsidRPr="00D32D8D">
        <w:rPr>
          <w:b/>
        </w:rPr>
        <w:t>106</w:t>
      </w:r>
      <w:r w:rsidRPr="00D32D8D">
        <w:t>, 2159-2164.</w:t>
      </w:r>
    </w:p>
    <w:p w14:paraId="621D7B0C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4. M. J. Williamson, R. M. Tromp, P. M. Vereecken, R. Hull and F. M. Ross, </w:t>
      </w:r>
      <w:r w:rsidRPr="00D32D8D">
        <w:rPr>
          <w:i/>
        </w:rPr>
        <w:t>Nat. Mat.</w:t>
      </w:r>
      <w:r w:rsidRPr="00D32D8D">
        <w:t xml:space="preserve">, 2003, </w:t>
      </w:r>
      <w:r w:rsidRPr="00D32D8D">
        <w:rPr>
          <w:b/>
        </w:rPr>
        <w:t>2</w:t>
      </w:r>
      <w:r w:rsidRPr="00D32D8D">
        <w:t>, 532-536.</w:t>
      </w:r>
    </w:p>
    <w:p w14:paraId="30919996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5. J. E. Evans, K. L. Jungjohann, N. D. Browning and I. Arslan, </w:t>
      </w:r>
      <w:r w:rsidRPr="00D32D8D">
        <w:rPr>
          <w:i/>
        </w:rPr>
        <w:t>Nano Lett.</w:t>
      </w:r>
      <w:r w:rsidRPr="00D32D8D">
        <w:t xml:space="preserve">, 2011, </w:t>
      </w:r>
      <w:r w:rsidRPr="00D32D8D">
        <w:rPr>
          <w:b/>
        </w:rPr>
        <w:t>11</w:t>
      </w:r>
      <w:r w:rsidRPr="00D32D8D">
        <w:t>, 2809-2813.</w:t>
      </w:r>
    </w:p>
    <w:p w14:paraId="79297C07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6. T. Kraus and N. de Jonge, </w:t>
      </w:r>
      <w:r w:rsidRPr="00D32D8D">
        <w:rPr>
          <w:i/>
        </w:rPr>
        <w:t>Langmuir</w:t>
      </w:r>
      <w:r w:rsidRPr="00D32D8D">
        <w:t xml:space="preserve">, 2013, </w:t>
      </w:r>
      <w:r w:rsidRPr="00D32D8D">
        <w:rPr>
          <w:b/>
        </w:rPr>
        <w:t>29</w:t>
      </w:r>
      <w:r w:rsidRPr="00D32D8D">
        <w:t>, 8427-8432.</w:t>
      </w:r>
    </w:p>
    <w:p w14:paraId="72B9AD9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7. J. H. Park, N. M. Schneider, J. M. Grogan, M. C. Reuter, H. H. Bau, S. Kodambaka and F. M. Ross, </w:t>
      </w:r>
      <w:r w:rsidRPr="00D32D8D">
        <w:rPr>
          <w:i/>
        </w:rPr>
        <w:t>Nano Lett.</w:t>
      </w:r>
      <w:r w:rsidRPr="00D32D8D">
        <w:t xml:space="preserve">, 2015, </w:t>
      </w:r>
      <w:r w:rsidRPr="00D32D8D">
        <w:rPr>
          <w:b/>
        </w:rPr>
        <w:t>15</w:t>
      </w:r>
      <w:r w:rsidRPr="00D32D8D">
        <w:t>, 5314-5320.</w:t>
      </w:r>
    </w:p>
    <w:p w14:paraId="00BDF14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8. D. Alloyeau, W. Dachraoui, Y. Javed, H. Belkahla, G. Wang, H. Lecoq, S. Ammar, O. Ersen, A. Wisnet, F. Gazeau and C. Ricolleau, </w:t>
      </w:r>
      <w:r w:rsidRPr="00D32D8D">
        <w:rPr>
          <w:i/>
        </w:rPr>
        <w:t>Nano Lett.</w:t>
      </w:r>
      <w:r w:rsidRPr="00D32D8D">
        <w:t xml:space="preserve">, 2015, </w:t>
      </w:r>
      <w:r w:rsidRPr="00D32D8D">
        <w:rPr>
          <w:b/>
        </w:rPr>
        <w:t>15</w:t>
      </w:r>
      <w:r w:rsidRPr="00D32D8D">
        <w:t>, 2574-2581.</w:t>
      </w:r>
    </w:p>
    <w:p w14:paraId="585A161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29. N. D. Loh, S. Sen, M. Bosman, S. F. Tan, J. Zhong, C. A. Nijhuis, P. Král, P. Matsudaira and U. Mirsaidov, </w:t>
      </w:r>
      <w:r w:rsidRPr="00D32D8D">
        <w:rPr>
          <w:i/>
        </w:rPr>
        <w:t>Nat. Chem.</w:t>
      </w:r>
      <w:r w:rsidRPr="00D32D8D">
        <w:t xml:space="preserve">, 2017, </w:t>
      </w:r>
      <w:r w:rsidRPr="00D32D8D">
        <w:rPr>
          <w:b/>
        </w:rPr>
        <w:t>9</w:t>
      </w:r>
      <w:r w:rsidRPr="00D32D8D">
        <w:t>, 77-82.</w:t>
      </w:r>
    </w:p>
    <w:p w14:paraId="59C8D52B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0. M. H. Nielsen and J. J. De Yoreo, in </w:t>
      </w:r>
      <w:r w:rsidRPr="00D32D8D">
        <w:rPr>
          <w:i/>
        </w:rPr>
        <w:t>New Perspectives on Mineral Nucleation and Growth: From Solution Precursors to Solid Materials</w:t>
      </w:r>
      <w:r w:rsidRPr="00D32D8D">
        <w:t>, eds. A. E. S. Van Driessche, M. Kellermeier, L. G. Benning and D. Gebauer, Springer International Publishing, Cham, 2017, pp. 353-374.</w:t>
      </w:r>
    </w:p>
    <w:p w14:paraId="7E27518B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1. N. Ahmad, G. Wang, J. Nelayah, C. Ricolleau and D. Alloyeau, </w:t>
      </w:r>
      <w:r w:rsidRPr="00D32D8D">
        <w:rPr>
          <w:i/>
        </w:rPr>
        <w:t>Nano Lett.</w:t>
      </w:r>
      <w:r w:rsidRPr="00D32D8D">
        <w:t xml:space="preserve">, 2017, </w:t>
      </w:r>
      <w:r w:rsidRPr="00D32D8D">
        <w:rPr>
          <w:b/>
        </w:rPr>
        <w:t>17</w:t>
      </w:r>
      <w:r w:rsidRPr="00D32D8D">
        <w:t>, 4194-4201.</w:t>
      </w:r>
    </w:p>
    <w:p w14:paraId="4CF7D724" w14:textId="77777777" w:rsidR="00EA711F" w:rsidRPr="00D32D8D" w:rsidRDefault="00EA711F" w:rsidP="00EA711F">
      <w:pPr>
        <w:pStyle w:val="EndNoteBibliography"/>
        <w:spacing w:after="0"/>
        <w:ind w:left="720" w:hanging="720"/>
        <w:rPr>
          <w:lang w:val="de-DE"/>
        </w:rPr>
      </w:pPr>
      <w:r w:rsidRPr="00D32D8D">
        <w:rPr>
          <w:lang w:val="de-DE"/>
        </w:rPr>
        <w:t xml:space="preserve">32. Y. Zhang, D. Keller, M. D. Rossell and R. Erni, </w:t>
      </w:r>
      <w:r w:rsidRPr="00D32D8D">
        <w:rPr>
          <w:i/>
          <w:lang w:val="de-DE"/>
        </w:rPr>
        <w:t>Chem. Mater.</w:t>
      </w:r>
      <w:r w:rsidRPr="00D32D8D">
        <w:rPr>
          <w:lang w:val="de-DE"/>
        </w:rPr>
        <w:t xml:space="preserve">, 2017, </w:t>
      </w:r>
      <w:r w:rsidRPr="00D32D8D">
        <w:rPr>
          <w:b/>
          <w:lang w:val="de-DE"/>
        </w:rPr>
        <w:t>29</w:t>
      </w:r>
      <w:r w:rsidRPr="00D32D8D">
        <w:rPr>
          <w:lang w:val="de-DE"/>
        </w:rPr>
        <w:t>, 10518-10525.</w:t>
      </w:r>
    </w:p>
    <w:p w14:paraId="7609ED0B" w14:textId="77777777" w:rsidR="00EA711F" w:rsidRPr="00D32D8D" w:rsidRDefault="00EA711F" w:rsidP="00EA711F">
      <w:pPr>
        <w:pStyle w:val="EndNoteBibliography"/>
        <w:spacing w:after="0"/>
        <w:ind w:left="720" w:hanging="720"/>
        <w:rPr>
          <w:lang w:val="de-DE"/>
        </w:rPr>
      </w:pPr>
      <w:r w:rsidRPr="00D32D8D">
        <w:rPr>
          <w:lang w:val="de-DE"/>
        </w:rPr>
        <w:t xml:space="preserve">33. J. Wu, W. Gao, J. Wen, D. J. Miller, P. Lu, J.-M. Zuo and H. Yang, </w:t>
      </w:r>
      <w:r w:rsidRPr="00D32D8D">
        <w:rPr>
          <w:i/>
          <w:lang w:val="de-DE"/>
        </w:rPr>
        <w:t>Nano Lett.</w:t>
      </w:r>
      <w:r w:rsidRPr="00D32D8D">
        <w:rPr>
          <w:lang w:val="de-DE"/>
        </w:rPr>
        <w:t xml:space="preserve">, 2015, </w:t>
      </w:r>
      <w:r w:rsidRPr="00D32D8D">
        <w:rPr>
          <w:b/>
          <w:lang w:val="de-DE"/>
        </w:rPr>
        <w:t>15</w:t>
      </w:r>
      <w:r w:rsidRPr="00D32D8D">
        <w:rPr>
          <w:lang w:val="de-DE"/>
        </w:rPr>
        <w:t>, 2711-2715.</w:t>
      </w:r>
    </w:p>
    <w:p w14:paraId="50E18DB2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4. H. Zheng, R. K. Smith, Y.-w. Jun, C. Kisielowski, U. Dahmen and A. P. Alivisatos, </w:t>
      </w:r>
      <w:r w:rsidRPr="00D32D8D">
        <w:rPr>
          <w:i/>
        </w:rPr>
        <w:t>Science</w:t>
      </w:r>
      <w:r w:rsidRPr="00D32D8D">
        <w:t xml:space="preserve">, 2009, </w:t>
      </w:r>
      <w:r w:rsidRPr="00D32D8D">
        <w:rPr>
          <w:b/>
        </w:rPr>
        <w:t>324</w:t>
      </w:r>
      <w:r w:rsidRPr="00D32D8D">
        <w:t>, 1309-1312.</w:t>
      </w:r>
    </w:p>
    <w:p w14:paraId="0FAD483F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5. E. Gachard, H. Remita, J. Khatouri, B. Keita, L. Nadjo and a. Jacqueline Belloni, </w:t>
      </w:r>
      <w:r w:rsidRPr="00D32D8D">
        <w:rPr>
          <w:i/>
        </w:rPr>
        <w:t>New J. Chem.</w:t>
      </w:r>
      <w:r w:rsidRPr="00D32D8D">
        <w:t xml:space="preserve">, 1998, </w:t>
      </w:r>
      <w:r w:rsidRPr="00D32D8D">
        <w:rPr>
          <w:b/>
        </w:rPr>
        <w:t>22</w:t>
      </w:r>
      <w:r w:rsidRPr="00D32D8D">
        <w:t>, 1257-1265.</w:t>
      </w:r>
    </w:p>
    <w:p w14:paraId="77FAF7B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6. N. M. Schneider, M. M. Norton, B. J. Mendel, J. M. Grogan, F. M. Ross and H. H. Bau, </w:t>
      </w:r>
      <w:r w:rsidRPr="00D32D8D">
        <w:rPr>
          <w:i/>
        </w:rPr>
        <w:t>J. Phys. Chem. C</w:t>
      </w:r>
      <w:r w:rsidRPr="00D32D8D">
        <w:t xml:space="preserve">, 2014, </w:t>
      </w:r>
      <w:r w:rsidRPr="00D32D8D">
        <w:rPr>
          <w:b/>
        </w:rPr>
        <w:t>118</w:t>
      </w:r>
      <w:r w:rsidRPr="00D32D8D">
        <w:t>, 22373-22382.</w:t>
      </w:r>
    </w:p>
    <w:p w14:paraId="28D00D6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7. K. L. Jungjohann, S. Bliznakov, P. W. Sutter, E. A. Stach and E. A. Sutter, </w:t>
      </w:r>
      <w:r w:rsidRPr="00D32D8D">
        <w:rPr>
          <w:i/>
        </w:rPr>
        <w:t>Nano Lett.</w:t>
      </w:r>
      <w:r w:rsidRPr="00D32D8D">
        <w:t xml:space="preserve">, 2013, </w:t>
      </w:r>
      <w:r w:rsidRPr="00D32D8D">
        <w:rPr>
          <w:b/>
        </w:rPr>
        <w:t>13</w:t>
      </w:r>
      <w:r w:rsidRPr="00D32D8D">
        <w:t>, 2964-2970.</w:t>
      </w:r>
    </w:p>
    <w:p w14:paraId="1BC8D550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8. J. M. Yuk, J. Park, P. Ercius, K. Kim, D. J. Hellebusch, M. F. Crommie, J. Y. Lee, A. Zettl and A. P. Alivisatos, </w:t>
      </w:r>
      <w:r w:rsidRPr="00D32D8D">
        <w:rPr>
          <w:i/>
        </w:rPr>
        <w:t>Science</w:t>
      </w:r>
      <w:r w:rsidRPr="00D32D8D">
        <w:t xml:space="preserve">, 2012, </w:t>
      </w:r>
      <w:r w:rsidRPr="00D32D8D">
        <w:rPr>
          <w:b/>
        </w:rPr>
        <w:t>336</w:t>
      </w:r>
      <w:r w:rsidRPr="00D32D8D">
        <w:t>, 61-64.</w:t>
      </w:r>
    </w:p>
    <w:p w14:paraId="1E88888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39. S. A. Canepa, B. T. Sneed, H. Sun, R. R. Unocic and K. Molhave, </w:t>
      </w:r>
      <w:r w:rsidRPr="00D32D8D">
        <w:rPr>
          <w:i/>
        </w:rPr>
        <w:t>J. Phys. Chem. C</w:t>
      </w:r>
      <w:r w:rsidRPr="00D32D8D">
        <w:t xml:space="preserve">, 2017, </w:t>
      </w:r>
      <w:r w:rsidRPr="00D32D8D">
        <w:rPr>
          <w:b/>
        </w:rPr>
        <w:t>122</w:t>
      </w:r>
      <w:r w:rsidRPr="00D32D8D">
        <w:t>, 2350-2357.</w:t>
      </w:r>
    </w:p>
    <w:p w14:paraId="2AD1D0FE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0. H.-G. Liao and H. Zheng, </w:t>
      </w:r>
      <w:r w:rsidRPr="00D32D8D">
        <w:rPr>
          <w:i/>
        </w:rPr>
        <w:t>J. Am. Chem. Soc.</w:t>
      </w:r>
      <w:r w:rsidRPr="00D32D8D">
        <w:t xml:space="preserve">, 2013, </w:t>
      </w:r>
      <w:r w:rsidRPr="00D32D8D">
        <w:rPr>
          <w:b/>
        </w:rPr>
        <w:t>135</w:t>
      </w:r>
      <w:r w:rsidRPr="00D32D8D">
        <w:t>, 5038-5043.</w:t>
      </w:r>
    </w:p>
    <w:p w14:paraId="23C3D212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1. H.-G. Liao, D. Zherebetskyy, H. Xin, C. Czarnik, P. Ercius, H. Elmlund, M. Pan, L.-W. Wang and H. Zheng, </w:t>
      </w:r>
      <w:r w:rsidRPr="00D32D8D">
        <w:rPr>
          <w:i/>
        </w:rPr>
        <w:t>Science</w:t>
      </w:r>
      <w:r w:rsidRPr="00D32D8D">
        <w:t xml:space="preserve">, 2014, </w:t>
      </w:r>
      <w:r w:rsidRPr="00D32D8D">
        <w:rPr>
          <w:b/>
        </w:rPr>
        <w:t>345</w:t>
      </w:r>
      <w:r w:rsidRPr="00D32D8D">
        <w:t>, 916-919.</w:t>
      </w:r>
    </w:p>
    <w:p w14:paraId="10A417D2" w14:textId="2E2A508A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2. T. H. Moser, H. Mehta, C. Park, R. T. Kelly, T. Shokuhfar and J. E. Evans, </w:t>
      </w:r>
      <w:r w:rsidRPr="00D32D8D">
        <w:rPr>
          <w:i/>
        </w:rPr>
        <w:t>Sci. Adv.</w:t>
      </w:r>
      <w:r w:rsidRPr="00D32D8D">
        <w:t xml:space="preserve">, 2018, </w:t>
      </w:r>
      <w:r w:rsidRPr="00D32D8D">
        <w:rPr>
          <w:b/>
        </w:rPr>
        <w:t>4</w:t>
      </w:r>
      <w:r w:rsidR="007A7714">
        <w:rPr>
          <w:bCs/>
        </w:rPr>
        <w:t xml:space="preserve">, </w:t>
      </w:r>
      <w:r w:rsidR="007A7714" w:rsidRPr="007A7714">
        <w:rPr>
          <w:bCs/>
        </w:rPr>
        <w:t>eaaq1202</w:t>
      </w:r>
      <w:r w:rsidRPr="00D32D8D">
        <w:t>.</w:t>
      </w:r>
    </w:p>
    <w:p w14:paraId="447949B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3. R. Kröger and A. Verch, </w:t>
      </w:r>
      <w:r w:rsidRPr="00D32D8D">
        <w:rPr>
          <w:i/>
        </w:rPr>
        <w:t>Minerals</w:t>
      </w:r>
      <w:r w:rsidRPr="00D32D8D">
        <w:t xml:space="preserve">, 2018, </w:t>
      </w:r>
      <w:r w:rsidRPr="00D32D8D">
        <w:rPr>
          <w:b/>
        </w:rPr>
        <w:t>8</w:t>
      </w:r>
      <w:r w:rsidRPr="00D32D8D">
        <w:t>, 21.</w:t>
      </w:r>
    </w:p>
    <w:p w14:paraId="24BFBAF9" w14:textId="05310C3D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>44. C. Li, X. Chen, H. Liu, J. Fang and X</w:t>
      </w:r>
      <w:bookmarkStart w:id="51" w:name="_GoBack"/>
      <w:bookmarkEnd w:id="51"/>
      <w:r w:rsidRPr="00D32D8D">
        <w:t xml:space="preserve">. Zhou, </w:t>
      </w:r>
      <w:r w:rsidRPr="00D32D8D">
        <w:rPr>
          <w:i/>
        </w:rPr>
        <w:t>Nano Res.</w:t>
      </w:r>
      <w:r w:rsidRPr="00D32D8D">
        <w:t xml:space="preserve">, 2018, </w:t>
      </w:r>
      <w:r w:rsidRPr="00D32D8D">
        <w:rPr>
          <w:b/>
        </w:rPr>
        <w:t>11</w:t>
      </w:r>
      <w:r w:rsidRPr="00D32D8D">
        <w:t>, 4697-4707.</w:t>
      </w:r>
    </w:p>
    <w:p w14:paraId="217DA5D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5. M. H. Nielsen, D. Li, H. Zhang, S. Aloni, T. Y.-J. Han, C. Frandsen, J. Seto, J. F. Banfield, H. Cölfen and J. J. De Yoreo, </w:t>
      </w:r>
      <w:r w:rsidRPr="00D32D8D">
        <w:rPr>
          <w:i/>
        </w:rPr>
        <w:t>Microsc. Microanal.</w:t>
      </w:r>
      <w:r w:rsidRPr="00D32D8D">
        <w:t xml:space="preserve">, 2014, </w:t>
      </w:r>
      <w:r w:rsidRPr="00D32D8D">
        <w:rPr>
          <w:b/>
        </w:rPr>
        <w:t>20</w:t>
      </w:r>
      <w:r w:rsidRPr="00D32D8D">
        <w:t>, 425-436.</w:t>
      </w:r>
    </w:p>
    <w:p w14:paraId="608325D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lastRenderedPageBreak/>
        <w:t xml:space="preserve">46. H. Zheng, S. A. Claridge, A. M. Minor, A. P. Alivisatos and U. Dahmen, </w:t>
      </w:r>
      <w:r w:rsidRPr="00D32D8D">
        <w:rPr>
          <w:i/>
        </w:rPr>
        <w:t>Nano Lett.</w:t>
      </w:r>
      <w:r w:rsidRPr="00D32D8D">
        <w:t xml:space="preserve">, 2009, </w:t>
      </w:r>
      <w:r w:rsidRPr="00D32D8D">
        <w:rPr>
          <w:b/>
        </w:rPr>
        <w:t>9</w:t>
      </w:r>
      <w:r w:rsidRPr="00D32D8D">
        <w:t>, 2460-2465.</w:t>
      </w:r>
    </w:p>
    <w:p w14:paraId="73FCE22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rPr>
          <w:lang w:val="de-DE"/>
        </w:rPr>
        <w:t xml:space="preserve">47. B. Michen, C. Geers, D. Vanhecke, C. Endes, B. Rothen-Rutishauser, S. Balog and A. Petri-Fink, </w:t>
      </w:r>
      <w:r w:rsidRPr="00D32D8D">
        <w:rPr>
          <w:i/>
          <w:lang w:val="de-DE"/>
        </w:rPr>
        <w:t xml:space="preserve">Sci. </w:t>
      </w:r>
      <w:r w:rsidRPr="00D32D8D">
        <w:rPr>
          <w:i/>
        </w:rPr>
        <w:t>Rep.</w:t>
      </w:r>
      <w:r w:rsidRPr="00D32D8D">
        <w:t xml:space="preserve">, 2015, </w:t>
      </w:r>
      <w:r w:rsidRPr="00D32D8D">
        <w:rPr>
          <w:b/>
        </w:rPr>
        <w:t>5</w:t>
      </w:r>
      <w:r w:rsidRPr="00D32D8D">
        <w:t>, 9793.</w:t>
      </w:r>
    </w:p>
    <w:p w14:paraId="31B90D9E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8. M. Tanase, J. Winterstein, R. Sharma, V. Aksyuk, G. Holland and J. A. Liddle, </w:t>
      </w:r>
      <w:r w:rsidRPr="00D32D8D">
        <w:rPr>
          <w:i/>
        </w:rPr>
        <w:t>Microsc. Microanal.</w:t>
      </w:r>
      <w:r w:rsidRPr="00D32D8D">
        <w:t xml:space="preserve">, 2015, </w:t>
      </w:r>
      <w:r w:rsidRPr="00D32D8D">
        <w:rPr>
          <w:b/>
        </w:rPr>
        <w:t>21</w:t>
      </w:r>
      <w:r w:rsidRPr="00D32D8D">
        <w:t>, 1629-1638.</w:t>
      </w:r>
    </w:p>
    <w:p w14:paraId="3BD3DDA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49. B. H. Kim, J. Yang, D. Lee, B. K. Choi, T. Hyeon and J. Park, </w:t>
      </w:r>
      <w:r w:rsidRPr="00D32D8D">
        <w:rPr>
          <w:i/>
        </w:rPr>
        <w:t>Adv. Mat.</w:t>
      </w:r>
      <w:r w:rsidRPr="00D32D8D">
        <w:t xml:space="preserve">, 2018, </w:t>
      </w:r>
      <w:r w:rsidRPr="00D32D8D">
        <w:rPr>
          <w:b/>
        </w:rPr>
        <w:t>30</w:t>
      </w:r>
      <w:r w:rsidRPr="00D32D8D">
        <w:t>, 1703316.</w:t>
      </w:r>
    </w:p>
    <w:p w14:paraId="040A2DD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0. P. Abellan, T. J. Woehl, L. R. Parent, N. D. Browning, J. E. Evans and I. Arslan, </w:t>
      </w:r>
      <w:r w:rsidRPr="00D32D8D">
        <w:rPr>
          <w:i/>
        </w:rPr>
        <w:t>Chem. Commun.</w:t>
      </w:r>
      <w:r w:rsidRPr="00D32D8D">
        <w:t xml:space="preserve">, 2014, </w:t>
      </w:r>
      <w:r w:rsidRPr="00D32D8D">
        <w:rPr>
          <w:b/>
        </w:rPr>
        <w:t>50</w:t>
      </w:r>
      <w:r w:rsidRPr="00D32D8D">
        <w:t>, 4873-4880.</w:t>
      </w:r>
    </w:p>
    <w:p w14:paraId="79338E7F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1. J. M. Grogan, N. M. Schneider, F. M. Ross and H. H. Bau, </w:t>
      </w:r>
      <w:r w:rsidRPr="00D32D8D">
        <w:rPr>
          <w:i/>
        </w:rPr>
        <w:t>Nano Lett.</w:t>
      </w:r>
      <w:r w:rsidRPr="00D32D8D">
        <w:t xml:space="preserve">, 2014, </w:t>
      </w:r>
      <w:r w:rsidRPr="00D32D8D">
        <w:rPr>
          <w:b/>
        </w:rPr>
        <w:t>14</w:t>
      </w:r>
      <w:r w:rsidRPr="00D32D8D">
        <w:t>, 359-364.</w:t>
      </w:r>
    </w:p>
    <w:p w14:paraId="62EF7955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2. E. A. Ring and N. de Jonge, </w:t>
      </w:r>
      <w:r w:rsidRPr="00D32D8D">
        <w:rPr>
          <w:i/>
        </w:rPr>
        <w:t>Microsc. Microanal.</w:t>
      </w:r>
      <w:r w:rsidRPr="00D32D8D">
        <w:t xml:space="preserve">, 2010, </w:t>
      </w:r>
      <w:r w:rsidRPr="00D32D8D">
        <w:rPr>
          <w:b/>
        </w:rPr>
        <w:t>16</w:t>
      </w:r>
      <w:r w:rsidRPr="00D32D8D">
        <w:t>, 622-629.</w:t>
      </w:r>
    </w:p>
    <w:p w14:paraId="3A790DCE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3. K. L. Klein, I. M. Anderson and N. De Jonge, </w:t>
      </w:r>
      <w:r w:rsidRPr="00D32D8D">
        <w:rPr>
          <w:i/>
        </w:rPr>
        <w:t>J. Microsc.</w:t>
      </w:r>
      <w:r w:rsidRPr="00D32D8D">
        <w:t xml:space="preserve">, 2011, </w:t>
      </w:r>
      <w:r w:rsidRPr="00D32D8D">
        <w:rPr>
          <w:b/>
        </w:rPr>
        <w:t>242</w:t>
      </w:r>
      <w:r w:rsidRPr="00D32D8D">
        <w:t>, 117-123.</w:t>
      </w:r>
    </w:p>
    <w:p w14:paraId="7366FB39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4. M. H. Nielsen, S. Aloni and J. J. De Yoreo, </w:t>
      </w:r>
      <w:r w:rsidRPr="00D32D8D">
        <w:rPr>
          <w:i/>
        </w:rPr>
        <w:t>Science</w:t>
      </w:r>
      <w:r w:rsidRPr="00D32D8D">
        <w:t xml:space="preserve">, 2014, </w:t>
      </w:r>
      <w:r w:rsidRPr="00D32D8D">
        <w:rPr>
          <w:b/>
        </w:rPr>
        <w:t>345</w:t>
      </w:r>
      <w:r w:rsidRPr="00D32D8D">
        <w:t>, 1158-1162.</w:t>
      </w:r>
    </w:p>
    <w:p w14:paraId="0984159B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5. M. E. Holtz, Y. Yu, J. Gao, H. D. Abruña and D. A. Muller, </w:t>
      </w:r>
      <w:r w:rsidRPr="00D32D8D">
        <w:rPr>
          <w:i/>
        </w:rPr>
        <w:t>Microsc. Microanal.</w:t>
      </w:r>
      <w:r w:rsidRPr="00D32D8D">
        <w:t xml:space="preserve">, 2013, </w:t>
      </w:r>
      <w:r w:rsidRPr="00D32D8D">
        <w:rPr>
          <w:b/>
        </w:rPr>
        <w:t>19</w:t>
      </w:r>
      <w:r w:rsidRPr="00D32D8D">
        <w:t>, 1027-1035.</w:t>
      </w:r>
    </w:p>
    <w:p w14:paraId="657995CD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6. I. M. Lifshitz and V. V. Slyozov, </w:t>
      </w:r>
      <w:r w:rsidRPr="00D32D8D">
        <w:rPr>
          <w:i/>
        </w:rPr>
        <w:t>J. Phys. Chem. Solids</w:t>
      </w:r>
      <w:r w:rsidRPr="00D32D8D">
        <w:t xml:space="preserve">, 1961, </w:t>
      </w:r>
      <w:r w:rsidRPr="00D32D8D">
        <w:rPr>
          <w:b/>
        </w:rPr>
        <w:t>19</w:t>
      </w:r>
      <w:r w:rsidRPr="00D32D8D">
        <w:t>, 35-50.</w:t>
      </w:r>
    </w:p>
    <w:p w14:paraId="117397A9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7. C. J. Johnson, E. Dujardin, S. A. Davis, C. J. Murphy and S. Mann, </w:t>
      </w:r>
      <w:r w:rsidRPr="00D32D8D">
        <w:rPr>
          <w:i/>
        </w:rPr>
        <w:t>J. Mater. Chem.</w:t>
      </w:r>
      <w:r w:rsidRPr="00D32D8D">
        <w:t xml:space="preserve">, 2002, </w:t>
      </w:r>
      <w:r w:rsidRPr="00D32D8D">
        <w:rPr>
          <w:b/>
        </w:rPr>
        <w:t>12</w:t>
      </w:r>
      <w:r w:rsidRPr="00D32D8D">
        <w:t>, 1765-1770.</w:t>
      </w:r>
    </w:p>
    <w:p w14:paraId="3753B421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8. S. Barbosa, A. Agrawal, L. Rodríguez-Lorenzo, I. Pastoriza-Santos, R. A. Alvarez-Puebla, A. Kornowski, H. Weller and L. M. Liz-Marzán, </w:t>
      </w:r>
      <w:r w:rsidRPr="00D32D8D">
        <w:rPr>
          <w:i/>
        </w:rPr>
        <w:t>Langmuir</w:t>
      </w:r>
      <w:r w:rsidRPr="00D32D8D">
        <w:t xml:space="preserve">, 2010, </w:t>
      </w:r>
      <w:r w:rsidRPr="00D32D8D">
        <w:rPr>
          <w:b/>
        </w:rPr>
        <w:t>26</w:t>
      </w:r>
      <w:r w:rsidRPr="00D32D8D">
        <w:t>, 14943-14950.</w:t>
      </w:r>
    </w:p>
    <w:p w14:paraId="1C61D53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59. C. Lofton and W. Sigmund, </w:t>
      </w:r>
      <w:r w:rsidRPr="00D32D8D">
        <w:rPr>
          <w:i/>
        </w:rPr>
        <w:t>Adv. Funct. Mater.</w:t>
      </w:r>
      <w:r w:rsidRPr="00D32D8D">
        <w:t xml:space="preserve">, 2005, </w:t>
      </w:r>
      <w:r w:rsidRPr="00D32D8D">
        <w:rPr>
          <w:b/>
        </w:rPr>
        <w:t>15</w:t>
      </w:r>
      <w:r w:rsidRPr="00D32D8D">
        <w:t>, 1197-1208.</w:t>
      </w:r>
    </w:p>
    <w:p w14:paraId="6220C702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0. J. L. Burt, J. L. Elechiguerra, J. Reyes-Gasga, J. Martin Montejano-Carrizales and M. Jose-Yacaman, </w:t>
      </w:r>
      <w:r w:rsidRPr="00D32D8D">
        <w:rPr>
          <w:i/>
        </w:rPr>
        <w:t>J. Cryst. Growth</w:t>
      </w:r>
      <w:r w:rsidRPr="00D32D8D">
        <w:t xml:space="preserve">, 2005, </w:t>
      </w:r>
      <w:r w:rsidRPr="00D32D8D">
        <w:rPr>
          <w:b/>
        </w:rPr>
        <w:t>285</w:t>
      </w:r>
      <w:r w:rsidRPr="00D32D8D">
        <w:t>, 681-691.</w:t>
      </w:r>
    </w:p>
    <w:p w14:paraId="1DC9901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1. K. A. Tay, F.-X. Coudert and A. Boutin, </w:t>
      </w:r>
      <w:r w:rsidRPr="00D32D8D">
        <w:rPr>
          <w:i/>
        </w:rPr>
        <w:t>J. Chem. Phys.</w:t>
      </w:r>
      <w:r w:rsidRPr="00D32D8D">
        <w:t xml:space="preserve">, 2008, </w:t>
      </w:r>
      <w:r w:rsidRPr="00D32D8D">
        <w:rPr>
          <w:b/>
        </w:rPr>
        <w:t>129</w:t>
      </w:r>
      <w:r w:rsidRPr="00D32D8D">
        <w:t>, 054505-054505.</w:t>
      </w:r>
    </w:p>
    <w:p w14:paraId="01FEAC1E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2. K. H. Schmidt, P. Han and D. M. Bartels, </w:t>
      </w:r>
      <w:r w:rsidRPr="00D32D8D">
        <w:rPr>
          <w:i/>
        </w:rPr>
        <w:t>The Journal of Physical Chemistry</w:t>
      </w:r>
      <w:r w:rsidRPr="00D32D8D">
        <w:t xml:space="preserve">, 1992, </w:t>
      </w:r>
      <w:r w:rsidRPr="00D32D8D">
        <w:rPr>
          <w:b/>
        </w:rPr>
        <w:t>96</w:t>
      </w:r>
      <w:r w:rsidRPr="00D32D8D">
        <w:t>, 199-206.</w:t>
      </w:r>
    </w:p>
    <w:p w14:paraId="1DBB77AF" w14:textId="77777777" w:rsidR="00EA711F" w:rsidRPr="00D32D8D" w:rsidRDefault="00EA711F" w:rsidP="00EA711F">
      <w:pPr>
        <w:pStyle w:val="EndNoteBibliography"/>
        <w:spacing w:after="0"/>
        <w:ind w:left="720" w:hanging="720"/>
        <w:rPr>
          <w:lang w:val="de-DE"/>
        </w:rPr>
      </w:pPr>
      <w:r w:rsidRPr="00D32D8D">
        <w:t xml:space="preserve">63. J. Schnitker and P. J. Rossky, </w:t>
      </w:r>
      <w:r w:rsidRPr="00D32D8D">
        <w:rPr>
          <w:i/>
        </w:rPr>
        <w:t xml:space="preserve">J. Phys. </w:t>
      </w:r>
      <w:r w:rsidRPr="00D32D8D">
        <w:rPr>
          <w:i/>
          <w:lang w:val="de-DE"/>
        </w:rPr>
        <w:t>Chem.</w:t>
      </w:r>
      <w:r w:rsidRPr="00D32D8D">
        <w:rPr>
          <w:lang w:val="de-DE"/>
        </w:rPr>
        <w:t xml:space="preserve">, 1989, </w:t>
      </w:r>
      <w:r w:rsidRPr="00D32D8D">
        <w:rPr>
          <w:b/>
          <w:lang w:val="de-DE"/>
        </w:rPr>
        <w:t>93</w:t>
      </w:r>
      <w:r w:rsidRPr="00D32D8D">
        <w:rPr>
          <w:lang w:val="de-DE"/>
        </w:rPr>
        <w:t>, 6965-6969.</w:t>
      </w:r>
    </w:p>
    <w:p w14:paraId="489FDE8E" w14:textId="77777777" w:rsidR="00EA711F" w:rsidRPr="00D32D8D" w:rsidRDefault="00EA711F" w:rsidP="00EA711F">
      <w:pPr>
        <w:pStyle w:val="EndNoteBibliography"/>
        <w:spacing w:after="0"/>
        <w:ind w:left="720" w:hanging="720"/>
        <w:rPr>
          <w:lang w:val="de-DE"/>
        </w:rPr>
      </w:pPr>
      <w:r w:rsidRPr="00D32D8D">
        <w:rPr>
          <w:lang w:val="de-DE"/>
        </w:rPr>
        <w:t xml:space="preserve">64. K. H. Schmidt, P. Han and D. M. Bartels, </w:t>
      </w:r>
      <w:r w:rsidRPr="00D32D8D">
        <w:rPr>
          <w:i/>
          <w:lang w:val="de-DE"/>
        </w:rPr>
        <w:t>J. Phys. Chem.</w:t>
      </w:r>
      <w:r w:rsidRPr="00D32D8D">
        <w:rPr>
          <w:lang w:val="de-DE"/>
        </w:rPr>
        <w:t xml:space="preserve">, 1992, </w:t>
      </w:r>
      <w:r w:rsidRPr="00D32D8D">
        <w:rPr>
          <w:b/>
          <w:lang w:val="de-DE"/>
        </w:rPr>
        <w:t>96</w:t>
      </w:r>
      <w:r w:rsidRPr="00D32D8D">
        <w:rPr>
          <w:lang w:val="de-DE"/>
        </w:rPr>
        <w:t>, 199-206.</w:t>
      </w:r>
    </w:p>
    <w:p w14:paraId="38ABB18D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rPr>
          <w:lang w:val="de-DE"/>
        </w:rPr>
        <w:t xml:space="preserve">65. J. Boleininger, A. Kurz, V. Reuss and C. Sönnichsen, </w:t>
      </w:r>
      <w:r w:rsidRPr="00D32D8D">
        <w:rPr>
          <w:i/>
          <w:lang w:val="de-DE"/>
        </w:rPr>
        <w:t xml:space="preserve">Phys. </w:t>
      </w:r>
      <w:r w:rsidRPr="00D32D8D">
        <w:rPr>
          <w:i/>
        </w:rPr>
        <w:t>Chem. Chem. Phys.</w:t>
      </w:r>
      <w:r w:rsidRPr="00D32D8D">
        <w:t xml:space="preserve">, 2006, </w:t>
      </w:r>
      <w:r w:rsidRPr="00D32D8D">
        <w:rPr>
          <w:b/>
        </w:rPr>
        <w:t>8</w:t>
      </w:r>
      <w:r w:rsidRPr="00D32D8D">
        <w:t>, 3824-3827.</w:t>
      </w:r>
    </w:p>
    <w:p w14:paraId="32C1D20B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6. Y. Yin and A. P. Alivisatos, </w:t>
      </w:r>
      <w:r w:rsidRPr="00D32D8D">
        <w:rPr>
          <w:i/>
        </w:rPr>
        <w:t>Nature</w:t>
      </w:r>
      <w:r w:rsidRPr="00D32D8D">
        <w:t xml:space="preserve">, 2005, </w:t>
      </w:r>
      <w:r w:rsidRPr="00D32D8D">
        <w:rPr>
          <w:b/>
        </w:rPr>
        <w:t>437</w:t>
      </w:r>
      <w:r w:rsidRPr="00D32D8D">
        <w:t>, 664-670.</w:t>
      </w:r>
    </w:p>
    <w:p w14:paraId="3512F8F8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7. K. D. Gilroy, H.-C. Peng, X. Yang, A. Ruditskiy and Y. Xia, </w:t>
      </w:r>
      <w:r w:rsidRPr="00D32D8D">
        <w:rPr>
          <w:i/>
        </w:rPr>
        <w:t>Chem. Commun.</w:t>
      </w:r>
      <w:r w:rsidRPr="00D32D8D">
        <w:t xml:space="preserve">, 2017, </w:t>
      </w:r>
      <w:r w:rsidRPr="00D32D8D">
        <w:rPr>
          <w:b/>
        </w:rPr>
        <w:t>53</w:t>
      </w:r>
      <w:r w:rsidRPr="00D32D8D">
        <w:t>, 4530-4541.</w:t>
      </w:r>
    </w:p>
    <w:p w14:paraId="1C4942D4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8. G. Frens, </w:t>
      </w:r>
      <w:r w:rsidRPr="00D32D8D">
        <w:rPr>
          <w:i/>
        </w:rPr>
        <w:t>Nat. Phys. Sci.</w:t>
      </w:r>
      <w:r w:rsidRPr="00D32D8D">
        <w:t xml:space="preserve">, 1973, </w:t>
      </w:r>
      <w:r w:rsidRPr="00D32D8D">
        <w:rPr>
          <w:b/>
        </w:rPr>
        <w:t>241</w:t>
      </w:r>
      <w:r w:rsidRPr="00D32D8D">
        <w:t>, 20-22.</w:t>
      </w:r>
    </w:p>
    <w:p w14:paraId="799D8A5F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69. J. Pérez-Juste, L. M. Liz-Marzán, S. Carnie, D. Y. C. Chan and P. Mulvaney, </w:t>
      </w:r>
      <w:r w:rsidRPr="00D32D8D">
        <w:rPr>
          <w:i/>
        </w:rPr>
        <w:t>Adv. Funct. Mater.</w:t>
      </w:r>
      <w:r w:rsidRPr="00D32D8D">
        <w:t xml:space="preserve">, 2004, </w:t>
      </w:r>
      <w:r w:rsidRPr="00D32D8D">
        <w:rPr>
          <w:b/>
        </w:rPr>
        <w:t>14</w:t>
      </w:r>
      <w:r w:rsidRPr="00D32D8D">
        <w:t>, 571-579.</w:t>
      </w:r>
    </w:p>
    <w:p w14:paraId="3E4C5DE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0. C. G. Khoury and T. Vo-Dinh, </w:t>
      </w:r>
      <w:r w:rsidRPr="00D32D8D">
        <w:rPr>
          <w:i/>
        </w:rPr>
        <w:t>The Journal of Physical Chemistry C</w:t>
      </w:r>
      <w:r w:rsidRPr="00D32D8D">
        <w:t xml:space="preserve">, 2008, </w:t>
      </w:r>
      <w:r w:rsidRPr="00D32D8D">
        <w:rPr>
          <w:b/>
        </w:rPr>
        <w:t>112</w:t>
      </w:r>
      <w:r w:rsidRPr="00D32D8D">
        <w:t>, 18849-18859.</w:t>
      </w:r>
    </w:p>
    <w:p w14:paraId="1FCAB4D3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1. N. Uyeda, M. Nishino and E. Suito, </w:t>
      </w:r>
      <w:r w:rsidRPr="00D32D8D">
        <w:rPr>
          <w:i/>
        </w:rPr>
        <w:t>J. Colloid Interface Sci.</w:t>
      </w:r>
      <w:r w:rsidRPr="00D32D8D">
        <w:t xml:space="preserve">, 1973, </w:t>
      </w:r>
      <w:r w:rsidRPr="00D32D8D">
        <w:rPr>
          <w:b/>
        </w:rPr>
        <w:t>43</w:t>
      </w:r>
      <w:r w:rsidRPr="00D32D8D">
        <w:t>, 264-276.</w:t>
      </w:r>
    </w:p>
    <w:p w14:paraId="3C449961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2. H. Hofmeister, in </w:t>
      </w:r>
      <w:r w:rsidRPr="00D32D8D">
        <w:rPr>
          <w:i/>
        </w:rPr>
        <w:t>Handbook of Nanotechnology</w:t>
      </w:r>
      <w:r w:rsidRPr="00D32D8D">
        <w:t>, ed. H. Naiwa, American Scientific Publishers, California, USA, 2004.</w:t>
      </w:r>
    </w:p>
    <w:p w14:paraId="23B0DB7D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3. T. Gupta, N. M. Schneider, J. H. Park, D. Steingart and F. M. Ross, </w:t>
      </w:r>
      <w:r w:rsidRPr="00D32D8D">
        <w:rPr>
          <w:i/>
        </w:rPr>
        <w:t>Nanoscale</w:t>
      </w:r>
      <w:r w:rsidRPr="00D32D8D">
        <w:t xml:space="preserve">, 2018, </w:t>
      </w:r>
      <w:r w:rsidRPr="00D32D8D">
        <w:rPr>
          <w:b/>
        </w:rPr>
        <w:t>10</w:t>
      </w:r>
      <w:r w:rsidRPr="00D32D8D">
        <w:t>, 7702-7710.</w:t>
      </w:r>
    </w:p>
    <w:p w14:paraId="6E426166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4. J. Berger, Coursey, J. S., Zucker, M. A., Chang, J., </w:t>
      </w:r>
      <w:r w:rsidRPr="00D32D8D">
        <w:rPr>
          <w:i/>
        </w:rPr>
        <w:t>Stopping-Power &amp; Range Tables for Electrons, Protons, and Helium Ions</w:t>
      </w:r>
      <w:r w:rsidRPr="00D32D8D">
        <w:t>, NIST, 1988.</w:t>
      </w:r>
    </w:p>
    <w:p w14:paraId="18A9926A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t xml:space="preserve">75. P. J. M. Smeets, K. R. Cho, R. G. E. Kempen, N. A. J. M. Sommerdijk and J. J. De Yoreo, </w:t>
      </w:r>
      <w:r w:rsidRPr="00D32D8D">
        <w:rPr>
          <w:i/>
        </w:rPr>
        <w:t>Nat. Mater.</w:t>
      </w:r>
      <w:r w:rsidRPr="00D32D8D">
        <w:t xml:space="preserve">, 2015, </w:t>
      </w:r>
      <w:r w:rsidRPr="00D32D8D">
        <w:rPr>
          <w:b/>
        </w:rPr>
        <w:t>14</w:t>
      </w:r>
      <w:r w:rsidRPr="00D32D8D">
        <w:t>, 394-399.</w:t>
      </w:r>
    </w:p>
    <w:p w14:paraId="776F0849" w14:textId="77777777" w:rsidR="00EA711F" w:rsidRPr="00D32D8D" w:rsidRDefault="00EA711F" w:rsidP="00EA711F">
      <w:pPr>
        <w:pStyle w:val="EndNoteBibliography"/>
        <w:spacing w:after="0"/>
        <w:ind w:left="720" w:hanging="720"/>
      </w:pPr>
      <w:r w:rsidRPr="00D32D8D">
        <w:lastRenderedPageBreak/>
        <w:t xml:space="preserve">76. H. Cho, M. R. Jones, S. C. Nguyen, M. R. Hauwiller, A. Zettl and A. P. Alivisatos, </w:t>
      </w:r>
      <w:r w:rsidRPr="00D32D8D">
        <w:rPr>
          <w:i/>
        </w:rPr>
        <w:t>Nano Lett.</w:t>
      </w:r>
      <w:r w:rsidRPr="00D32D8D">
        <w:t xml:space="preserve">, 2017, </w:t>
      </w:r>
      <w:r w:rsidRPr="00D32D8D">
        <w:rPr>
          <w:b/>
        </w:rPr>
        <w:t>17</w:t>
      </w:r>
      <w:r w:rsidRPr="00D32D8D">
        <w:t>, 414-420.</w:t>
      </w:r>
    </w:p>
    <w:p w14:paraId="386A7920" w14:textId="77777777" w:rsidR="00EA711F" w:rsidRPr="00D32D8D" w:rsidRDefault="00EA711F" w:rsidP="00EA711F">
      <w:pPr>
        <w:pStyle w:val="EndNoteBibliography"/>
        <w:ind w:left="720" w:hanging="720"/>
      </w:pPr>
      <w:r w:rsidRPr="00D32D8D">
        <w:t xml:space="preserve">77. J. Kim, D.-H. Kim, S. J. Lee, Y. Rheem, N. V. Myung and H.-G. Hur, </w:t>
      </w:r>
      <w:r w:rsidRPr="00D32D8D">
        <w:rPr>
          <w:i/>
        </w:rPr>
        <w:t>Biosci. Biotechnol. Biochem.</w:t>
      </w:r>
      <w:r w:rsidRPr="00D32D8D">
        <w:t xml:space="preserve">, 2016, </w:t>
      </w:r>
      <w:r w:rsidRPr="00D32D8D">
        <w:rPr>
          <w:b/>
        </w:rPr>
        <w:t>80</w:t>
      </w:r>
      <w:r w:rsidRPr="00D32D8D">
        <w:t>, 1478-1483.</w:t>
      </w:r>
    </w:p>
    <w:p w14:paraId="6AADA65F" w14:textId="77777777" w:rsidR="000918A7" w:rsidRDefault="00067DF6" w:rsidP="009B515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4A3455B1" w14:textId="77777777" w:rsidR="000918A7" w:rsidRDefault="000918A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2FD8B9A8" w14:textId="22D46BB2" w:rsidR="0002707A" w:rsidRPr="00D32D8D" w:rsidRDefault="00BE5A6E" w:rsidP="009B515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sz w:val="24"/>
          <w:szCs w:val="24"/>
        </w:rPr>
        <w:lastRenderedPageBreak/>
        <w:t>TABLE OF CONTENTS</w:t>
      </w:r>
    </w:p>
    <w:p w14:paraId="748D7BAA" w14:textId="2CDBEF7B" w:rsidR="0002707A" w:rsidRPr="00D32D8D" w:rsidRDefault="0002707A" w:rsidP="009B515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2D8D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drawing>
          <wp:inline distT="0" distB="0" distL="0" distR="0" wp14:anchorId="01C81B67" wp14:editId="53A58098">
            <wp:extent cx="3657600" cy="2275762"/>
            <wp:effectExtent l="0" t="0" r="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45E8D868-F8A8-40B6-BDC0-CBBD88C4B1C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45E8D868-F8A8-40B6-BDC0-CBBD88C4B1C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l="910" t="2735" r="13851" b="-655"/>
                    <a:stretch/>
                  </pic:blipFill>
                  <pic:spPr>
                    <a:xfrm>
                      <a:off x="0" y="0"/>
                      <a:ext cx="3657600" cy="2275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22061" w:rsidRPr="00D32D8D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422061" w:rsidRPr="00D32D8D">
        <w:rPr>
          <w:rFonts w:ascii="Times New Roman" w:hAnsi="Times New Roman" w:cs="Times New Roman"/>
          <w:b/>
          <w:sz w:val="24"/>
          <w:szCs w:val="24"/>
        </w:rPr>
        <w:instrText xml:space="preserve"> ADDIN </w:instrText>
      </w:r>
      <w:r w:rsidR="00422061" w:rsidRPr="00D32D8D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02707A" w:rsidRPr="00D32D8D">
      <w:footerReference w:type="default" r:id="rId16"/>
      <w:pgSz w:w="11906" w:h="16838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9719E1" w14:textId="77777777" w:rsidR="00D16A21" w:rsidRDefault="00D16A21" w:rsidP="006530FF">
      <w:pPr>
        <w:spacing w:after="0" w:line="240" w:lineRule="auto"/>
      </w:pPr>
      <w:r>
        <w:separator/>
      </w:r>
    </w:p>
  </w:endnote>
  <w:endnote w:type="continuationSeparator" w:id="0">
    <w:p w14:paraId="29A488B6" w14:textId="77777777" w:rsidR="00D16A21" w:rsidRDefault="00D16A21" w:rsidP="006530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26437279"/>
      <w:docPartObj>
        <w:docPartGallery w:val="Page Numbers (Bottom of Page)"/>
        <w:docPartUnique/>
      </w:docPartObj>
    </w:sdtPr>
    <w:sdtEndPr/>
    <w:sdtContent>
      <w:p w14:paraId="01FD2055" w14:textId="6B1D0732" w:rsidR="00C6477C" w:rsidRDefault="00C6477C">
        <w:pPr>
          <w:pStyle w:val="Footer"/>
          <w:jc w:val="right"/>
        </w:pPr>
        <w:r>
          <w:t xml:space="preserve"> 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2F25FD" w:rsidRPr="002F25FD">
          <w:rPr>
            <w:noProof/>
            <w:lang w:val="zh-TW"/>
          </w:rPr>
          <w:t>1</w:t>
        </w:r>
        <w:r>
          <w:fldChar w:fldCharType="end"/>
        </w:r>
      </w:p>
    </w:sdtContent>
  </w:sdt>
  <w:p w14:paraId="60FAFD8F" w14:textId="77777777" w:rsidR="00C6477C" w:rsidRDefault="00C6477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071558" w14:textId="77777777" w:rsidR="00D16A21" w:rsidRDefault="00D16A21" w:rsidP="006530FF">
      <w:pPr>
        <w:spacing w:after="0" w:line="240" w:lineRule="auto"/>
      </w:pPr>
      <w:r>
        <w:separator/>
      </w:r>
    </w:p>
  </w:footnote>
  <w:footnote w:type="continuationSeparator" w:id="0">
    <w:p w14:paraId="57D0A44F" w14:textId="77777777" w:rsidR="00D16A21" w:rsidRDefault="00D16A21" w:rsidP="006530F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5383C"/>
    <w:multiLevelType w:val="hybridMultilevel"/>
    <w:tmpl w:val="8CB8E04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B746C4A"/>
    <w:multiLevelType w:val="hybridMultilevel"/>
    <w:tmpl w:val="E542BC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F832A61"/>
    <w:multiLevelType w:val="hybridMultilevel"/>
    <w:tmpl w:val="0AD4D8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4B3205E"/>
    <w:multiLevelType w:val="hybridMultilevel"/>
    <w:tmpl w:val="27F8AF08"/>
    <w:lvl w:ilvl="0" w:tplc="262E1314">
      <w:start w:val="1"/>
      <w:numFmt w:val="decimal"/>
      <w:lvlText w:val="%1."/>
      <w:lvlJc w:val="left"/>
      <w:pPr>
        <w:ind w:left="720" w:hanging="360"/>
      </w:pPr>
      <w:rPr>
        <w:rFonts w:hint="default"/>
        <w:color w:val="FF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CBF564A"/>
    <w:multiLevelType w:val="hybridMultilevel"/>
    <w:tmpl w:val="4E767AD6"/>
    <w:lvl w:ilvl="0" w:tplc="CDDA9C4A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3DB1EC0"/>
    <w:multiLevelType w:val="hybridMultilevel"/>
    <w:tmpl w:val="91F2788E"/>
    <w:lvl w:ilvl="0" w:tplc="89727972">
      <w:start w:val="1"/>
      <w:numFmt w:val="decimal"/>
      <w:lvlText w:val="%1."/>
      <w:lvlJc w:val="left"/>
      <w:pPr>
        <w:ind w:left="36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4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8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Materials Chemist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2xs9f0pd5ptwerzf2xwxrk5fx2d5psxvvx&quot;&gt;My EndNote Library&lt;record-ids&gt;&lt;item&gt;3&lt;/item&gt;&lt;item&gt;4&lt;/item&gt;&lt;item&gt;6&lt;/item&gt;&lt;item&gt;7&lt;/item&gt;&lt;item&gt;12&lt;/item&gt;&lt;item&gt;13&lt;/item&gt;&lt;item&gt;15&lt;/item&gt;&lt;item&gt;16&lt;/item&gt;&lt;item&gt;19&lt;/item&gt;&lt;item&gt;20&lt;/item&gt;&lt;item&gt;22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2&lt;/item&gt;&lt;item&gt;43&lt;/item&gt;&lt;item&gt;44&lt;/item&gt;&lt;item&gt;45&lt;/item&gt;&lt;item&gt;46&lt;/item&gt;&lt;item&gt;47&lt;/item&gt;&lt;item&gt;50&lt;/item&gt;&lt;item&gt;51&lt;/item&gt;&lt;item&gt;52&lt;/item&gt;&lt;item&gt;53&lt;/item&gt;&lt;item&gt;54&lt;/item&gt;&lt;item&gt;56&lt;/item&gt;&lt;item&gt;57&lt;/item&gt;&lt;item&gt;60&lt;/item&gt;&lt;item&gt;61&lt;/item&gt;&lt;item&gt;63&lt;/item&gt;&lt;item&gt;64&lt;/item&gt;&lt;item&gt;66&lt;/item&gt;&lt;item&gt;68&lt;/item&gt;&lt;item&gt;69&lt;/item&gt;&lt;item&gt;70&lt;/item&gt;&lt;item&gt;82&lt;/item&gt;&lt;item&gt;83&lt;/item&gt;&lt;item&gt;84&lt;/item&gt;&lt;item&gt;85&lt;/item&gt;&lt;item&gt;86&lt;/item&gt;&lt;item&gt;87&lt;/item&gt;&lt;item&gt;90&lt;/item&gt;&lt;item&gt;91&lt;/item&gt;&lt;item&gt;103&lt;/item&gt;&lt;item&gt;104&lt;/item&gt;&lt;/record-ids&gt;&lt;/item&gt;&lt;/Libraries&gt;"/>
  </w:docVars>
  <w:rsids>
    <w:rsidRoot w:val="00F43533"/>
    <w:rsid w:val="00000037"/>
    <w:rsid w:val="00000656"/>
    <w:rsid w:val="000011C2"/>
    <w:rsid w:val="000014AF"/>
    <w:rsid w:val="00002035"/>
    <w:rsid w:val="00002688"/>
    <w:rsid w:val="00004C08"/>
    <w:rsid w:val="0000518F"/>
    <w:rsid w:val="0000521F"/>
    <w:rsid w:val="000075B5"/>
    <w:rsid w:val="00011A33"/>
    <w:rsid w:val="00011EC6"/>
    <w:rsid w:val="0001341D"/>
    <w:rsid w:val="00014E4B"/>
    <w:rsid w:val="00015EF7"/>
    <w:rsid w:val="000201E7"/>
    <w:rsid w:val="0002060D"/>
    <w:rsid w:val="00020AB1"/>
    <w:rsid w:val="00023572"/>
    <w:rsid w:val="00024042"/>
    <w:rsid w:val="0002485E"/>
    <w:rsid w:val="00026755"/>
    <w:rsid w:val="0002707A"/>
    <w:rsid w:val="000303A9"/>
    <w:rsid w:val="00030628"/>
    <w:rsid w:val="000314F8"/>
    <w:rsid w:val="00036AA9"/>
    <w:rsid w:val="000371FB"/>
    <w:rsid w:val="00041E7D"/>
    <w:rsid w:val="000421E1"/>
    <w:rsid w:val="000424CD"/>
    <w:rsid w:val="00042E2C"/>
    <w:rsid w:val="00042F9E"/>
    <w:rsid w:val="000448B7"/>
    <w:rsid w:val="000452F7"/>
    <w:rsid w:val="00045531"/>
    <w:rsid w:val="0005006D"/>
    <w:rsid w:val="000502E5"/>
    <w:rsid w:val="00051B1A"/>
    <w:rsid w:val="0005248F"/>
    <w:rsid w:val="00052A3D"/>
    <w:rsid w:val="00052C01"/>
    <w:rsid w:val="00054FA8"/>
    <w:rsid w:val="000570EC"/>
    <w:rsid w:val="00060A23"/>
    <w:rsid w:val="0006271F"/>
    <w:rsid w:val="00064DE6"/>
    <w:rsid w:val="000662E7"/>
    <w:rsid w:val="0006662D"/>
    <w:rsid w:val="00067995"/>
    <w:rsid w:val="00067D12"/>
    <w:rsid w:val="00067DF6"/>
    <w:rsid w:val="00070F22"/>
    <w:rsid w:val="00071F3F"/>
    <w:rsid w:val="00072B93"/>
    <w:rsid w:val="00073E0C"/>
    <w:rsid w:val="00074083"/>
    <w:rsid w:val="00076283"/>
    <w:rsid w:val="00076591"/>
    <w:rsid w:val="00080A1D"/>
    <w:rsid w:val="000810A9"/>
    <w:rsid w:val="0008135F"/>
    <w:rsid w:val="00081BAE"/>
    <w:rsid w:val="000824D6"/>
    <w:rsid w:val="00083BF9"/>
    <w:rsid w:val="000843C5"/>
    <w:rsid w:val="00084802"/>
    <w:rsid w:val="00085278"/>
    <w:rsid w:val="00085A81"/>
    <w:rsid w:val="00086ABB"/>
    <w:rsid w:val="000877F1"/>
    <w:rsid w:val="00090BB6"/>
    <w:rsid w:val="000913E8"/>
    <w:rsid w:val="000918A7"/>
    <w:rsid w:val="00094982"/>
    <w:rsid w:val="00094F8F"/>
    <w:rsid w:val="0009607C"/>
    <w:rsid w:val="000A0399"/>
    <w:rsid w:val="000A0650"/>
    <w:rsid w:val="000A09CF"/>
    <w:rsid w:val="000A19AE"/>
    <w:rsid w:val="000A2961"/>
    <w:rsid w:val="000A50A4"/>
    <w:rsid w:val="000A5956"/>
    <w:rsid w:val="000A5FC6"/>
    <w:rsid w:val="000A740A"/>
    <w:rsid w:val="000A7E39"/>
    <w:rsid w:val="000B167E"/>
    <w:rsid w:val="000B1E99"/>
    <w:rsid w:val="000B24EC"/>
    <w:rsid w:val="000B3983"/>
    <w:rsid w:val="000B446D"/>
    <w:rsid w:val="000B44B1"/>
    <w:rsid w:val="000B56A9"/>
    <w:rsid w:val="000B61DF"/>
    <w:rsid w:val="000B6267"/>
    <w:rsid w:val="000B713C"/>
    <w:rsid w:val="000B71BC"/>
    <w:rsid w:val="000B7D74"/>
    <w:rsid w:val="000C0257"/>
    <w:rsid w:val="000C0BDD"/>
    <w:rsid w:val="000C3AC7"/>
    <w:rsid w:val="000C443C"/>
    <w:rsid w:val="000C52B1"/>
    <w:rsid w:val="000C5518"/>
    <w:rsid w:val="000D020C"/>
    <w:rsid w:val="000D0748"/>
    <w:rsid w:val="000D1C3A"/>
    <w:rsid w:val="000D21C7"/>
    <w:rsid w:val="000D2A8E"/>
    <w:rsid w:val="000D2D4E"/>
    <w:rsid w:val="000D2EBF"/>
    <w:rsid w:val="000D36C3"/>
    <w:rsid w:val="000D3A76"/>
    <w:rsid w:val="000D4705"/>
    <w:rsid w:val="000D4AB2"/>
    <w:rsid w:val="000D77B1"/>
    <w:rsid w:val="000E186A"/>
    <w:rsid w:val="000E2539"/>
    <w:rsid w:val="000E2558"/>
    <w:rsid w:val="000E2638"/>
    <w:rsid w:val="000E27A2"/>
    <w:rsid w:val="000E2800"/>
    <w:rsid w:val="000E3919"/>
    <w:rsid w:val="000E42F0"/>
    <w:rsid w:val="000E4906"/>
    <w:rsid w:val="000E4BBF"/>
    <w:rsid w:val="000E5284"/>
    <w:rsid w:val="000F0222"/>
    <w:rsid w:val="000F05B0"/>
    <w:rsid w:val="000F077C"/>
    <w:rsid w:val="000F1B61"/>
    <w:rsid w:val="000F21DF"/>
    <w:rsid w:val="000F36CD"/>
    <w:rsid w:val="000F40BD"/>
    <w:rsid w:val="000F4397"/>
    <w:rsid w:val="000F4E8D"/>
    <w:rsid w:val="000F5553"/>
    <w:rsid w:val="000F711E"/>
    <w:rsid w:val="00104FBD"/>
    <w:rsid w:val="00106CB9"/>
    <w:rsid w:val="00107520"/>
    <w:rsid w:val="00107CDD"/>
    <w:rsid w:val="00112ED0"/>
    <w:rsid w:val="00112F4E"/>
    <w:rsid w:val="00112F54"/>
    <w:rsid w:val="0011468D"/>
    <w:rsid w:val="001169EF"/>
    <w:rsid w:val="00116BE5"/>
    <w:rsid w:val="00116D36"/>
    <w:rsid w:val="00120690"/>
    <w:rsid w:val="00121E4D"/>
    <w:rsid w:val="0012230A"/>
    <w:rsid w:val="0012394F"/>
    <w:rsid w:val="00123AAB"/>
    <w:rsid w:val="00124547"/>
    <w:rsid w:val="0012477D"/>
    <w:rsid w:val="00124989"/>
    <w:rsid w:val="00124F07"/>
    <w:rsid w:val="001256C4"/>
    <w:rsid w:val="00125C3B"/>
    <w:rsid w:val="00127B37"/>
    <w:rsid w:val="00130385"/>
    <w:rsid w:val="00130A5B"/>
    <w:rsid w:val="00130C75"/>
    <w:rsid w:val="001314A9"/>
    <w:rsid w:val="001317C0"/>
    <w:rsid w:val="0013297C"/>
    <w:rsid w:val="00134231"/>
    <w:rsid w:val="00134740"/>
    <w:rsid w:val="00134C8B"/>
    <w:rsid w:val="001362DB"/>
    <w:rsid w:val="00137679"/>
    <w:rsid w:val="001408C9"/>
    <w:rsid w:val="001408CD"/>
    <w:rsid w:val="00141C48"/>
    <w:rsid w:val="00141F45"/>
    <w:rsid w:val="00142A4C"/>
    <w:rsid w:val="001439FA"/>
    <w:rsid w:val="001441E7"/>
    <w:rsid w:val="0014589B"/>
    <w:rsid w:val="00147317"/>
    <w:rsid w:val="0015016D"/>
    <w:rsid w:val="00150B1D"/>
    <w:rsid w:val="00150DD2"/>
    <w:rsid w:val="0015119B"/>
    <w:rsid w:val="00151C41"/>
    <w:rsid w:val="00152928"/>
    <w:rsid w:val="00152AF4"/>
    <w:rsid w:val="0015355F"/>
    <w:rsid w:val="00153DDB"/>
    <w:rsid w:val="00153E70"/>
    <w:rsid w:val="00153EAA"/>
    <w:rsid w:val="00153F72"/>
    <w:rsid w:val="001547BC"/>
    <w:rsid w:val="001550BE"/>
    <w:rsid w:val="00155A80"/>
    <w:rsid w:val="0015733A"/>
    <w:rsid w:val="00157837"/>
    <w:rsid w:val="00157D99"/>
    <w:rsid w:val="00160D79"/>
    <w:rsid w:val="00162E3F"/>
    <w:rsid w:val="00163DDC"/>
    <w:rsid w:val="001656F1"/>
    <w:rsid w:val="00165D73"/>
    <w:rsid w:val="001666BA"/>
    <w:rsid w:val="00166A6D"/>
    <w:rsid w:val="00166F37"/>
    <w:rsid w:val="00172560"/>
    <w:rsid w:val="00173DD2"/>
    <w:rsid w:val="00174390"/>
    <w:rsid w:val="001748B8"/>
    <w:rsid w:val="001750F4"/>
    <w:rsid w:val="001763FA"/>
    <w:rsid w:val="00176ED4"/>
    <w:rsid w:val="00180977"/>
    <w:rsid w:val="00180A1D"/>
    <w:rsid w:val="00181B1F"/>
    <w:rsid w:val="00183714"/>
    <w:rsid w:val="00183D03"/>
    <w:rsid w:val="00184C8B"/>
    <w:rsid w:val="00191193"/>
    <w:rsid w:val="00191FC1"/>
    <w:rsid w:val="001923F4"/>
    <w:rsid w:val="00192BF4"/>
    <w:rsid w:val="001935F4"/>
    <w:rsid w:val="0019367B"/>
    <w:rsid w:val="00194B37"/>
    <w:rsid w:val="00195704"/>
    <w:rsid w:val="00195892"/>
    <w:rsid w:val="00197CD2"/>
    <w:rsid w:val="001A01A4"/>
    <w:rsid w:val="001A0C43"/>
    <w:rsid w:val="001A4520"/>
    <w:rsid w:val="001A4788"/>
    <w:rsid w:val="001A4862"/>
    <w:rsid w:val="001A6183"/>
    <w:rsid w:val="001A62C3"/>
    <w:rsid w:val="001B033E"/>
    <w:rsid w:val="001B13F1"/>
    <w:rsid w:val="001B1727"/>
    <w:rsid w:val="001B2B6A"/>
    <w:rsid w:val="001B3B07"/>
    <w:rsid w:val="001B5B3A"/>
    <w:rsid w:val="001B5BF1"/>
    <w:rsid w:val="001B6AF9"/>
    <w:rsid w:val="001B6E7E"/>
    <w:rsid w:val="001C0717"/>
    <w:rsid w:val="001C2320"/>
    <w:rsid w:val="001C23C1"/>
    <w:rsid w:val="001C33E7"/>
    <w:rsid w:val="001C517F"/>
    <w:rsid w:val="001C5845"/>
    <w:rsid w:val="001C5A2E"/>
    <w:rsid w:val="001C6AB1"/>
    <w:rsid w:val="001D0E9C"/>
    <w:rsid w:val="001D1121"/>
    <w:rsid w:val="001D1137"/>
    <w:rsid w:val="001D2A56"/>
    <w:rsid w:val="001D4A9A"/>
    <w:rsid w:val="001D4FC9"/>
    <w:rsid w:val="001D56A3"/>
    <w:rsid w:val="001D6017"/>
    <w:rsid w:val="001D6987"/>
    <w:rsid w:val="001D7291"/>
    <w:rsid w:val="001E006F"/>
    <w:rsid w:val="001E05FD"/>
    <w:rsid w:val="001E0957"/>
    <w:rsid w:val="001E1411"/>
    <w:rsid w:val="001E2C0B"/>
    <w:rsid w:val="001E5045"/>
    <w:rsid w:val="001E6370"/>
    <w:rsid w:val="001E694B"/>
    <w:rsid w:val="001E6D83"/>
    <w:rsid w:val="001F26C6"/>
    <w:rsid w:val="001F26E0"/>
    <w:rsid w:val="001F5CBB"/>
    <w:rsid w:val="001F602B"/>
    <w:rsid w:val="001F7227"/>
    <w:rsid w:val="001F7D31"/>
    <w:rsid w:val="00200FAC"/>
    <w:rsid w:val="00201942"/>
    <w:rsid w:val="002032A1"/>
    <w:rsid w:val="002108CB"/>
    <w:rsid w:val="00210E74"/>
    <w:rsid w:val="00211AEC"/>
    <w:rsid w:val="00214227"/>
    <w:rsid w:val="002143B9"/>
    <w:rsid w:val="0022015B"/>
    <w:rsid w:val="00220777"/>
    <w:rsid w:val="00220CBF"/>
    <w:rsid w:val="0022163A"/>
    <w:rsid w:val="00221CCE"/>
    <w:rsid w:val="0022260E"/>
    <w:rsid w:val="00222758"/>
    <w:rsid w:val="002233A0"/>
    <w:rsid w:val="00223FD2"/>
    <w:rsid w:val="00224445"/>
    <w:rsid w:val="00224643"/>
    <w:rsid w:val="0022568F"/>
    <w:rsid w:val="002258F1"/>
    <w:rsid w:val="0022749F"/>
    <w:rsid w:val="0022796B"/>
    <w:rsid w:val="002300C6"/>
    <w:rsid w:val="002302DB"/>
    <w:rsid w:val="00230D51"/>
    <w:rsid w:val="00231574"/>
    <w:rsid w:val="00231B8B"/>
    <w:rsid w:val="0023281B"/>
    <w:rsid w:val="00232D1C"/>
    <w:rsid w:val="00235404"/>
    <w:rsid w:val="00235F54"/>
    <w:rsid w:val="002364C5"/>
    <w:rsid w:val="00236A76"/>
    <w:rsid w:val="0023739F"/>
    <w:rsid w:val="00237896"/>
    <w:rsid w:val="00240346"/>
    <w:rsid w:val="00241F70"/>
    <w:rsid w:val="002420C2"/>
    <w:rsid w:val="002429CA"/>
    <w:rsid w:val="00242D73"/>
    <w:rsid w:val="00244E2F"/>
    <w:rsid w:val="00244F91"/>
    <w:rsid w:val="002455BD"/>
    <w:rsid w:val="00245AA7"/>
    <w:rsid w:val="00246263"/>
    <w:rsid w:val="00246965"/>
    <w:rsid w:val="00247A4C"/>
    <w:rsid w:val="00247CC9"/>
    <w:rsid w:val="00250043"/>
    <w:rsid w:val="00250B65"/>
    <w:rsid w:val="00251021"/>
    <w:rsid w:val="00252485"/>
    <w:rsid w:val="002530B8"/>
    <w:rsid w:val="00253869"/>
    <w:rsid w:val="00254554"/>
    <w:rsid w:val="00254999"/>
    <w:rsid w:val="002566DC"/>
    <w:rsid w:val="00256B5D"/>
    <w:rsid w:val="0025748A"/>
    <w:rsid w:val="0025749D"/>
    <w:rsid w:val="00260836"/>
    <w:rsid w:val="00263571"/>
    <w:rsid w:val="002635D1"/>
    <w:rsid w:val="00264221"/>
    <w:rsid w:val="002642C7"/>
    <w:rsid w:val="00265493"/>
    <w:rsid w:val="00266AE5"/>
    <w:rsid w:val="00266B5D"/>
    <w:rsid w:val="00267223"/>
    <w:rsid w:val="00267E60"/>
    <w:rsid w:val="002730B6"/>
    <w:rsid w:val="00274438"/>
    <w:rsid w:val="00274875"/>
    <w:rsid w:val="002749E4"/>
    <w:rsid w:val="002755FF"/>
    <w:rsid w:val="00277DF2"/>
    <w:rsid w:val="00280873"/>
    <w:rsid w:val="00280B8A"/>
    <w:rsid w:val="00281BEC"/>
    <w:rsid w:val="00281CB2"/>
    <w:rsid w:val="002841C5"/>
    <w:rsid w:val="002853F5"/>
    <w:rsid w:val="002854CE"/>
    <w:rsid w:val="00286830"/>
    <w:rsid w:val="002873EC"/>
    <w:rsid w:val="00287A1B"/>
    <w:rsid w:val="00290EA0"/>
    <w:rsid w:val="00291866"/>
    <w:rsid w:val="00291D31"/>
    <w:rsid w:val="002935EA"/>
    <w:rsid w:val="00293C03"/>
    <w:rsid w:val="00295B74"/>
    <w:rsid w:val="00297EFB"/>
    <w:rsid w:val="002A036B"/>
    <w:rsid w:val="002A2A42"/>
    <w:rsid w:val="002A31A9"/>
    <w:rsid w:val="002A4468"/>
    <w:rsid w:val="002A44A5"/>
    <w:rsid w:val="002A7431"/>
    <w:rsid w:val="002A758F"/>
    <w:rsid w:val="002A76FC"/>
    <w:rsid w:val="002B1F18"/>
    <w:rsid w:val="002B2477"/>
    <w:rsid w:val="002B3CAB"/>
    <w:rsid w:val="002B4920"/>
    <w:rsid w:val="002B4C20"/>
    <w:rsid w:val="002B4DDF"/>
    <w:rsid w:val="002B4F7D"/>
    <w:rsid w:val="002B5F5B"/>
    <w:rsid w:val="002B649C"/>
    <w:rsid w:val="002B64D2"/>
    <w:rsid w:val="002B6F54"/>
    <w:rsid w:val="002B7829"/>
    <w:rsid w:val="002B7D7E"/>
    <w:rsid w:val="002C3D69"/>
    <w:rsid w:val="002C5257"/>
    <w:rsid w:val="002C5E73"/>
    <w:rsid w:val="002C677E"/>
    <w:rsid w:val="002C711F"/>
    <w:rsid w:val="002C7F1E"/>
    <w:rsid w:val="002D0FD6"/>
    <w:rsid w:val="002D1A1E"/>
    <w:rsid w:val="002D1EC8"/>
    <w:rsid w:val="002D2720"/>
    <w:rsid w:val="002D3BEB"/>
    <w:rsid w:val="002D450C"/>
    <w:rsid w:val="002D5284"/>
    <w:rsid w:val="002D52CC"/>
    <w:rsid w:val="002D5EAE"/>
    <w:rsid w:val="002D696F"/>
    <w:rsid w:val="002D6A69"/>
    <w:rsid w:val="002D6E3E"/>
    <w:rsid w:val="002D7006"/>
    <w:rsid w:val="002E08BB"/>
    <w:rsid w:val="002E149E"/>
    <w:rsid w:val="002E1DB4"/>
    <w:rsid w:val="002E2A31"/>
    <w:rsid w:val="002E35AD"/>
    <w:rsid w:val="002E38BC"/>
    <w:rsid w:val="002E4144"/>
    <w:rsid w:val="002E46B0"/>
    <w:rsid w:val="002E598A"/>
    <w:rsid w:val="002E627F"/>
    <w:rsid w:val="002E6A82"/>
    <w:rsid w:val="002E6AFE"/>
    <w:rsid w:val="002E713D"/>
    <w:rsid w:val="002E7261"/>
    <w:rsid w:val="002E76DD"/>
    <w:rsid w:val="002E7DBB"/>
    <w:rsid w:val="002F01C4"/>
    <w:rsid w:val="002F25FD"/>
    <w:rsid w:val="002F4091"/>
    <w:rsid w:val="002F519D"/>
    <w:rsid w:val="002F5385"/>
    <w:rsid w:val="002F5758"/>
    <w:rsid w:val="002F6B82"/>
    <w:rsid w:val="002F72F7"/>
    <w:rsid w:val="002F73EF"/>
    <w:rsid w:val="002F7E45"/>
    <w:rsid w:val="00301C57"/>
    <w:rsid w:val="00302098"/>
    <w:rsid w:val="00302E59"/>
    <w:rsid w:val="00304220"/>
    <w:rsid w:val="00304FD4"/>
    <w:rsid w:val="00305395"/>
    <w:rsid w:val="0030640A"/>
    <w:rsid w:val="003074BF"/>
    <w:rsid w:val="00307C93"/>
    <w:rsid w:val="0031092D"/>
    <w:rsid w:val="0031266D"/>
    <w:rsid w:val="00314630"/>
    <w:rsid w:val="00314631"/>
    <w:rsid w:val="0031493C"/>
    <w:rsid w:val="00315034"/>
    <w:rsid w:val="003151F0"/>
    <w:rsid w:val="0031543A"/>
    <w:rsid w:val="003156F1"/>
    <w:rsid w:val="00316469"/>
    <w:rsid w:val="00316872"/>
    <w:rsid w:val="00316AA6"/>
    <w:rsid w:val="0031797B"/>
    <w:rsid w:val="00317D20"/>
    <w:rsid w:val="003212C8"/>
    <w:rsid w:val="0032300E"/>
    <w:rsid w:val="003234EC"/>
    <w:rsid w:val="00323DBB"/>
    <w:rsid w:val="00323FCB"/>
    <w:rsid w:val="0032545E"/>
    <w:rsid w:val="00325665"/>
    <w:rsid w:val="003259B3"/>
    <w:rsid w:val="00325D14"/>
    <w:rsid w:val="00325D51"/>
    <w:rsid w:val="00326888"/>
    <w:rsid w:val="003269C3"/>
    <w:rsid w:val="00326CD0"/>
    <w:rsid w:val="003277B9"/>
    <w:rsid w:val="003309A2"/>
    <w:rsid w:val="00331014"/>
    <w:rsid w:val="00331544"/>
    <w:rsid w:val="003315C8"/>
    <w:rsid w:val="00331659"/>
    <w:rsid w:val="00331885"/>
    <w:rsid w:val="00332BD8"/>
    <w:rsid w:val="00332C9A"/>
    <w:rsid w:val="00332D07"/>
    <w:rsid w:val="00332D7C"/>
    <w:rsid w:val="00332EE5"/>
    <w:rsid w:val="0033438B"/>
    <w:rsid w:val="00335D41"/>
    <w:rsid w:val="00336DA6"/>
    <w:rsid w:val="003376C8"/>
    <w:rsid w:val="00340CFD"/>
    <w:rsid w:val="003416AB"/>
    <w:rsid w:val="003421BF"/>
    <w:rsid w:val="00342379"/>
    <w:rsid w:val="00342E71"/>
    <w:rsid w:val="00342FE3"/>
    <w:rsid w:val="003430BA"/>
    <w:rsid w:val="003434AC"/>
    <w:rsid w:val="00343800"/>
    <w:rsid w:val="0034385C"/>
    <w:rsid w:val="00343B74"/>
    <w:rsid w:val="00343C02"/>
    <w:rsid w:val="00345BA1"/>
    <w:rsid w:val="00346BE8"/>
    <w:rsid w:val="0035077B"/>
    <w:rsid w:val="00350C43"/>
    <w:rsid w:val="00350E39"/>
    <w:rsid w:val="00351832"/>
    <w:rsid w:val="00352CB8"/>
    <w:rsid w:val="003540C8"/>
    <w:rsid w:val="00354D9C"/>
    <w:rsid w:val="003554F5"/>
    <w:rsid w:val="00355E5D"/>
    <w:rsid w:val="00356C95"/>
    <w:rsid w:val="00356F7F"/>
    <w:rsid w:val="0035719B"/>
    <w:rsid w:val="0035773E"/>
    <w:rsid w:val="0035778D"/>
    <w:rsid w:val="003623D9"/>
    <w:rsid w:val="00362CE7"/>
    <w:rsid w:val="00363722"/>
    <w:rsid w:val="00363ED9"/>
    <w:rsid w:val="003655AF"/>
    <w:rsid w:val="00365624"/>
    <w:rsid w:val="00365D16"/>
    <w:rsid w:val="00366D89"/>
    <w:rsid w:val="00366F1E"/>
    <w:rsid w:val="00367923"/>
    <w:rsid w:val="003715C3"/>
    <w:rsid w:val="00371A9A"/>
    <w:rsid w:val="0037215D"/>
    <w:rsid w:val="00372EF8"/>
    <w:rsid w:val="00373068"/>
    <w:rsid w:val="00376432"/>
    <w:rsid w:val="003764CA"/>
    <w:rsid w:val="00376829"/>
    <w:rsid w:val="003800A7"/>
    <w:rsid w:val="0038251B"/>
    <w:rsid w:val="003840E2"/>
    <w:rsid w:val="00385916"/>
    <w:rsid w:val="00385E45"/>
    <w:rsid w:val="00386D3B"/>
    <w:rsid w:val="00387300"/>
    <w:rsid w:val="0038741F"/>
    <w:rsid w:val="003874C4"/>
    <w:rsid w:val="00387543"/>
    <w:rsid w:val="003918D6"/>
    <w:rsid w:val="00393D61"/>
    <w:rsid w:val="0039403E"/>
    <w:rsid w:val="00394866"/>
    <w:rsid w:val="00395C60"/>
    <w:rsid w:val="0039603B"/>
    <w:rsid w:val="003963CA"/>
    <w:rsid w:val="003A01C9"/>
    <w:rsid w:val="003A070F"/>
    <w:rsid w:val="003A0A8B"/>
    <w:rsid w:val="003A0F57"/>
    <w:rsid w:val="003A1731"/>
    <w:rsid w:val="003A396D"/>
    <w:rsid w:val="003A54C3"/>
    <w:rsid w:val="003A5662"/>
    <w:rsid w:val="003A5E90"/>
    <w:rsid w:val="003A71C5"/>
    <w:rsid w:val="003B0387"/>
    <w:rsid w:val="003B1126"/>
    <w:rsid w:val="003B2DEA"/>
    <w:rsid w:val="003B35C0"/>
    <w:rsid w:val="003B400D"/>
    <w:rsid w:val="003B5291"/>
    <w:rsid w:val="003B6B19"/>
    <w:rsid w:val="003C011E"/>
    <w:rsid w:val="003C01AF"/>
    <w:rsid w:val="003C0783"/>
    <w:rsid w:val="003C0C91"/>
    <w:rsid w:val="003C11C1"/>
    <w:rsid w:val="003C17A2"/>
    <w:rsid w:val="003C1FCE"/>
    <w:rsid w:val="003C5C4D"/>
    <w:rsid w:val="003C5C5F"/>
    <w:rsid w:val="003C5D29"/>
    <w:rsid w:val="003C60B9"/>
    <w:rsid w:val="003C68C0"/>
    <w:rsid w:val="003C706E"/>
    <w:rsid w:val="003D208B"/>
    <w:rsid w:val="003D21B8"/>
    <w:rsid w:val="003D2E2A"/>
    <w:rsid w:val="003D3779"/>
    <w:rsid w:val="003D46A9"/>
    <w:rsid w:val="003D6505"/>
    <w:rsid w:val="003D6661"/>
    <w:rsid w:val="003D6789"/>
    <w:rsid w:val="003D7D4A"/>
    <w:rsid w:val="003D7D99"/>
    <w:rsid w:val="003D7DE4"/>
    <w:rsid w:val="003E0639"/>
    <w:rsid w:val="003E372D"/>
    <w:rsid w:val="003E3D67"/>
    <w:rsid w:val="003E44C7"/>
    <w:rsid w:val="003E6454"/>
    <w:rsid w:val="003E6852"/>
    <w:rsid w:val="003E75C8"/>
    <w:rsid w:val="003E7C60"/>
    <w:rsid w:val="003F10CA"/>
    <w:rsid w:val="003F318A"/>
    <w:rsid w:val="003F438E"/>
    <w:rsid w:val="003F487B"/>
    <w:rsid w:val="003F5936"/>
    <w:rsid w:val="003F61B9"/>
    <w:rsid w:val="003F64A1"/>
    <w:rsid w:val="003F7731"/>
    <w:rsid w:val="0040288D"/>
    <w:rsid w:val="00403BB0"/>
    <w:rsid w:val="00403C9A"/>
    <w:rsid w:val="0040401B"/>
    <w:rsid w:val="00405139"/>
    <w:rsid w:val="00405332"/>
    <w:rsid w:val="00405371"/>
    <w:rsid w:val="00406A18"/>
    <w:rsid w:val="00410760"/>
    <w:rsid w:val="00410DCE"/>
    <w:rsid w:val="00412CD8"/>
    <w:rsid w:val="0041371F"/>
    <w:rsid w:val="00413E05"/>
    <w:rsid w:val="00415C5E"/>
    <w:rsid w:val="00415CEF"/>
    <w:rsid w:val="00415E9D"/>
    <w:rsid w:val="0041770F"/>
    <w:rsid w:val="004204D8"/>
    <w:rsid w:val="004210E0"/>
    <w:rsid w:val="004217E5"/>
    <w:rsid w:val="00421DCA"/>
    <w:rsid w:val="00422061"/>
    <w:rsid w:val="004224E3"/>
    <w:rsid w:val="00422AEB"/>
    <w:rsid w:val="00423032"/>
    <w:rsid w:val="004231F0"/>
    <w:rsid w:val="0042615C"/>
    <w:rsid w:val="00426C71"/>
    <w:rsid w:val="00427E02"/>
    <w:rsid w:val="00430CFA"/>
    <w:rsid w:val="00431389"/>
    <w:rsid w:val="004340AE"/>
    <w:rsid w:val="00434D46"/>
    <w:rsid w:val="00435D92"/>
    <w:rsid w:val="00435DB5"/>
    <w:rsid w:val="004361B1"/>
    <w:rsid w:val="004379E0"/>
    <w:rsid w:val="0044095A"/>
    <w:rsid w:val="004412F5"/>
    <w:rsid w:val="004417B2"/>
    <w:rsid w:val="00441BD6"/>
    <w:rsid w:val="0044203A"/>
    <w:rsid w:val="00442CC2"/>
    <w:rsid w:val="00442F1E"/>
    <w:rsid w:val="00443DA9"/>
    <w:rsid w:val="004460E0"/>
    <w:rsid w:val="00447825"/>
    <w:rsid w:val="00450879"/>
    <w:rsid w:val="00450A1F"/>
    <w:rsid w:val="004520C3"/>
    <w:rsid w:val="0045215B"/>
    <w:rsid w:val="00452177"/>
    <w:rsid w:val="004525DB"/>
    <w:rsid w:val="00452D5D"/>
    <w:rsid w:val="00453072"/>
    <w:rsid w:val="00453536"/>
    <w:rsid w:val="00454275"/>
    <w:rsid w:val="004546AD"/>
    <w:rsid w:val="004549C9"/>
    <w:rsid w:val="00455032"/>
    <w:rsid w:val="00456A50"/>
    <w:rsid w:val="004571B5"/>
    <w:rsid w:val="00457C79"/>
    <w:rsid w:val="00462641"/>
    <w:rsid w:val="00462D27"/>
    <w:rsid w:val="00463561"/>
    <w:rsid w:val="00463DA0"/>
    <w:rsid w:val="0046473B"/>
    <w:rsid w:val="00464772"/>
    <w:rsid w:val="00464AF8"/>
    <w:rsid w:val="0046515E"/>
    <w:rsid w:val="0046530A"/>
    <w:rsid w:val="004659E3"/>
    <w:rsid w:val="00465DF4"/>
    <w:rsid w:val="00466C20"/>
    <w:rsid w:val="00467347"/>
    <w:rsid w:val="0046749C"/>
    <w:rsid w:val="00467AA9"/>
    <w:rsid w:val="00467F20"/>
    <w:rsid w:val="0047050C"/>
    <w:rsid w:val="00470BCF"/>
    <w:rsid w:val="00471567"/>
    <w:rsid w:val="00471C1E"/>
    <w:rsid w:val="00471DB0"/>
    <w:rsid w:val="00472CEB"/>
    <w:rsid w:val="004738A4"/>
    <w:rsid w:val="00473D84"/>
    <w:rsid w:val="00474B30"/>
    <w:rsid w:val="00475154"/>
    <w:rsid w:val="00476D64"/>
    <w:rsid w:val="00477FF3"/>
    <w:rsid w:val="00480C27"/>
    <w:rsid w:val="00482117"/>
    <w:rsid w:val="00483AAB"/>
    <w:rsid w:val="00483DAF"/>
    <w:rsid w:val="00485C7D"/>
    <w:rsid w:val="00487448"/>
    <w:rsid w:val="00487DD1"/>
    <w:rsid w:val="00491B29"/>
    <w:rsid w:val="004924EA"/>
    <w:rsid w:val="00492594"/>
    <w:rsid w:val="004925FB"/>
    <w:rsid w:val="0049373A"/>
    <w:rsid w:val="00493A30"/>
    <w:rsid w:val="00493F01"/>
    <w:rsid w:val="00497475"/>
    <w:rsid w:val="004A08FB"/>
    <w:rsid w:val="004A0FE2"/>
    <w:rsid w:val="004A14FE"/>
    <w:rsid w:val="004A1DBC"/>
    <w:rsid w:val="004A3EF5"/>
    <w:rsid w:val="004A4262"/>
    <w:rsid w:val="004A47D5"/>
    <w:rsid w:val="004A4ABE"/>
    <w:rsid w:val="004A4B40"/>
    <w:rsid w:val="004A4EA0"/>
    <w:rsid w:val="004A5666"/>
    <w:rsid w:val="004A592F"/>
    <w:rsid w:val="004A6CDC"/>
    <w:rsid w:val="004A7F5D"/>
    <w:rsid w:val="004B06B7"/>
    <w:rsid w:val="004B0B31"/>
    <w:rsid w:val="004B1125"/>
    <w:rsid w:val="004B1A46"/>
    <w:rsid w:val="004B2D5A"/>
    <w:rsid w:val="004B2DF8"/>
    <w:rsid w:val="004B2E2F"/>
    <w:rsid w:val="004B3C6A"/>
    <w:rsid w:val="004B3DB2"/>
    <w:rsid w:val="004B51ED"/>
    <w:rsid w:val="004B592D"/>
    <w:rsid w:val="004B59C8"/>
    <w:rsid w:val="004B5CAE"/>
    <w:rsid w:val="004B6553"/>
    <w:rsid w:val="004C0306"/>
    <w:rsid w:val="004C16A2"/>
    <w:rsid w:val="004C1EBE"/>
    <w:rsid w:val="004C2107"/>
    <w:rsid w:val="004C3435"/>
    <w:rsid w:val="004C54A8"/>
    <w:rsid w:val="004C5A6D"/>
    <w:rsid w:val="004C5C30"/>
    <w:rsid w:val="004D07B8"/>
    <w:rsid w:val="004D126C"/>
    <w:rsid w:val="004D200C"/>
    <w:rsid w:val="004D2561"/>
    <w:rsid w:val="004D295A"/>
    <w:rsid w:val="004D2C33"/>
    <w:rsid w:val="004D5347"/>
    <w:rsid w:val="004D6135"/>
    <w:rsid w:val="004D6CAB"/>
    <w:rsid w:val="004D7D98"/>
    <w:rsid w:val="004E172D"/>
    <w:rsid w:val="004E4007"/>
    <w:rsid w:val="004E4B25"/>
    <w:rsid w:val="004E5576"/>
    <w:rsid w:val="004E56DC"/>
    <w:rsid w:val="004E5A06"/>
    <w:rsid w:val="004E6359"/>
    <w:rsid w:val="004E77F7"/>
    <w:rsid w:val="004E792B"/>
    <w:rsid w:val="004E7F63"/>
    <w:rsid w:val="004F0A7A"/>
    <w:rsid w:val="004F1064"/>
    <w:rsid w:val="004F26FD"/>
    <w:rsid w:val="004F36AE"/>
    <w:rsid w:val="004F3F3B"/>
    <w:rsid w:val="004F4228"/>
    <w:rsid w:val="004F65B8"/>
    <w:rsid w:val="004F6D64"/>
    <w:rsid w:val="004F7F4C"/>
    <w:rsid w:val="0050072A"/>
    <w:rsid w:val="00500FFE"/>
    <w:rsid w:val="005016DE"/>
    <w:rsid w:val="00503506"/>
    <w:rsid w:val="00503634"/>
    <w:rsid w:val="0050548B"/>
    <w:rsid w:val="00505EAD"/>
    <w:rsid w:val="00506141"/>
    <w:rsid w:val="00507D25"/>
    <w:rsid w:val="00507FF6"/>
    <w:rsid w:val="00510C37"/>
    <w:rsid w:val="00510D89"/>
    <w:rsid w:val="0051208E"/>
    <w:rsid w:val="00512C44"/>
    <w:rsid w:val="00512C67"/>
    <w:rsid w:val="00513654"/>
    <w:rsid w:val="005137BF"/>
    <w:rsid w:val="00513BDF"/>
    <w:rsid w:val="00513D74"/>
    <w:rsid w:val="00514095"/>
    <w:rsid w:val="0051511B"/>
    <w:rsid w:val="00515819"/>
    <w:rsid w:val="00516622"/>
    <w:rsid w:val="00516794"/>
    <w:rsid w:val="00516973"/>
    <w:rsid w:val="00517931"/>
    <w:rsid w:val="0052091A"/>
    <w:rsid w:val="00522A19"/>
    <w:rsid w:val="0052317D"/>
    <w:rsid w:val="00523FF3"/>
    <w:rsid w:val="0052459A"/>
    <w:rsid w:val="00524F09"/>
    <w:rsid w:val="005261CE"/>
    <w:rsid w:val="00526CB9"/>
    <w:rsid w:val="0052722B"/>
    <w:rsid w:val="0052733E"/>
    <w:rsid w:val="005329F5"/>
    <w:rsid w:val="00532AA4"/>
    <w:rsid w:val="0053315E"/>
    <w:rsid w:val="00533CA7"/>
    <w:rsid w:val="00534365"/>
    <w:rsid w:val="00534691"/>
    <w:rsid w:val="005348FD"/>
    <w:rsid w:val="0053491C"/>
    <w:rsid w:val="00534C24"/>
    <w:rsid w:val="00535AEB"/>
    <w:rsid w:val="005402EB"/>
    <w:rsid w:val="0054131F"/>
    <w:rsid w:val="00542262"/>
    <w:rsid w:val="0054227E"/>
    <w:rsid w:val="00542400"/>
    <w:rsid w:val="00543035"/>
    <w:rsid w:val="0054334B"/>
    <w:rsid w:val="00546EFC"/>
    <w:rsid w:val="005501B8"/>
    <w:rsid w:val="0055134C"/>
    <w:rsid w:val="00551AF5"/>
    <w:rsid w:val="00553AC5"/>
    <w:rsid w:val="005547E3"/>
    <w:rsid w:val="00554F50"/>
    <w:rsid w:val="005553F1"/>
    <w:rsid w:val="00561DDC"/>
    <w:rsid w:val="005622B8"/>
    <w:rsid w:val="00563437"/>
    <w:rsid w:val="00564114"/>
    <w:rsid w:val="00564230"/>
    <w:rsid w:val="0056479B"/>
    <w:rsid w:val="00566406"/>
    <w:rsid w:val="00571ABC"/>
    <w:rsid w:val="0057289C"/>
    <w:rsid w:val="00572A54"/>
    <w:rsid w:val="00572F68"/>
    <w:rsid w:val="00573231"/>
    <w:rsid w:val="0057621E"/>
    <w:rsid w:val="00576BC6"/>
    <w:rsid w:val="00576DC0"/>
    <w:rsid w:val="005776E1"/>
    <w:rsid w:val="0058116B"/>
    <w:rsid w:val="0058438B"/>
    <w:rsid w:val="00584D8D"/>
    <w:rsid w:val="005850B5"/>
    <w:rsid w:val="00585F42"/>
    <w:rsid w:val="0058624E"/>
    <w:rsid w:val="0058783D"/>
    <w:rsid w:val="005910DC"/>
    <w:rsid w:val="00591AB2"/>
    <w:rsid w:val="005927D0"/>
    <w:rsid w:val="00593B83"/>
    <w:rsid w:val="005946D0"/>
    <w:rsid w:val="00596190"/>
    <w:rsid w:val="00597884"/>
    <w:rsid w:val="00597891"/>
    <w:rsid w:val="005A04F9"/>
    <w:rsid w:val="005A0F94"/>
    <w:rsid w:val="005A105F"/>
    <w:rsid w:val="005A2CAB"/>
    <w:rsid w:val="005A372C"/>
    <w:rsid w:val="005A3FBD"/>
    <w:rsid w:val="005A464A"/>
    <w:rsid w:val="005A622F"/>
    <w:rsid w:val="005A7873"/>
    <w:rsid w:val="005B14F0"/>
    <w:rsid w:val="005B243F"/>
    <w:rsid w:val="005B3233"/>
    <w:rsid w:val="005B48F0"/>
    <w:rsid w:val="005B4FAA"/>
    <w:rsid w:val="005B6000"/>
    <w:rsid w:val="005B6368"/>
    <w:rsid w:val="005B70E8"/>
    <w:rsid w:val="005B71C0"/>
    <w:rsid w:val="005B7EE8"/>
    <w:rsid w:val="005C0103"/>
    <w:rsid w:val="005C047D"/>
    <w:rsid w:val="005C0904"/>
    <w:rsid w:val="005C15D8"/>
    <w:rsid w:val="005C723D"/>
    <w:rsid w:val="005C7720"/>
    <w:rsid w:val="005D0A7B"/>
    <w:rsid w:val="005D1065"/>
    <w:rsid w:val="005D10C9"/>
    <w:rsid w:val="005D1AB0"/>
    <w:rsid w:val="005D1C77"/>
    <w:rsid w:val="005D1DA2"/>
    <w:rsid w:val="005D205C"/>
    <w:rsid w:val="005D2CA8"/>
    <w:rsid w:val="005D5F71"/>
    <w:rsid w:val="005D6E16"/>
    <w:rsid w:val="005D7A89"/>
    <w:rsid w:val="005D7B2F"/>
    <w:rsid w:val="005E033D"/>
    <w:rsid w:val="005E0549"/>
    <w:rsid w:val="005E10D2"/>
    <w:rsid w:val="005E20FF"/>
    <w:rsid w:val="005E45F4"/>
    <w:rsid w:val="005E46E2"/>
    <w:rsid w:val="005E5C76"/>
    <w:rsid w:val="005E694E"/>
    <w:rsid w:val="005E6D05"/>
    <w:rsid w:val="005E7BC4"/>
    <w:rsid w:val="005F127D"/>
    <w:rsid w:val="005F26DA"/>
    <w:rsid w:val="005F36DD"/>
    <w:rsid w:val="005F5C6F"/>
    <w:rsid w:val="005F60FF"/>
    <w:rsid w:val="005F69FC"/>
    <w:rsid w:val="00601C36"/>
    <w:rsid w:val="00602479"/>
    <w:rsid w:val="00602AD3"/>
    <w:rsid w:val="00602D5A"/>
    <w:rsid w:val="0060302A"/>
    <w:rsid w:val="006037BC"/>
    <w:rsid w:val="00603C4E"/>
    <w:rsid w:val="00605153"/>
    <w:rsid w:val="0060527A"/>
    <w:rsid w:val="00606985"/>
    <w:rsid w:val="00606FF3"/>
    <w:rsid w:val="006104C0"/>
    <w:rsid w:val="00610571"/>
    <w:rsid w:val="006105FE"/>
    <w:rsid w:val="0061176A"/>
    <w:rsid w:val="00611CA2"/>
    <w:rsid w:val="00612EDF"/>
    <w:rsid w:val="00613530"/>
    <w:rsid w:val="00613854"/>
    <w:rsid w:val="00615C20"/>
    <w:rsid w:val="00617270"/>
    <w:rsid w:val="00617394"/>
    <w:rsid w:val="006179E8"/>
    <w:rsid w:val="00620007"/>
    <w:rsid w:val="00622885"/>
    <w:rsid w:val="00622B50"/>
    <w:rsid w:val="0062446B"/>
    <w:rsid w:val="00625044"/>
    <w:rsid w:val="006250E8"/>
    <w:rsid w:val="00625A3D"/>
    <w:rsid w:val="0062618F"/>
    <w:rsid w:val="00626672"/>
    <w:rsid w:val="00626A1F"/>
    <w:rsid w:val="00626AA0"/>
    <w:rsid w:val="00626C89"/>
    <w:rsid w:val="006271D2"/>
    <w:rsid w:val="00627A3B"/>
    <w:rsid w:val="006300CF"/>
    <w:rsid w:val="00630464"/>
    <w:rsid w:val="00630ABB"/>
    <w:rsid w:val="00630AD7"/>
    <w:rsid w:val="00633009"/>
    <w:rsid w:val="00634A95"/>
    <w:rsid w:val="00634DDE"/>
    <w:rsid w:val="006358C4"/>
    <w:rsid w:val="00636144"/>
    <w:rsid w:val="006401FF"/>
    <w:rsid w:val="00640FD1"/>
    <w:rsid w:val="006414D6"/>
    <w:rsid w:val="00641E58"/>
    <w:rsid w:val="00642901"/>
    <w:rsid w:val="006457E0"/>
    <w:rsid w:val="00645B0D"/>
    <w:rsid w:val="00645F3E"/>
    <w:rsid w:val="0064610C"/>
    <w:rsid w:val="006476EC"/>
    <w:rsid w:val="00647876"/>
    <w:rsid w:val="00647B64"/>
    <w:rsid w:val="006503D4"/>
    <w:rsid w:val="006530FF"/>
    <w:rsid w:val="0065336D"/>
    <w:rsid w:val="00654460"/>
    <w:rsid w:val="0065581C"/>
    <w:rsid w:val="00655851"/>
    <w:rsid w:val="00655976"/>
    <w:rsid w:val="00656600"/>
    <w:rsid w:val="00657D0E"/>
    <w:rsid w:val="0066072B"/>
    <w:rsid w:val="006609F7"/>
    <w:rsid w:val="0066211F"/>
    <w:rsid w:val="0066261C"/>
    <w:rsid w:val="006642E7"/>
    <w:rsid w:val="00664E1D"/>
    <w:rsid w:val="00666285"/>
    <w:rsid w:val="00666936"/>
    <w:rsid w:val="00666B71"/>
    <w:rsid w:val="006716E8"/>
    <w:rsid w:val="00674338"/>
    <w:rsid w:val="00674368"/>
    <w:rsid w:val="00675361"/>
    <w:rsid w:val="00677FE6"/>
    <w:rsid w:val="00681054"/>
    <w:rsid w:val="00681A55"/>
    <w:rsid w:val="00683260"/>
    <w:rsid w:val="006838AD"/>
    <w:rsid w:val="00684633"/>
    <w:rsid w:val="0068485A"/>
    <w:rsid w:val="00686456"/>
    <w:rsid w:val="0069016C"/>
    <w:rsid w:val="006919B1"/>
    <w:rsid w:val="00691BCE"/>
    <w:rsid w:val="00691C77"/>
    <w:rsid w:val="00691CE5"/>
    <w:rsid w:val="0069327E"/>
    <w:rsid w:val="00694231"/>
    <w:rsid w:val="00695234"/>
    <w:rsid w:val="006954C8"/>
    <w:rsid w:val="006958C0"/>
    <w:rsid w:val="006969B4"/>
    <w:rsid w:val="00696C34"/>
    <w:rsid w:val="00697A7D"/>
    <w:rsid w:val="006A0DC5"/>
    <w:rsid w:val="006A1BA2"/>
    <w:rsid w:val="006A1C3B"/>
    <w:rsid w:val="006A2653"/>
    <w:rsid w:val="006A2D4C"/>
    <w:rsid w:val="006A38E8"/>
    <w:rsid w:val="006A62DC"/>
    <w:rsid w:val="006A7624"/>
    <w:rsid w:val="006A7EA2"/>
    <w:rsid w:val="006B18AF"/>
    <w:rsid w:val="006B4E6C"/>
    <w:rsid w:val="006B6091"/>
    <w:rsid w:val="006B7A21"/>
    <w:rsid w:val="006C0A2E"/>
    <w:rsid w:val="006C24DD"/>
    <w:rsid w:val="006D0107"/>
    <w:rsid w:val="006D05BA"/>
    <w:rsid w:val="006D06AF"/>
    <w:rsid w:val="006D0A78"/>
    <w:rsid w:val="006D0EF2"/>
    <w:rsid w:val="006D1C99"/>
    <w:rsid w:val="006D201B"/>
    <w:rsid w:val="006D2126"/>
    <w:rsid w:val="006D213C"/>
    <w:rsid w:val="006D2202"/>
    <w:rsid w:val="006D313E"/>
    <w:rsid w:val="006D33BC"/>
    <w:rsid w:val="006D36B0"/>
    <w:rsid w:val="006D3E93"/>
    <w:rsid w:val="006D442C"/>
    <w:rsid w:val="006D481E"/>
    <w:rsid w:val="006D4E2B"/>
    <w:rsid w:val="006D6273"/>
    <w:rsid w:val="006D6802"/>
    <w:rsid w:val="006D6B68"/>
    <w:rsid w:val="006D7761"/>
    <w:rsid w:val="006D7FEA"/>
    <w:rsid w:val="006E17A5"/>
    <w:rsid w:val="006E17C3"/>
    <w:rsid w:val="006E1D8F"/>
    <w:rsid w:val="006E2911"/>
    <w:rsid w:val="006E325A"/>
    <w:rsid w:val="006E40A8"/>
    <w:rsid w:val="006E5428"/>
    <w:rsid w:val="006E69F4"/>
    <w:rsid w:val="006E7BE9"/>
    <w:rsid w:val="006E7D35"/>
    <w:rsid w:val="006F151C"/>
    <w:rsid w:val="006F18F6"/>
    <w:rsid w:val="006F24F3"/>
    <w:rsid w:val="006F2BCF"/>
    <w:rsid w:val="006F5090"/>
    <w:rsid w:val="006F579A"/>
    <w:rsid w:val="006F5FE5"/>
    <w:rsid w:val="006F690A"/>
    <w:rsid w:val="006F6B8C"/>
    <w:rsid w:val="007012A4"/>
    <w:rsid w:val="00701D27"/>
    <w:rsid w:val="00701D37"/>
    <w:rsid w:val="00701ECE"/>
    <w:rsid w:val="007025DD"/>
    <w:rsid w:val="007030B8"/>
    <w:rsid w:val="007034DA"/>
    <w:rsid w:val="0070377E"/>
    <w:rsid w:val="00703C6D"/>
    <w:rsid w:val="00703FF1"/>
    <w:rsid w:val="00704FC0"/>
    <w:rsid w:val="00705352"/>
    <w:rsid w:val="00705C17"/>
    <w:rsid w:val="0070640B"/>
    <w:rsid w:val="00706667"/>
    <w:rsid w:val="00706952"/>
    <w:rsid w:val="00706D51"/>
    <w:rsid w:val="0070738F"/>
    <w:rsid w:val="00707DE1"/>
    <w:rsid w:val="007101BF"/>
    <w:rsid w:val="0071059D"/>
    <w:rsid w:val="0071115F"/>
    <w:rsid w:val="0071395D"/>
    <w:rsid w:val="00713F08"/>
    <w:rsid w:val="007146DB"/>
    <w:rsid w:val="007150D9"/>
    <w:rsid w:val="00716C55"/>
    <w:rsid w:val="00717D65"/>
    <w:rsid w:val="00717D80"/>
    <w:rsid w:val="007204C4"/>
    <w:rsid w:val="00721539"/>
    <w:rsid w:val="00721B2E"/>
    <w:rsid w:val="00721BC6"/>
    <w:rsid w:val="00722667"/>
    <w:rsid w:val="00723277"/>
    <w:rsid w:val="00723421"/>
    <w:rsid w:val="00724FF3"/>
    <w:rsid w:val="007257B9"/>
    <w:rsid w:val="00726FA6"/>
    <w:rsid w:val="0072725A"/>
    <w:rsid w:val="00727FBE"/>
    <w:rsid w:val="00730172"/>
    <w:rsid w:val="0073045C"/>
    <w:rsid w:val="0073097A"/>
    <w:rsid w:val="007313EF"/>
    <w:rsid w:val="0073397A"/>
    <w:rsid w:val="00733D35"/>
    <w:rsid w:val="007344DA"/>
    <w:rsid w:val="007368BB"/>
    <w:rsid w:val="007404CF"/>
    <w:rsid w:val="007415BF"/>
    <w:rsid w:val="00742BFF"/>
    <w:rsid w:val="007439D3"/>
    <w:rsid w:val="00744016"/>
    <w:rsid w:val="00744418"/>
    <w:rsid w:val="00744EDA"/>
    <w:rsid w:val="0074726F"/>
    <w:rsid w:val="007474D7"/>
    <w:rsid w:val="00747541"/>
    <w:rsid w:val="00747EF9"/>
    <w:rsid w:val="00751775"/>
    <w:rsid w:val="00752CB0"/>
    <w:rsid w:val="00754426"/>
    <w:rsid w:val="00755081"/>
    <w:rsid w:val="00756A06"/>
    <w:rsid w:val="00757E13"/>
    <w:rsid w:val="00761801"/>
    <w:rsid w:val="00761FAB"/>
    <w:rsid w:val="00762058"/>
    <w:rsid w:val="00764C98"/>
    <w:rsid w:val="00766844"/>
    <w:rsid w:val="007704AB"/>
    <w:rsid w:val="00770AFD"/>
    <w:rsid w:val="007716EF"/>
    <w:rsid w:val="007736AC"/>
    <w:rsid w:val="007754EC"/>
    <w:rsid w:val="007758A2"/>
    <w:rsid w:val="00775FA8"/>
    <w:rsid w:val="00776360"/>
    <w:rsid w:val="0077765D"/>
    <w:rsid w:val="0078060B"/>
    <w:rsid w:val="007813C7"/>
    <w:rsid w:val="00781440"/>
    <w:rsid w:val="007817A3"/>
    <w:rsid w:val="00781FCB"/>
    <w:rsid w:val="00782FC3"/>
    <w:rsid w:val="00783104"/>
    <w:rsid w:val="0078320F"/>
    <w:rsid w:val="0078399C"/>
    <w:rsid w:val="00785FFA"/>
    <w:rsid w:val="0078706B"/>
    <w:rsid w:val="00787257"/>
    <w:rsid w:val="00787DDD"/>
    <w:rsid w:val="0079185C"/>
    <w:rsid w:val="00791C25"/>
    <w:rsid w:val="007924D8"/>
    <w:rsid w:val="007941D8"/>
    <w:rsid w:val="00795171"/>
    <w:rsid w:val="007971DE"/>
    <w:rsid w:val="00797779"/>
    <w:rsid w:val="007978DA"/>
    <w:rsid w:val="007A15B1"/>
    <w:rsid w:val="007A2B90"/>
    <w:rsid w:val="007A3989"/>
    <w:rsid w:val="007A5849"/>
    <w:rsid w:val="007A67F5"/>
    <w:rsid w:val="007A69B3"/>
    <w:rsid w:val="007A7714"/>
    <w:rsid w:val="007B0FE6"/>
    <w:rsid w:val="007B11BD"/>
    <w:rsid w:val="007B1C0E"/>
    <w:rsid w:val="007B2A94"/>
    <w:rsid w:val="007B2E08"/>
    <w:rsid w:val="007B3714"/>
    <w:rsid w:val="007B435F"/>
    <w:rsid w:val="007B4EDC"/>
    <w:rsid w:val="007B5800"/>
    <w:rsid w:val="007B61B8"/>
    <w:rsid w:val="007B6A72"/>
    <w:rsid w:val="007B6F90"/>
    <w:rsid w:val="007B7F37"/>
    <w:rsid w:val="007C12A4"/>
    <w:rsid w:val="007C1D14"/>
    <w:rsid w:val="007C2AE5"/>
    <w:rsid w:val="007C30C7"/>
    <w:rsid w:val="007C317E"/>
    <w:rsid w:val="007C32E0"/>
    <w:rsid w:val="007C3686"/>
    <w:rsid w:val="007C3711"/>
    <w:rsid w:val="007C3849"/>
    <w:rsid w:val="007C4B70"/>
    <w:rsid w:val="007C5057"/>
    <w:rsid w:val="007C5390"/>
    <w:rsid w:val="007C62FA"/>
    <w:rsid w:val="007C66F6"/>
    <w:rsid w:val="007C7CC0"/>
    <w:rsid w:val="007D0EBE"/>
    <w:rsid w:val="007D15BC"/>
    <w:rsid w:val="007D589B"/>
    <w:rsid w:val="007D58C4"/>
    <w:rsid w:val="007D73C3"/>
    <w:rsid w:val="007D7584"/>
    <w:rsid w:val="007E01C6"/>
    <w:rsid w:val="007E0EF9"/>
    <w:rsid w:val="007E0F1B"/>
    <w:rsid w:val="007E1902"/>
    <w:rsid w:val="007E35E2"/>
    <w:rsid w:val="007E3A5A"/>
    <w:rsid w:val="007E4606"/>
    <w:rsid w:val="007E5F60"/>
    <w:rsid w:val="007E61A1"/>
    <w:rsid w:val="007E61F4"/>
    <w:rsid w:val="007E77ED"/>
    <w:rsid w:val="007E7BC5"/>
    <w:rsid w:val="007E7C1B"/>
    <w:rsid w:val="007F00F1"/>
    <w:rsid w:val="007F0693"/>
    <w:rsid w:val="007F0EEA"/>
    <w:rsid w:val="007F1C63"/>
    <w:rsid w:val="007F364C"/>
    <w:rsid w:val="007F372C"/>
    <w:rsid w:val="007F4567"/>
    <w:rsid w:val="007F6D12"/>
    <w:rsid w:val="007F75B3"/>
    <w:rsid w:val="00800FD7"/>
    <w:rsid w:val="008022B0"/>
    <w:rsid w:val="0080271B"/>
    <w:rsid w:val="008027A6"/>
    <w:rsid w:val="00803B73"/>
    <w:rsid w:val="00803C57"/>
    <w:rsid w:val="0080494A"/>
    <w:rsid w:val="008072D4"/>
    <w:rsid w:val="00807577"/>
    <w:rsid w:val="00807999"/>
    <w:rsid w:val="00807ADD"/>
    <w:rsid w:val="0081029A"/>
    <w:rsid w:val="008109EA"/>
    <w:rsid w:val="0081113C"/>
    <w:rsid w:val="0081321F"/>
    <w:rsid w:val="00813BB0"/>
    <w:rsid w:val="00814A14"/>
    <w:rsid w:val="00815033"/>
    <w:rsid w:val="00816CC2"/>
    <w:rsid w:val="0081706C"/>
    <w:rsid w:val="008174E1"/>
    <w:rsid w:val="00817E5F"/>
    <w:rsid w:val="0082099C"/>
    <w:rsid w:val="00821A9A"/>
    <w:rsid w:val="00821DA8"/>
    <w:rsid w:val="00822210"/>
    <w:rsid w:val="00823502"/>
    <w:rsid w:val="00824D60"/>
    <w:rsid w:val="00825F8C"/>
    <w:rsid w:val="0082660D"/>
    <w:rsid w:val="00826CF4"/>
    <w:rsid w:val="00827B7A"/>
    <w:rsid w:val="00832B0E"/>
    <w:rsid w:val="0083470C"/>
    <w:rsid w:val="00834814"/>
    <w:rsid w:val="00834B98"/>
    <w:rsid w:val="008356AA"/>
    <w:rsid w:val="00835D31"/>
    <w:rsid w:val="00840183"/>
    <w:rsid w:val="00841EA0"/>
    <w:rsid w:val="008436AF"/>
    <w:rsid w:val="008442E9"/>
    <w:rsid w:val="008451D5"/>
    <w:rsid w:val="0084654F"/>
    <w:rsid w:val="0085093E"/>
    <w:rsid w:val="00854493"/>
    <w:rsid w:val="00854BDB"/>
    <w:rsid w:val="00854E7C"/>
    <w:rsid w:val="00855046"/>
    <w:rsid w:val="008556B4"/>
    <w:rsid w:val="00857E19"/>
    <w:rsid w:val="008616E6"/>
    <w:rsid w:val="00862ACB"/>
    <w:rsid w:val="00862EED"/>
    <w:rsid w:val="00863624"/>
    <w:rsid w:val="008645DE"/>
    <w:rsid w:val="00867354"/>
    <w:rsid w:val="00870A60"/>
    <w:rsid w:val="00870B6C"/>
    <w:rsid w:val="00870B76"/>
    <w:rsid w:val="0087149F"/>
    <w:rsid w:val="00871D2F"/>
    <w:rsid w:val="00872D65"/>
    <w:rsid w:val="00872D86"/>
    <w:rsid w:val="00872E4A"/>
    <w:rsid w:val="00873E2B"/>
    <w:rsid w:val="008748EB"/>
    <w:rsid w:val="008766A6"/>
    <w:rsid w:val="0087680D"/>
    <w:rsid w:val="00876A03"/>
    <w:rsid w:val="00877BA9"/>
    <w:rsid w:val="00880C05"/>
    <w:rsid w:val="008822BC"/>
    <w:rsid w:val="00882346"/>
    <w:rsid w:val="008827DE"/>
    <w:rsid w:val="008839C0"/>
    <w:rsid w:val="00883D4D"/>
    <w:rsid w:val="00886175"/>
    <w:rsid w:val="0088742E"/>
    <w:rsid w:val="008903A8"/>
    <w:rsid w:val="00890C0B"/>
    <w:rsid w:val="00890E12"/>
    <w:rsid w:val="00891A20"/>
    <w:rsid w:val="00893439"/>
    <w:rsid w:val="008934AD"/>
    <w:rsid w:val="00894C83"/>
    <w:rsid w:val="00895FEE"/>
    <w:rsid w:val="008964A8"/>
    <w:rsid w:val="008A06B3"/>
    <w:rsid w:val="008A1CCF"/>
    <w:rsid w:val="008A2347"/>
    <w:rsid w:val="008A2600"/>
    <w:rsid w:val="008A2E23"/>
    <w:rsid w:val="008A2E97"/>
    <w:rsid w:val="008A4EBD"/>
    <w:rsid w:val="008A5A5A"/>
    <w:rsid w:val="008A6013"/>
    <w:rsid w:val="008A6DB9"/>
    <w:rsid w:val="008A7F9F"/>
    <w:rsid w:val="008B0AF2"/>
    <w:rsid w:val="008B0BDA"/>
    <w:rsid w:val="008B21FC"/>
    <w:rsid w:val="008B2822"/>
    <w:rsid w:val="008B34CE"/>
    <w:rsid w:val="008B4719"/>
    <w:rsid w:val="008B4785"/>
    <w:rsid w:val="008B5A09"/>
    <w:rsid w:val="008B7618"/>
    <w:rsid w:val="008C0408"/>
    <w:rsid w:val="008C1D3B"/>
    <w:rsid w:val="008C412A"/>
    <w:rsid w:val="008C62D6"/>
    <w:rsid w:val="008C6FD8"/>
    <w:rsid w:val="008C78EE"/>
    <w:rsid w:val="008D0331"/>
    <w:rsid w:val="008D148F"/>
    <w:rsid w:val="008D1775"/>
    <w:rsid w:val="008D1F8D"/>
    <w:rsid w:val="008D31D6"/>
    <w:rsid w:val="008D4DEF"/>
    <w:rsid w:val="008D5122"/>
    <w:rsid w:val="008D55B5"/>
    <w:rsid w:val="008D5E2D"/>
    <w:rsid w:val="008D5F6A"/>
    <w:rsid w:val="008D7288"/>
    <w:rsid w:val="008D787D"/>
    <w:rsid w:val="008E050F"/>
    <w:rsid w:val="008E0803"/>
    <w:rsid w:val="008E2492"/>
    <w:rsid w:val="008E279F"/>
    <w:rsid w:val="008E2B7C"/>
    <w:rsid w:val="008E2D00"/>
    <w:rsid w:val="008E334A"/>
    <w:rsid w:val="008E4226"/>
    <w:rsid w:val="008E4D8A"/>
    <w:rsid w:val="008E5474"/>
    <w:rsid w:val="008E5C21"/>
    <w:rsid w:val="008E64C0"/>
    <w:rsid w:val="008E76A0"/>
    <w:rsid w:val="008F0A69"/>
    <w:rsid w:val="008F278C"/>
    <w:rsid w:val="008F27AF"/>
    <w:rsid w:val="008F306F"/>
    <w:rsid w:val="008F3DC4"/>
    <w:rsid w:val="008F4780"/>
    <w:rsid w:val="008F637B"/>
    <w:rsid w:val="008F68CF"/>
    <w:rsid w:val="008F6F5A"/>
    <w:rsid w:val="00900185"/>
    <w:rsid w:val="0090069E"/>
    <w:rsid w:val="00901DE1"/>
    <w:rsid w:val="00902285"/>
    <w:rsid w:val="00902DF3"/>
    <w:rsid w:val="00903570"/>
    <w:rsid w:val="00904AE1"/>
    <w:rsid w:val="00904D3A"/>
    <w:rsid w:val="009050D9"/>
    <w:rsid w:val="00905679"/>
    <w:rsid w:val="009068EF"/>
    <w:rsid w:val="00906AA1"/>
    <w:rsid w:val="009071B0"/>
    <w:rsid w:val="009078EA"/>
    <w:rsid w:val="00907DB4"/>
    <w:rsid w:val="00907DE5"/>
    <w:rsid w:val="00910592"/>
    <w:rsid w:val="00912C23"/>
    <w:rsid w:val="009132E3"/>
    <w:rsid w:val="00917A45"/>
    <w:rsid w:val="00917CC5"/>
    <w:rsid w:val="009201C9"/>
    <w:rsid w:val="009213AA"/>
    <w:rsid w:val="00921619"/>
    <w:rsid w:val="00921ADF"/>
    <w:rsid w:val="00922337"/>
    <w:rsid w:val="00922529"/>
    <w:rsid w:val="00922EB7"/>
    <w:rsid w:val="00924392"/>
    <w:rsid w:val="00925D33"/>
    <w:rsid w:val="00926E77"/>
    <w:rsid w:val="0092747D"/>
    <w:rsid w:val="00927ECA"/>
    <w:rsid w:val="00930314"/>
    <w:rsid w:val="009303B6"/>
    <w:rsid w:val="009305C5"/>
    <w:rsid w:val="00931303"/>
    <w:rsid w:val="0093208A"/>
    <w:rsid w:val="009326E2"/>
    <w:rsid w:val="009330BC"/>
    <w:rsid w:val="0093573F"/>
    <w:rsid w:val="00936CC6"/>
    <w:rsid w:val="00937F92"/>
    <w:rsid w:val="0094003B"/>
    <w:rsid w:val="0094057B"/>
    <w:rsid w:val="00940BE2"/>
    <w:rsid w:val="00940DD3"/>
    <w:rsid w:val="00943454"/>
    <w:rsid w:val="009437EA"/>
    <w:rsid w:val="009449BC"/>
    <w:rsid w:val="00944F4C"/>
    <w:rsid w:val="00944F93"/>
    <w:rsid w:val="00945414"/>
    <w:rsid w:val="00945821"/>
    <w:rsid w:val="009476A6"/>
    <w:rsid w:val="0095266E"/>
    <w:rsid w:val="00952D64"/>
    <w:rsid w:val="0095321E"/>
    <w:rsid w:val="00953E90"/>
    <w:rsid w:val="00954486"/>
    <w:rsid w:val="009560C0"/>
    <w:rsid w:val="00957968"/>
    <w:rsid w:val="00957A3A"/>
    <w:rsid w:val="00960A22"/>
    <w:rsid w:val="00960CCA"/>
    <w:rsid w:val="0096103F"/>
    <w:rsid w:val="00961776"/>
    <w:rsid w:val="00962AA4"/>
    <w:rsid w:val="00962C22"/>
    <w:rsid w:val="00964824"/>
    <w:rsid w:val="009658B5"/>
    <w:rsid w:val="00965A65"/>
    <w:rsid w:val="00965F98"/>
    <w:rsid w:val="00966B04"/>
    <w:rsid w:val="00966B17"/>
    <w:rsid w:val="00967B56"/>
    <w:rsid w:val="00967B8F"/>
    <w:rsid w:val="00971C2B"/>
    <w:rsid w:val="00972199"/>
    <w:rsid w:val="0097236B"/>
    <w:rsid w:val="00972499"/>
    <w:rsid w:val="00972A6D"/>
    <w:rsid w:val="009744F3"/>
    <w:rsid w:val="00977A65"/>
    <w:rsid w:val="009807C8"/>
    <w:rsid w:val="00981A07"/>
    <w:rsid w:val="00981BE1"/>
    <w:rsid w:val="00981F0D"/>
    <w:rsid w:val="00982C17"/>
    <w:rsid w:val="009836E3"/>
    <w:rsid w:val="00983815"/>
    <w:rsid w:val="00983BD7"/>
    <w:rsid w:val="00985C7A"/>
    <w:rsid w:val="00985FB0"/>
    <w:rsid w:val="009865BF"/>
    <w:rsid w:val="00986F12"/>
    <w:rsid w:val="00987327"/>
    <w:rsid w:val="00987697"/>
    <w:rsid w:val="00987A64"/>
    <w:rsid w:val="00987EF7"/>
    <w:rsid w:val="00991546"/>
    <w:rsid w:val="00992A45"/>
    <w:rsid w:val="00992DD0"/>
    <w:rsid w:val="009941EF"/>
    <w:rsid w:val="00995A51"/>
    <w:rsid w:val="0099600D"/>
    <w:rsid w:val="009A1E61"/>
    <w:rsid w:val="009A1EB8"/>
    <w:rsid w:val="009A2A8E"/>
    <w:rsid w:val="009A30D8"/>
    <w:rsid w:val="009A3400"/>
    <w:rsid w:val="009A5892"/>
    <w:rsid w:val="009B0AF0"/>
    <w:rsid w:val="009B10AF"/>
    <w:rsid w:val="009B14C8"/>
    <w:rsid w:val="009B3CF5"/>
    <w:rsid w:val="009B3DAC"/>
    <w:rsid w:val="009B5152"/>
    <w:rsid w:val="009B7D05"/>
    <w:rsid w:val="009C1890"/>
    <w:rsid w:val="009C32D3"/>
    <w:rsid w:val="009C392F"/>
    <w:rsid w:val="009C6683"/>
    <w:rsid w:val="009C76A5"/>
    <w:rsid w:val="009D0CB0"/>
    <w:rsid w:val="009D1C7C"/>
    <w:rsid w:val="009D1FD9"/>
    <w:rsid w:val="009D2D4E"/>
    <w:rsid w:val="009D2D67"/>
    <w:rsid w:val="009D3AF4"/>
    <w:rsid w:val="009D5489"/>
    <w:rsid w:val="009D61E2"/>
    <w:rsid w:val="009D7734"/>
    <w:rsid w:val="009E0257"/>
    <w:rsid w:val="009E2891"/>
    <w:rsid w:val="009E3020"/>
    <w:rsid w:val="009E3239"/>
    <w:rsid w:val="009E6EE4"/>
    <w:rsid w:val="009E751C"/>
    <w:rsid w:val="009F227B"/>
    <w:rsid w:val="009F293A"/>
    <w:rsid w:val="009F306B"/>
    <w:rsid w:val="009F30D3"/>
    <w:rsid w:val="009F39C2"/>
    <w:rsid w:val="009F58E4"/>
    <w:rsid w:val="009F6802"/>
    <w:rsid w:val="00A00BF9"/>
    <w:rsid w:val="00A00EF0"/>
    <w:rsid w:val="00A01D65"/>
    <w:rsid w:val="00A025F2"/>
    <w:rsid w:val="00A02819"/>
    <w:rsid w:val="00A04CF4"/>
    <w:rsid w:val="00A05656"/>
    <w:rsid w:val="00A07EAF"/>
    <w:rsid w:val="00A07EF0"/>
    <w:rsid w:val="00A104F2"/>
    <w:rsid w:val="00A1121D"/>
    <w:rsid w:val="00A118D2"/>
    <w:rsid w:val="00A1274C"/>
    <w:rsid w:val="00A13449"/>
    <w:rsid w:val="00A13974"/>
    <w:rsid w:val="00A15008"/>
    <w:rsid w:val="00A154FE"/>
    <w:rsid w:val="00A166CA"/>
    <w:rsid w:val="00A16D31"/>
    <w:rsid w:val="00A1727E"/>
    <w:rsid w:val="00A17D98"/>
    <w:rsid w:val="00A20146"/>
    <w:rsid w:val="00A2126F"/>
    <w:rsid w:val="00A21E0B"/>
    <w:rsid w:val="00A21E7E"/>
    <w:rsid w:val="00A21EF2"/>
    <w:rsid w:val="00A231CC"/>
    <w:rsid w:val="00A256BC"/>
    <w:rsid w:val="00A25AD8"/>
    <w:rsid w:val="00A25AE1"/>
    <w:rsid w:val="00A25E75"/>
    <w:rsid w:val="00A275A7"/>
    <w:rsid w:val="00A27BC5"/>
    <w:rsid w:val="00A303FC"/>
    <w:rsid w:val="00A314B2"/>
    <w:rsid w:val="00A32D57"/>
    <w:rsid w:val="00A33C4E"/>
    <w:rsid w:val="00A33D13"/>
    <w:rsid w:val="00A33D6D"/>
    <w:rsid w:val="00A33E70"/>
    <w:rsid w:val="00A34E22"/>
    <w:rsid w:val="00A36B17"/>
    <w:rsid w:val="00A41AA1"/>
    <w:rsid w:val="00A42FC0"/>
    <w:rsid w:val="00A431DA"/>
    <w:rsid w:val="00A43756"/>
    <w:rsid w:val="00A46081"/>
    <w:rsid w:val="00A46E23"/>
    <w:rsid w:val="00A5235B"/>
    <w:rsid w:val="00A53EAF"/>
    <w:rsid w:val="00A5421A"/>
    <w:rsid w:val="00A54F32"/>
    <w:rsid w:val="00A559CF"/>
    <w:rsid w:val="00A5638A"/>
    <w:rsid w:val="00A5660A"/>
    <w:rsid w:val="00A56FD0"/>
    <w:rsid w:val="00A60684"/>
    <w:rsid w:val="00A613F2"/>
    <w:rsid w:val="00A61B45"/>
    <w:rsid w:val="00A62316"/>
    <w:rsid w:val="00A63537"/>
    <w:rsid w:val="00A64356"/>
    <w:rsid w:val="00A6586E"/>
    <w:rsid w:val="00A66FB9"/>
    <w:rsid w:val="00A67005"/>
    <w:rsid w:val="00A6713E"/>
    <w:rsid w:val="00A67A88"/>
    <w:rsid w:val="00A67B5A"/>
    <w:rsid w:val="00A67EF1"/>
    <w:rsid w:val="00A71BFC"/>
    <w:rsid w:val="00A72464"/>
    <w:rsid w:val="00A745E5"/>
    <w:rsid w:val="00A7669A"/>
    <w:rsid w:val="00A76BD6"/>
    <w:rsid w:val="00A80F44"/>
    <w:rsid w:val="00A825B7"/>
    <w:rsid w:val="00A82688"/>
    <w:rsid w:val="00A83F12"/>
    <w:rsid w:val="00A8432C"/>
    <w:rsid w:val="00A848AC"/>
    <w:rsid w:val="00A84E2F"/>
    <w:rsid w:val="00A87645"/>
    <w:rsid w:val="00A879D1"/>
    <w:rsid w:val="00A87E19"/>
    <w:rsid w:val="00A9224A"/>
    <w:rsid w:val="00A9226C"/>
    <w:rsid w:val="00A92B83"/>
    <w:rsid w:val="00A9316E"/>
    <w:rsid w:val="00A957E7"/>
    <w:rsid w:val="00A964A2"/>
    <w:rsid w:val="00A9799F"/>
    <w:rsid w:val="00A97C93"/>
    <w:rsid w:val="00AA0A51"/>
    <w:rsid w:val="00AA0BA6"/>
    <w:rsid w:val="00AA10C5"/>
    <w:rsid w:val="00AA3469"/>
    <w:rsid w:val="00AA5A41"/>
    <w:rsid w:val="00AA66BB"/>
    <w:rsid w:val="00AA6980"/>
    <w:rsid w:val="00AA6DD5"/>
    <w:rsid w:val="00AA7624"/>
    <w:rsid w:val="00AB1754"/>
    <w:rsid w:val="00AB1BCF"/>
    <w:rsid w:val="00AB21F0"/>
    <w:rsid w:val="00AB569B"/>
    <w:rsid w:val="00AB5CD8"/>
    <w:rsid w:val="00AB7404"/>
    <w:rsid w:val="00AC0A11"/>
    <w:rsid w:val="00AC10CB"/>
    <w:rsid w:val="00AC14A9"/>
    <w:rsid w:val="00AC1566"/>
    <w:rsid w:val="00AC1ADC"/>
    <w:rsid w:val="00AC2C89"/>
    <w:rsid w:val="00AC2FEA"/>
    <w:rsid w:val="00AC4025"/>
    <w:rsid w:val="00AC44C3"/>
    <w:rsid w:val="00AC5D45"/>
    <w:rsid w:val="00AC5E85"/>
    <w:rsid w:val="00AC6DB4"/>
    <w:rsid w:val="00AD01ED"/>
    <w:rsid w:val="00AD04C5"/>
    <w:rsid w:val="00AD09F7"/>
    <w:rsid w:val="00AD17C5"/>
    <w:rsid w:val="00AD1E5C"/>
    <w:rsid w:val="00AD3A2C"/>
    <w:rsid w:val="00AD4A68"/>
    <w:rsid w:val="00AD4B33"/>
    <w:rsid w:val="00AE080D"/>
    <w:rsid w:val="00AE1634"/>
    <w:rsid w:val="00AE1B3C"/>
    <w:rsid w:val="00AE24F5"/>
    <w:rsid w:val="00AE2BC4"/>
    <w:rsid w:val="00AE53A6"/>
    <w:rsid w:val="00AE54B1"/>
    <w:rsid w:val="00AE5F34"/>
    <w:rsid w:val="00AE6668"/>
    <w:rsid w:val="00AE742F"/>
    <w:rsid w:val="00AF0189"/>
    <w:rsid w:val="00AF07D4"/>
    <w:rsid w:val="00AF165A"/>
    <w:rsid w:val="00AF178A"/>
    <w:rsid w:val="00AF1D42"/>
    <w:rsid w:val="00AF1F08"/>
    <w:rsid w:val="00AF212F"/>
    <w:rsid w:val="00AF2FE2"/>
    <w:rsid w:val="00AF32E9"/>
    <w:rsid w:val="00AF5168"/>
    <w:rsid w:val="00AF62DA"/>
    <w:rsid w:val="00AF670B"/>
    <w:rsid w:val="00AF7478"/>
    <w:rsid w:val="00AF764E"/>
    <w:rsid w:val="00B0045F"/>
    <w:rsid w:val="00B013CA"/>
    <w:rsid w:val="00B02077"/>
    <w:rsid w:val="00B0263F"/>
    <w:rsid w:val="00B044BD"/>
    <w:rsid w:val="00B04AB3"/>
    <w:rsid w:val="00B055B4"/>
    <w:rsid w:val="00B055ED"/>
    <w:rsid w:val="00B05F43"/>
    <w:rsid w:val="00B06225"/>
    <w:rsid w:val="00B06743"/>
    <w:rsid w:val="00B078C3"/>
    <w:rsid w:val="00B079A7"/>
    <w:rsid w:val="00B109DC"/>
    <w:rsid w:val="00B12CE7"/>
    <w:rsid w:val="00B134E5"/>
    <w:rsid w:val="00B15D54"/>
    <w:rsid w:val="00B1632D"/>
    <w:rsid w:val="00B165E4"/>
    <w:rsid w:val="00B16DD8"/>
    <w:rsid w:val="00B17472"/>
    <w:rsid w:val="00B17C04"/>
    <w:rsid w:val="00B20C84"/>
    <w:rsid w:val="00B21B03"/>
    <w:rsid w:val="00B21EE4"/>
    <w:rsid w:val="00B23004"/>
    <w:rsid w:val="00B230A8"/>
    <w:rsid w:val="00B233D5"/>
    <w:rsid w:val="00B235B1"/>
    <w:rsid w:val="00B24428"/>
    <w:rsid w:val="00B26467"/>
    <w:rsid w:val="00B27C32"/>
    <w:rsid w:val="00B304A1"/>
    <w:rsid w:val="00B317D9"/>
    <w:rsid w:val="00B31A97"/>
    <w:rsid w:val="00B3205D"/>
    <w:rsid w:val="00B32BD2"/>
    <w:rsid w:val="00B332EA"/>
    <w:rsid w:val="00B33435"/>
    <w:rsid w:val="00B33CC7"/>
    <w:rsid w:val="00B34274"/>
    <w:rsid w:val="00B34294"/>
    <w:rsid w:val="00B34E16"/>
    <w:rsid w:val="00B351E2"/>
    <w:rsid w:val="00B3595E"/>
    <w:rsid w:val="00B35B6A"/>
    <w:rsid w:val="00B35C10"/>
    <w:rsid w:val="00B36314"/>
    <w:rsid w:val="00B37BBD"/>
    <w:rsid w:val="00B41910"/>
    <w:rsid w:val="00B41CCB"/>
    <w:rsid w:val="00B4233C"/>
    <w:rsid w:val="00B4325D"/>
    <w:rsid w:val="00B43DDD"/>
    <w:rsid w:val="00B44C0A"/>
    <w:rsid w:val="00B45936"/>
    <w:rsid w:val="00B465CF"/>
    <w:rsid w:val="00B4680F"/>
    <w:rsid w:val="00B468B4"/>
    <w:rsid w:val="00B46B44"/>
    <w:rsid w:val="00B46E00"/>
    <w:rsid w:val="00B46F1A"/>
    <w:rsid w:val="00B479FD"/>
    <w:rsid w:val="00B52A83"/>
    <w:rsid w:val="00B539A0"/>
    <w:rsid w:val="00B54887"/>
    <w:rsid w:val="00B55277"/>
    <w:rsid w:val="00B57634"/>
    <w:rsid w:val="00B57DC1"/>
    <w:rsid w:val="00B602A1"/>
    <w:rsid w:val="00B6114E"/>
    <w:rsid w:val="00B61E23"/>
    <w:rsid w:val="00B651EF"/>
    <w:rsid w:val="00B702BA"/>
    <w:rsid w:val="00B70871"/>
    <w:rsid w:val="00B70FC2"/>
    <w:rsid w:val="00B7164B"/>
    <w:rsid w:val="00B7327B"/>
    <w:rsid w:val="00B73997"/>
    <w:rsid w:val="00B7413E"/>
    <w:rsid w:val="00B7501F"/>
    <w:rsid w:val="00B771B4"/>
    <w:rsid w:val="00B8018D"/>
    <w:rsid w:val="00B8041F"/>
    <w:rsid w:val="00B80831"/>
    <w:rsid w:val="00B80902"/>
    <w:rsid w:val="00B84A92"/>
    <w:rsid w:val="00B84F7F"/>
    <w:rsid w:val="00B854B4"/>
    <w:rsid w:val="00B85A18"/>
    <w:rsid w:val="00B8702F"/>
    <w:rsid w:val="00B8777F"/>
    <w:rsid w:val="00B87EC6"/>
    <w:rsid w:val="00B90100"/>
    <w:rsid w:val="00B90E71"/>
    <w:rsid w:val="00B91129"/>
    <w:rsid w:val="00B91569"/>
    <w:rsid w:val="00B9196E"/>
    <w:rsid w:val="00B93293"/>
    <w:rsid w:val="00B935B9"/>
    <w:rsid w:val="00B93BAF"/>
    <w:rsid w:val="00B94544"/>
    <w:rsid w:val="00B94AA8"/>
    <w:rsid w:val="00B96E25"/>
    <w:rsid w:val="00B9720B"/>
    <w:rsid w:val="00B9763A"/>
    <w:rsid w:val="00B97A2E"/>
    <w:rsid w:val="00B97F13"/>
    <w:rsid w:val="00BA1848"/>
    <w:rsid w:val="00BA1B5F"/>
    <w:rsid w:val="00BA23EE"/>
    <w:rsid w:val="00BA34FA"/>
    <w:rsid w:val="00BA51CC"/>
    <w:rsid w:val="00BA5CBC"/>
    <w:rsid w:val="00BA6DE3"/>
    <w:rsid w:val="00BA71B2"/>
    <w:rsid w:val="00BB0EBE"/>
    <w:rsid w:val="00BB121E"/>
    <w:rsid w:val="00BB1711"/>
    <w:rsid w:val="00BB189E"/>
    <w:rsid w:val="00BB1A25"/>
    <w:rsid w:val="00BB2F9C"/>
    <w:rsid w:val="00BB3A66"/>
    <w:rsid w:val="00BB3D3B"/>
    <w:rsid w:val="00BB3DC8"/>
    <w:rsid w:val="00BB750E"/>
    <w:rsid w:val="00BB78B1"/>
    <w:rsid w:val="00BB7D40"/>
    <w:rsid w:val="00BB7E87"/>
    <w:rsid w:val="00BC043D"/>
    <w:rsid w:val="00BC1534"/>
    <w:rsid w:val="00BC3470"/>
    <w:rsid w:val="00BC393F"/>
    <w:rsid w:val="00BC42C2"/>
    <w:rsid w:val="00BC4E98"/>
    <w:rsid w:val="00BC5211"/>
    <w:rsid w:val="00BC5334"/>
    <w:rsid w:val="00BC5404"/>
    <w:rsid w:val="00BC6398"/>
    <w:rsid w:val="00BC7C17"/>
    <w:rsid w:val="00BC7D64"/>
    <w:rsid w:val="00BD0BA0"/>
    <w:rsid w:val="00BD1410"/>
    <w:rsid w:val="00BD1E16"/>
    <w:rsid w:val="00BD4254"/>
    <w:rsid w:val="00BD4423"/>
    <w:rsid w:val="00BD642A"/>
    <w:rsid w:val="00BD6895"/>
    <w:rsid w:val="00BD74D7"/>
    <w:rsid w:val="00BD759A"/>
    <w:rsid w:val="00BD7949"/>
    <w:rsid w:val="00BE07E9"/>
    <w:rsid w:val="00BE09EC"/>
    <w:rsid w:val="00BE0A21"/>
    <w:rsid w:val="00BE241F"/>
    <w:rsid w:val="00BE3382"/>
    <w:rsid w:val="00BE3CF1"/>
    <w:rsid w:val="00BE49D5"/>
    <w:rsid w:val="00BE5A6E"/>
    <w:rsid w:val="00BE6243"/>
    <w:rsid w:val="00BF25F0"/>
    <w:rsid w:val="00BF415F"/>
    <w:rsid w:val="00BF6711"/>
    <w:rsid w:val="00C005DC"/>
    <w:rsid w:val="00C00BA5"/>
    <w:rsid w:val="00C00DF1"/>
    <w:rsid w:val="00C012D8"/>
    <w:rsid w:val="00C01DC0"/>
    <w:rsid w:val="00C05A3D"/>
    <w:rsid w:val="00C0684C"/>
    <w:rsid w:val="00C07213"/>
    <w:rsid w:val="00C10F76"/>
    <w:rsid w:val="00C11940"/>
    <w:rsid w:val="00C12490"/>
    <w:rsid w:val="00C146FB"/>
    <w:rsid w:val="00C14CFF"/>
    <w:rsid w:val="00C171C2"/>
    <w:rsid w:val="00C17D0B"/>
    <w:rsid w:val="00C20F45"/>
    <w:rsid w:val="00C23E29"/>
    <w:rsid w:val="00C240CB"/>
    <w:rsid w:val="00C254D3"/>
    <w:rsid w:val="00C2555F"/>
    <w:rsid w:val="00C25680"/>
    <w:rsid w:val="00C269B6"/>
    <w:rsid w:val="00C26DB5"/>
    <w:rsid w:val="00C27CE4"/>
    <w:rsid w:val="00C32874"/>
    <w:rsid w:val="00C34810"/>
    <w:rsid w:val="00C34A90"/>
    <w:rsid w:val="00C34E06"/>
    <w:rsid w:val="00C3568D"/>
    <w:rsid w:val="00C36B8E"/>
    <w:rsid w:val="00C402F2"/>
    <w:rsid w:val="00C402F3"/>
    <w:rsid w:val="00C41143"/>
    <w:rsid w:val="00C41616"/>
    <w:rsid w:val="00C41676"/>
    <w:rsid w:val="00C41CBD"/>
    <w:rsid w:val="00C42D4E"/>
    <w:rsid w:val="00C44221"/>
    <w:rsid w:val="00C45AEC"/>
    <w:rsid w:val="00C466C9"/>
    <w:rsid w:val="00C46924"/>
    <w:rsid w:val="00C50B57"/>
    <w:rsid w:val="00C510E0"/>
    <w:rsid w:val="00C51FA8"/>
    <w:rsid w:val="00C532DA"/>
    <w:rsid w:val="00C5378F"/>
    <w:rsid w:val="00C53C12"/>
    <w:rsid w:val="00C56625"/>
    <w:rsid w:val="00C569EA"/>
    <w:rsid w:val="00C56DD1"/>
    <w:rsid w:val="00C56F2A"/>
    <w:rsid w:val="00C5718E"/>
    <w:rsid w:val="00C575AE"/>
    <w:rsid w:val="00C6033D"/>
    <w:rsid w:val="00C60AD6"/>
    <w:rsid w:val="00C61063"/>
    <w:rsid w:val="00C6147B"/>
    <w:rsid w:val="00C6319A"/>
    <w:rsid w:val="00C639B8"/>
    <w:rsid w:val="00C63AC9"/>
    <w:rsid w:val="00C63C93"/>
    <w:rsid w:val="00C6477C"/>
    <w:rsid w:val="00C648AB"/>
    <w:rsid w:val="00C64DEE"/>
    <w:rsid w:val="00C64EF0"/>
    <w:rsid w:val="00C65538"/>
    <w:rsid w:val="00C66B64"/>
    <w:rsid w:val="00C701BB"/>
    <w:rsid w:val="00C702E0"/>
    <w:rsid w:val="00C70886"/>
    <w:rsid w:val="00C7092A"/>
    <w:rsid w:val="00C728BE"/>
    <w:rsid w:val="00C72B89"/>
    <w:rsid w:val="00C7330F"/>
    <w:rsid w:val="00C74C18"/>
    <w:rsid w:val="00C75491"/>
    <w:rsid w:val="00C75B89"/>
    <w:rsid w:val="00C75C3F"/>
    <w:rsid w:val="00C761F8"/>
    <w:rsid w:val="00C8140F"/>
    <w:rsid w:val="00C81AA0"/>
    <w:rsid w:val="00C828DE"/>
    <w:rsid w:val="00C8566D"/>
    <w:rsid w:val="00C85C4E"/>
    <w:rsid w:val="00C87196"/>
    <w:rsid w:val="00C908E4"/>
    <w:rsid w:val="00C90DA8"/>
    <w:rsid w:val="00C9312D"/>
    <w:rsid w:val="00C95218"/>
    <w:rsid w:val="00C955C5"/>
    <w:rsid w:val="00CA0260"/>
    <w:rsid w:val="00CA057A"/>
    <w:rsid w:val="00CA13EF"/>
    <w:rsid w:val="00CA193A"/>
    <w:rsid w:val="00CA1B59"/>
    <w:rsid w:val="00CA1FFC"/>
    <w:rsid w:val="00CA2C63"/>
    <w:rsid w:val="00CA2DED"/>
    <w:rsid w:val="00CA3358"/>
    <w:rsid w:val="00CA3A0F"/>
    <w:rsid w:val="00CA4757"/>
    <w:rsid w:val="00CA486F"/>
    <w:rsid w:val="00CB2358"/>
    <w:rsid w:val="00CB28E7"/>
    <w:rsid w:val="00CB34A2"/>
    <w:rsid w:val="00CB3B43"/>
    <w:rsid w:val="00CB4320"/>
    <w:rsid w:val="00CC156C"/>
    <w:rsid w:val="00CC1606"/>
    <w:rsid w:val="00CC16EF"/>
    <w:rsid w:val="00CC18BC"/>
    <w:rsid w:val="00CC1C23"/>
    <w:rsid w:val="00CC2239"/>
    <w:rsid w:val="00CC25ED"/>
    <w:rsid w:val="00CC2B84"/>
    <w:rsid w:val="00CC3E2B"/>
    <w:rsid w:val="00CC420E"/>
    <w:rsid w:val="00CC4317"/>
    <w:rsid w:val="00CC4643"/>
    <w:rsid w:val="00CC4C5B"/>
    <w:rsid w:val="00CC4D92"/>
    <w:rsid w:val="00CC4E46"/>
    <w:rsid w:val="00CC4E93"/>
    <w:rsid w:val="00CC5695"/>
    <w:rsid w:val="00CC6ED1"/>
    <w:rsid w:val="00CC7165"/>
    <w:rsid w:val="00CC7664"/>
    <w:rsid w:val="00CC789F"/>
    <w:rsid w:val="00CC7AA2"/>
    <w:rsid w:val="00CC7DF8"/>
    <w:rsid w:val="00CD055E"/>
    <w:rsid w:val="00CD100B"/>
    <w:rsid w:val="00CD1354"/>
    <w:rsid w:val="00CD1671"/>
    <w:rsid w:val="00CD1716"/>
    <w:rsid w:val="00CD238C"/>
    <w:rsid w:val="00CD3B8B"/>
    <w:rsid w:val="00CD54DE"/>
    <w:rsid w:val="00CD73B7"/>
    <w:rsid w:val="00CE0921"/>
    <w:rsid w:val="00CE114C"/>
    <w:rsid w:val="00CE2B0D"/>
    <w:rsid w:val="00CE2CCE"/>
    <w:rsid w:val="00CE3C06"/>
    <w:rsid w:val="00CE58AA"/>
    <w:rsid w:val="00CE58B8"/>
    <w:rsid w:val="00CE7630"/>
    <w:rsid w:val="00CE7649"/>
    <w:rsid w:val="00CE7EFE"/>
    <w:rsid w:val="00CF14F5"/>
    <w:rsid w:val="00CF3BED"/>
    <w:rsid w:val="00CF4FBE"/>
    <w:rsid w:val="00CF5300"/>
    <w:rsid w:val="00CF542A"/>
    <w:rsid w:val="00CF7D0E"/>
    <w:rsid w:val="00D00E21"/>
    <w:rsid w:val="00D01C7D"/>
    <w:rsid w:val="00D02622"/>
    <w:rsid w:val="00D045B4"/>
    <w:rsid w:val="00D04767"/>
    <w:rsid w:val="00D0795B"/>
    <w:rsid w:val="00D07C65"/>
    <w:rsid w:val="00D109EA"/>
    <w:rsid w:val="00D10C0A"/>
    <w:rsid w:val="00D12815"/>
    <w:rsid w:val="00D12E21"/>
    <w:rsid w:val="00D13217"/>
    <w:rsid w:val="00D13CE6"/>
    <w:rsid w:val="00D14353"/>
    <w:rsid w:val="00D154D0"/>
    <w:rsid w:val="00D1613A"/>
    <w:rsid w:val="00D16A21"/>
    <w:rsid w:val="00D176E4"/>
    <w:rsid w:val="00D23809"/>
    <w:rsid w:val="00D262DB"/>
    <w:rsid w:val="00D26719"/>
    <w:rsid w:val="00D275D7"/>
    <w:rsid w:val="00D27896"/>
    <w:rsid w:val="00D27F9F"/>
    <w:rsid w:val="00D30552"/>
    <w:rsid w:val="00D3126E"/>
    <w:rsid w:val="00D31E4F"/>
    <w:rsid w:val="00D32D8D"/>
    <w:rsid w:val="00D341FC"/>
    <w:rsid w:val="00D34873"/>
    <w:rsid w:val="00D34DD9"/>
    <w:rsid w:val="00D35C3C"/>
    <w:rsid w:val="00D402B1"/>
    <w:rsid w:val="00D415E8"/>
    <w:rsid w:val="00D425EA"/>
    <w:rsid w:val="00D43C33"/>
    <w:rsid w:val="00D45430"/>
    <w:rsid w:val="00D456D7"/>
    <w:rsid w:val="00D45DB4"/>
    <w:rsid w:val="00D46142"/>
    <w:rsid w:val="00D47466"/>
    <w:rsid w:val="00D47E25"/>
    <w:rsid w:val="00D50227"/>
    <w:rsid w:val="00D515A7"/>
    <w:rsid w:val="00D51BB3"/>
    <w:rsid w:val="00D52B79"/>
    <w:rsid w:val="00D5314D"/>
    <w:rsid w:val="00D5591D"/>
    <w:rsid w:val="00D55A43"/>
    <w:rsid w:val="00D55F63"/>
    <w:rsid w:val="00D5686D"/>
    <w:rsid w:val="00D56BB7"/>
    <w:rsid w:val="00D57755"/>
    <w:rsid w:val="00D60A51"/>
    <w:rsid w:val="00D60BE7"/>
    <w:rsid w:val="00D60D0B"/>
    <w:rsid w:val="00D613F6"/>
    <w:rsid w:val="00D62AD8"/>
    <w:rsid w:val="00D646B1"/>
    <w:rsid w:val="00D6528B"/>
    <w:rsid w:val="00D6562B"/>
    <w:rsid w:val="00D659B4"/>
    <w:rsid w:val="00D66558"/>
    <w:rsid w:val="00D674E6"/>
    <w:rsid w:val="00D6785F"/>
    <w:rsid w:val="00D67D40"/>
    <w:rsid w:val="00D70057"/>
    <w:rsid w:val="00D7006F"/>
    <w:rsid w:val="00D7176C"/>
    <w:rsid w:val="00D72080"/>
    <w:rsid w:val="00D7241B"/>
    <w:rsid w:val="00D75CB2"/>
    <w:rsid w:val="00D76848"/>
    <w:rsid w:val="00D77237"/>
    <w:rsid w:val="00D804BE"/>
    <w:rsid w:val="00D805E3"/>
    <w:rsid w:val="00D810C3"/>
    <w:rsid w:val="00D82018"/>
    <w:rsid w:val="00D8215C"/>
    <w:rsid w:val="00D8353F"/>
    <w:rsid w:val="00D839B0"/>
    <w:rsid w:val="00D83B1A"/>
    <w:rsid w:val="00D840D4"/>
    <w:rsid w:val="00D84BB3"/>
    <w:rsid w:val="00D84C06"/>
    <w:rsid w:val="00D85104"/>
    <w:rsid w:val="00D901A9"/>
    <w:rsid w:val="00D939B5"/>
    <w:rsid w:val="00D93F45"/>
    <w:rsid w:val="00D93F90"/>
    <w:rsid w:val="00D96659"/>
    <w:rsid w:val="00D9718C"/>
    <w:rsid w:val="00DA066C"/>
    <w:rsid w:val="00DA0FD5"/>
    <w:rsid w:val="00DA0FE1"/>
    <w:rsid w:val="00DA1571"/>
    <w:rsid w:val="00DA17D3"/>
    <w:rsid w:val="00DA1BDB"/>
    <w:rsid w:val="00DA21C1"/>
    <w:rsid w:val="00DA30DB"/>
    <w:rsid w:val="00DA3BB5"/>
    <w:rsid w:val="00DA4006"/>
    <w:rsid w:val="00DA498F"/>
    <w:rsid w:val="00DA5B5C"/>
    <w:rsid w:val="00DA5D10"/>
    <w:rsid w:val="00DA63CC"/>
    <w:rsid w:val="00DA6504"/>
    <w:rsid w:val="00DB0709"/>
    <w:rsid w:val="00DB0C62"/>
    <w:rsid w:val="00DB22A5"/>
    <w:rsid w:val="00DB3108"/>
    <w:rsid w:val="00DB3210"/>
    <w:rsid w:val="00DB3864"/>
    <w:rsid w:val="00DB3BF9"/>
    <w:rsid w:val="00DB4CE7"/>
    <w:rsid w:val="00DB5C91"/>
    <w:rsid w:val="00DB76BC"/>
    <w:rsid w:val="00DC1219"/>
    <w:rsid w:val="00DC19D8"/>
    <w:rsid w:val="00DC237F"/>
    <w:rsid w:val="00DC51D3"/>
    <w:rsid w:val="00DC5B6E"/>
    <w:rsid w:val="00DC5E95"/>
    <w:rsid w:val="00DC6B27"/>
    <w:rsid w:val="00DC7F96"/>
    <w:rsid w:val="00DD1A2E"/>
    <w:rsid w:val="00DD2911"/>
    <w:rsid w:val="00DD30B3"/>
    <w:rsid w:val="00DD3245"/>
    <w:rsid w:val="00DD38C7"/>
    <w:rsid w:val="00DD5DFA"/>
    <w:rsid w:val="00DD61F9"/>
    <w:rsid w:val="00DD6230"/>
    <w:rsid w:val="00DD6950"/>
    <w:rsid w:val="00DD6D30"/>
    <w:rsid w:val="00DD7BEC"/>
    <w:rsid w:val="00DE03A7"/>
    <w:rsid w:val="00DE1283"/>
    <w:rsid w:val="00DE1E9E"/>
    <w:rsid w:val="00DE1F7E"/>
    <w:rsid w:val="00DE1FA3"/>
    <w:rsid w:val="00DE2760"/>
    <w:rsid w:val="00DE2D21"/>
    <w:rsid w:val="00DE39B1"/>
    <w:rsid w:val="00DE44F5"/>
    <w:rsid w:val="00DE45C2"/>
    <w:rsid w:val="00DE51FA"/>
    <w:rsid w:val="00DE78D2"/>
    <w:rsid w:val="00DF1446"/>
    <w:rsid w:val="00DF2797"/>
    <w:rsid w:val="00DF49CF"/>
    <w:rsid w:val="00DF5083"/>
    <w:rsid w:val="00DF555B"/>
    <w:rsid w:val="00DF7368"/>
    <w:rsid w:val="00DF7A90"/>
    <w:rsid w:val="00E00098"/>
    <w:rsid w:val="00E012CD"/>
    <w:rsid w:val="00E013E4"/>
    <w:rsid w:val="00E01F17"/>
    <w:rsid w:val="00E048B9"/>
    <w:rsid w:val="00E10097"/>
    <w:rsid w:val="00E10B19"/>
    <w:rsid w:val="00E10C9F"/>
    <w:rsid w:val="00E10E3C"/>
    <w:rsid w:val="00E11903"/>
    <w:rsid w:val="00E1609C"/>
    <w:rsid w:val="00E1664F"/>
    <w:rsid w:val="00E17026"/>
    <w:rsid w:val="00E17404"/>
    <w:rsid w:val="00E17719"/>
    <w:rsid w:val="00E2077F"/>
    <w:rsid w:val="00E23AA9"/>
    <w:rsid w:val="00E24B41"/>
    <w:rsid w:val="00E25E01"/>
    <w:rsid w:val="00E260BD"/>
    <w:rsid w:val="00E27BC2"/>
    <w:rsid w:val="00E3106F"/>
    <w:rsid w:val="00E31AC3"/>
    <w:rsid w:val="00E31B9D"/>
    <w:rsid w:val="00E32672"/>
    <w:rsid w:val="00E32894"/>
    <w:rsid w:val="00E32FFC"/>
    <w:rsid w:val="00E35289"/>
    <w:rsid w:val="00E35F12"/>
    <w:rsid w:val="00E37951"/>
    <w:rsid w:val="00E37C4A"/>
    <w:rsid w:val="00E42121"/>
    <w:rsid w:val="00E42FE2"/>
    <w:rsid w:val="00E433D6"/>
    <w:rsid w:val="00E4383E"/>
    <w:rsid w:val="00E43E6D"/>
    <w:rsid w:val="00E449A1"/>
    <w:rsid w:val="00E46812"/>
    <w:rsid w:val="00E46F0E"/>
    <w:rsid w:val="00E4708B"/>
    <w:rsid w:val="00E50155"/>
    <w:rsid w:val="00E50287"/>
    <w:rsid w:val="00E52707"/>
    <w:rsid w:val="00E5367D"/>
    <w:rsid w:val="00E562E9"/>
    <w:rsid w:val="00E56418"/>
    <w:rsid w:val="00E57015"/>
    <w:rsid w:val="00E57156"/>
    <w:rsid w:val="00E57DD2"/>
    <w:rsid w:val="00E57EB2"/>
    <w:rsid w:val="00E600EC"/>
    <w:rsid w:val="00E6226B"/>
    <w:rsid w:val="00E6250C"/>
    <w:rsid w:val="00E64AC7"/>
    <w:rsid w:val="00E65637"/>
    <w:rsid w:val="00E66234"/>
    <w:rsid w:val="00E672C0"/>
    <w:rsid w:val="00E6732C"/>
    <w:rsid w:val="00E70314"/>
    <w:rsid w:val="00E70E5E"/>
    <w:rsid w:val="00E715FB"/>
    <w:rsid w:val="00E71756"/>
    <w:rsid w:val="00E73AB1"/>
    <w:rsid w:val="00E745DB"/>
    <w:rsid w:val="00E74CC0"/>
    <w:rsid w:val="00E750BB"/>
    <w:rsid w:val="00E75289"/>
    <w:rsid w:val="00E76105"/>
    <w:rsid w:val="00E766F6"/>
    <w:rsid w:val="00E77551"/>
    <w:rsid w:val="00E775CF"/>
    <w:rsid w:val="00E807B5"/>
    <w:rsid w:val="00E81848"/>
    <w:rsid w:val="00E82127"/>
    <w:rsid w:val="00E821C8"/>
    <w:rsid w:val="00E869DC"/>
    <w:rsid w:val="00E87719"/>
    <w:rsid w:val="00E90FD9"/>
    <w:rsid w:val="00E91BD8"/>
    <w:rsid w:val="00E92927"/>
    <w:rsid w:val="00E92B04"/>
    <w:rsid w:val="00E93040"/>
    <w:rsid w:val="00E93242"/>
    <w:rsid w:val="00E94574"/>
    <w:rsid w:val="00E948BC"/>
    <w:rsid w:val="00E94CF8"/>
    <w:rsid w:val="00EA07CB"/>
    <w:rsid w:val="00EA1AE9"/>
    <w:rsid w:val="00EA2090"/>
    <w:rsid w:val="00EA216F"/>
    <w:rsid w:val="00EA283E"/>
    <w:rsid w:val="00EA3C35"/>
    <w:rsid w:val="00EA4BF8"/>
    <w:rsid w:val="00EA4FBF"/>
    <w:rsid w:val="00EA6064"/>
    <w:rsid w:val="00EA6D34"/>
    <w:rsid w:val="00EA711F"/>
    <w:rsid w:val="00EB03AF"/>
    <w:rsid w:val="00EB20DC"/>
    <w:rsid w:val="00EB2658"/>
    <w:rsid w:val="00EB281F"/>
    <w:rsid w:val="00EB2D74"/>
    <w:rsid w:val="00EB2E68"/>
    <w:rsid w:val="00EB34DE"/>
    <w:rsid w:val="00EB404C"/>
    <w:rsid w:val="00EB4410"/>
    <w:rsid w:val="00EB4660"/>
    <w:rsid w:val="00EB4CCD"/>
    <w:rsid w:val="00EB587E"/>
    <w:rsid w:val="00EB7C25"/>
    <w:rsid w:val="00EC057F"/>
    <w:rsid w:val="00EC1D8E"/>
    <w:rsid w:val="00EC1FDB"/>
    <w:rsid w:val="00EC2420"/>
    <w:rsid w:val="00EC3271"/>
    <w:rsid w:val="00EC3AF1"/>
    <w:rsid w:val="00EC55EB"/>
    <w:rsid w:val="00EC6C96"/>
    <w:rsid w:val="00EC773A"/>
    <w:rsid w:val="00ED0674"/>
    <w:rsid w:val="00ED09DD"/>
    <w:rsid w:val="00ED1142"/>
    <w:rsid w:val="00ED32AB"/>
    <w:rsid w:val="00ED35FD"/>
    <w:rsid w:val="00ED3DD0"/>
    <w:rsid w:val="00ED3EC6"/>
    <w:rsid w:val="00ED497D"/>
    <w:rsid w:val="00ED4E4F"/>
    <w:rsid w:val="00ED4FEB"/>
    <w:rsid w:val="00ED5411"/>
    <w:rsid w:val="00ED7687"/>
    <w:rsid w:val="00ED7DD5"/>
    <w:rsid w:val="00EE0239"/>
    <w:rsid w:val="00EE0696"/>
    <w:rsid w:val="00EE11FA"/>
    <w:rsid w:val="00EE1762"/>
    <w:rsid w:val="00EE1CC3"/>
    <w:rsid w:val="00EE4309"/>
    <w:rsid w:val="00EE478E"/>
    <w:rsid w:val="00EE4BD9"/>
    <w:rsid w:val="00EE7CEB"/>
    <w:rsid w:val="00EF1D2D"/>
    <w:rsid w:val="00EF61DC"/>
    <w:rsid w:val="00EF722B"/>
    <w:rsid w:val="00F0008A"/>
    <w:rsid w:val="00F00417"/>
    <w:rsid w:val="00F00BF8"/>
    <w:rsid w:val="00F02186"/>
    <w:rsid w:val="00F0277B"/>
    <w:rsid w:val="00F0331B"/>
    <w:rsid w:val="00F04297"/>
    <w:rsid w:val="00F05B18"/>
    <w:rsid w:val="00F064A4"/>
    <w:rsid w:val="00F066CB"/>
    <w:rsid w:val="00F07287"/>
    <w:rsid w:val="00F10C13"/>
    <w:rsid w:val="00F11321"/>
    <w:rsid w:val="00F117D0"/>
    <w:rsid w:val="00F11C4C"/>
    <w:rsid w:val="00F1290F"/>
    <w:rsid w:val="00F12C95"/>
    <w:rsid w:val="00F14CE6"/>
    <w:rsid w:val="00F1514B"/>
    <w:rsid w:val="00F153A4"/>
    <w:rsid w:val="00F16A1C"/>
    <w:rsid w:val="00F16EB3"/>
    <w:rsid w:val="00F17CCF"/>
    <w:rsid w:val="00F17FD0"/>
    <w:rsid w:val="00F20120"/>
    <w:rsid w:val="00F20936"/>
    <w:rsid w:val="00F2150F"/>
    <w:rsid w:val="00F218D2"/>
    <w:rsid w:val="00F23AAA"/>
    <w:rsid w:val="00F24573"/>
    <w:rsid w:val="00F25954"/>
    <w:rsid w:val="00F25F7E"/>
    <w:rsid w:val="00F26196"/>
    <w:rsid w:val="00F264CF"/>
    <w:rsid w:val="00F27094"/>
    <w:rsid w:val="00F27936"/>
    <w:rsid w:val="00F27A13"/>
    <w:rsid w:val="00F304E7"/>
    <w:rsid w:val="00F30FA4"/>
    <w:rsid w:val="00F31435"/>
    <w:rsid w:val="00F32C8D"/>
    <w:rsid w:val="00F3419C"/>
    <w:rsid w:val="00F35CCA"/>
    <w:rsid w:val="00F373A8"/>
    <w:rsid w:val="00F373D5"/>
    <w:rsid w:val="00F37613"/>
    <w:rsid w:val="00F409CF"/>
    <w:rsid w:val="00F41017"/>
    <w:rsid w:val="00F4135F"/>
    <w:rsid w:val="00F41816"/>
    <w:rsid w:val="00F42147"/>
    <w:rsid w:val="00F42757"/>
    <w:rsid w:val="00F42803"/>
    <w:rsid w:val="00F43533"/>
    <w:rsid w:val="00F44D2B"/>
    <w:rsid w:val="00F45A1E"/>
    <w:rsid w:val="00F4617B"/>
    <w:rsid w:val="00F46965"/>
    <w:rsid w:val="00F4720B"/>
    <w:rsid w:val="00F50B5A"/>
    <w:rsid w:val="00F5111A"/>
    <w:rsid w:val="00F51446"/>
    <w:rsid w:val="00F5376C"/>
    <w:rsid w:val="00F5384E"/>
    <w:rsid w:val="00F55612"/>
    <w:rsid w:val="00F55D2B"/>
    <w:rsid w:val="00F55E8F"/>
    <w:rsid w:val="00F56E8D"/>
    <w:rsid w:val="00F578C5"/>
    <w:rsid w:val="00F60254"/>
    <w:rsid w:val="00F615F9"/>
    <w:rsid w:val="00F61D72"/>
    <w:rsid w:val="00F61E78"/>
    <w:rsid w:val="00F631FB"/>
    <w:rsid w:val="00F64021"/>
    <w:rsid w:val="00F64050"/>
    <w:rsid w:val="00F64113"/>
    <w:rsid w:val="00F655D4"/>
    <w:rsid w:val="00F661F6"/>
    <w:rsid w:val="00F6708F"/>
    <w:rsid w:val="00F700F8"/>
    <w:rsid w:val="00F70345"/>
    <w:rsid w:val="00F714DC"/>
    <w:rsid w:val="00F72D37"/>
    <w:rsid w:val="00F75DE0"/>
    <w:rsid w:val="00F77308"/>
    <w:rsid w:val="00F77D86"/>
    <w:rsid w:val="00F80850"/>
    <w:rsid w:val="00F81036"/>
    <w:rsid w:val="00F819BE"/>
    <w:rsid w:val="00F82E3E"/>
    <w:rsid w:val="00F83878"/>
    <w:rsid w:val="00F841A5"/>
    <w:rsid w:val="00F84A0A"/>
    <w:rsid w:val="00F85075"/>
    <w:rsid w:val="00F85A75"/>
    <w:rsid w:val="00F871FC"/>
    <w:rsid w:val="00F87B72"/>
    <w:rsid w:val="00F906CD"/>
    <w:rsid w:val="00F90FD4"/>
    <w:rsid w:val="00F92327"/>
    <w:rsid w:val="00F92BC4"/>
    <w:rsid w:val="00F93599"/>
    <w:rsid w:val="00F948C8"/>
    <w:rsid w:val="00F94F39"/>
    <w:rsid w:val="00F97031"/>
    <w:rsid w:val="00FA04E9"/>
    <w:rsid w:val="00FA1947"/>
    <w:rsid w:val="00FA1C0B"/>
    <w:rsid w:val="00FA31E6"/>
    <w:rsid w:val="00FA3A99"/>
    <w:rsid w:val="00FA412B"/>
    <w:rsid w:val="00FA4B6E"/>
    <w:rsid w:val="00FA58DC"/>
    <w:rsid w:val="00FA61BE"/>
    <w:rsid w:val="00FB147D"/>
    <w:rsid w:val="00FB1F09"/>
    <w:rsid w:val="00FB2DD3"/>
    <w:rsid w:val="00FB3947"/>
    <w:rsid w:val="00FB4EB7"/>
    <w:rsid w:val="00FB5073"/>
    <w:rsid w:val="00FB60A4"/>
    <w:rsid w:val="00FC0734"/>
    <w:rsid w:val="00FC2840"/>
    <w:rsid w:val="00FC325B"/>
    <w:rsid w:val="00FC4C28"/>
    <w:rsid w:val="00FC6549"/>
    <w:rsid w:val="00FC6CF6"/>
    <w:rsid w:val="00FC7DF4"/>
    <w:rsid w:val="00FD01E9"/>
    <w:rsid w:val="00FD4304"/>
    <w:rsid w:val="00FD4D03"/>
    <w:rsid w:val="00FD4F93"/>
    <w:rsid w:val="00FD59C9"/>
    <w:rsid w:val="00FD6738"/>
    <w:rsid w:val="00FD6DD9"/>
    <w:rsid w:val="00FD7E65"/>
    <w:rsid w:val="00FE3252"/>
    <w:rsid w:val="00FE4666"/>
    <w:rsid w:val="00FE4DDD"/>
    <w:rsid w:val="00FE572D"/>
    <w:rsid w:val="00FF2683"/>
    <w:rsid w:val="00FF33D9"/>
    <w:rsid w:val="00FF3582"/>
    <w:rsid w:val="00FF47B7"/>
    <w:rsid w:val="00FF5230"/>
    <w:rsid w:val="00FF596B"/>
    <w:rsid w:val="00FF5EB2"/>
    <w:rsid w:val="00FF62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6D107A"/>
  <w15:chartTrackingRefBased/>
  <w15:docId w15:val="{312D076B-183C-485C-B219-F0C8D19EB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E241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2615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rsid w:val="00067DF6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067DF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067DF6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0">
    <w:name w:val="EndNote Bibliography 字元"/>
    <w:basedOn w:val="DefaultParagraphFont"/>
    <w:link w:val="EndNoteBibliography"/>
    <w:rsid w:val="00067DF6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6530FF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30FF"/>
  </w:style>
  <w:style w:type="paragraph" w:styleId="Footer">
    <w:name w:val="footer"/>
    <w:basedOn w:val="Normal"/>
    <w:link w:val="FooterChar"/>
    <w:uiPriority w:val="99"/>
    <w:unhideWhenUsed/>
    <w:rsid w:val="006530FF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30FF"/>
  </w:style>
  <w:style w:type="character" w:styleId="PlaceholderText">
    <w:name w:val="Placeholder Text"/>
    <w:basedOn w:val="DefaultParagraphFont"/>
    <w:uiPriority w:val="99"/>
    <w:semiHidden/>
    <w:rsid w:val="004B59C8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1E6370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016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016D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016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16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16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16DE"/>
    <w:pPr>
      <w:spacing w:after="0" w:line="240" w:lineRule="auto"/>
    </w:pPr>
    <w:rPr>
      <w:rFonts w:ascii="Microsoft JhengHei UI" w:eastAsia="Microsoft Jheng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16DE"/>
    <w:rPr>
      <w:rFonts w:ascii="Microsoft JhengHei UI" w:eastAsia="Microsoft JhengHei UI"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AA10C5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AA10C5"/>
    <w:rPr>
      <w:b/>
      <w:bCs/>
      <w:kern w:val="28"/>
      <w:sz w:val="32"/>
      <w:szCs w:val="3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23AAB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BC5334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535AE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336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70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1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://www.i-sense.org.uk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76330A-E782-4CD4-B8A0-E1E3A995A4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9</Pages>
  <Words>10554</Words>
  <Characters>60160</Characters>
  <Application>Microsoft Office Word</Application>
  <DocSecurity>0</DocSecurity>
  <Lines>501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</dc:creator>
  <cp:keywords/>
  <dc:description/>
  <cp:lastModifiedBy>Shih-Ting Wang</cp:lastModifiedBy>
  <cp:revision>13</cp:revision>
  <cp:lastPrinted>2018-09-13T16:39:00Z</cp:lastPrinted>
  <dcterms:created xsi:type="dcterms:W3CDTF">2019-08-20T01:28:00Z</dcterms:created>
  <dcterms:modified xsi:type="dcterms:W3CDTF">2019-09-04T11:07:00Z</dcterms:modified>
</cp:coreProperties>
</file>